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D9B018" w14:textId="77777777" w:rsidR="00E03823" w:rsidRPr="00A46BD6" w:rsidRDefault="00E03823" w:rsidP="00E03823">
      <w:pPr>
        <w:spacing w:line="360" w:lineRule="auto"/>
        <w:rPr>
          <w:rFonts w:ascii="Times New Roman" w:hAnsi="Times New Roman"/>
          <w:b/>
          <w:sz w:val="24"/>
          <w:szCs w:val="24"/>
        </w:rPr>
      </w:pPr>
      <w:r w:rsidRPr="00A46BD6">
        <w:rPr>
          <w:rFonts w:ascii="Times New Roman" w:hAnsi="Times New Roman"/>
          <w:b/>
          <w:sz w:val="24"/>
          <w:szCs w:val="24"/>
        </w:rPr>
        <w:t>SUPPLEMENTAL DIGITAL CONTENT</w:t>
      </w:r>
      <w:bookmarkStart w:id="0" w:name="_GoBack"/>
      <w:bookmarkEnd w:id="0"/>
    </w:p>
    <w:p w14:paraId="40456D1F" w14:textId="77777777" w:rsidR="00E03823" w:rsidRPr="00A46BD6" w:rsidRDefault="00E03823" w:rsidP="00E03823">
      <w:pPr>
        <w:spacing w:after="0" w:line="360" w:lineRule="auto"/>
        <w:rPr>
          <w:rFonts w:ascii="Times New Roman" w:hAnsi="Times New Roman"/>
          <w:b/>
          <w:sz w:val="24"/>
          <w:szCs w:val="24"/>
        </w:rPr>
      </w:pPr>
      <w:r w:rsidRPr="00A46BD6">
        <w:rPr>
          <w:rFonts w:ascii="Times New Roman" w:hAnsi="Times New Roman"/>
          <w:b/>
          <w:sz w:val="24"/>
          <w:szCs w:val="24"/>
        </w:rPr>
        <w:t>List of Supplemental Digital Content:</w:t>
      </w:r>
    </w:p>
    <w:p w14:paraId="42782763" w14:textId="600497E8" w:rsidR="00E03823" w:rsidRPr="00A46BD6" w:rsidRDefault="00E03823" w:rsidP="00E03823">
      <w:pPr>
        <w:spacing w:after="0" w:line="360" w:lineRule="auto"/>
        <w:rPr>
          <w:rFonts w:ascii="Times New Roman" w:hAnsi="Times New Roman"/>
          <w:bCs/>
          <w:sz w:val="24"/>
          <w:szCs w:val="24"/>
        </w:rPr>
      </w:pPr>
      <w:r w:rsidRPr="00A46BD6">
        <w:rPr>
          <w:rFonts w:ascii="Times New Roman" w:hAnsi="Times New Roman"/>
          <w:bCs/>
          <w:sz w:val="24"/>
          <w:szCs w:val="24"/>
        </w:rPr>
        <w:t>Supplemental Digital Content 1.</w:t>
      </w:r>
      <w:r w:rsidR="00441E57" w:rsidRPr="00A46BD6">
        <w:rPr>
          <w:rFonts w:ascii="Times New Roman" w:hAnsi="Times New Roman"/>
          <w:bCs/>
          <w:sz w:val="24"/>
          <w:szCs w:val="24"/>
        </w:rPr>
        <w:t>docx</w:t>
      </w:r>
    </w:p>
    <w:p w14:paraId="168BD4BD" w14:textId="432C4868" w:rsidR="00E03823" w:rsidRPr="00A46BD6" w:rsidRDefault="00951BF7" w:rsidP="00E03823">
      <w:pPr>
        <w:spacing w:after="0" w:line="360" w:lineRule="auto"/>
        <w:rPr>
          <w:rFonts w:ascii="Times New Roman" w:hAnsi="Times New Roman"/>
          <w:bCs/>
          <w:sz w:val="24"/>
          <w:szCs w:val="24"/>
        </w:rPr>
      </w:pPr>
      <w:r w:rsidRPr="00A46BD6">
        <w:rPr>
          <w:rFonts w:ascii="Times New Roman" w:hAnsi="Times New Roman"/>
          <w:bCs/>
          <w:i/>
          <w:sz w:val="24"/>
          <w:szCs w:val="24"/>
        </w:rPr>
        <w:t>S</w:t>
      </w:r>
      <w:r w:rsidR="00E03823" w:rsidRPr="00A46BD6">
        <w:rPr>
          <w:rFonts w:ascii="Times New Roman" w:hAnsi="Times New Roman"/>
          <w:bCs/>
          <w:i/>
          <w:sz w:val="24"/>
          <w:szCs w:val="24"/>
        </w:rPr>
        <w:t>earch terms used to identify relevant articles</w:t>
      </w:r>
    </w:p>
    <w:p w14:paraId="0D6D0CFD" w14:textId="190BBEAE" w:rsidR="00E03823" w:rsidRPr="00A46BD6" w:rsidRDefault="00E03823" w:rsidP="00E03823">
      <w:pPr>
        <w:spacing w:after="0" w:line="360" w:lineRule="auto"/>
        <w:rPr>
          <w:rFonts w:ascii="Times New Roman" w:hAnsi="Times New Roman"/>
          <w:bCs/>
          <w:sz w:val="24"/>
          <w:szCs w:val="24"/>
        </w:rPr>
      </w:pPr>
      <w:r w:rsidRPr="00A46BD6">
        <w:rPr>
          <w:rFonts w:ascii="Times New Roman" w:hAnsi="Times New Roman"/>
          <w:bCs/>
          <w:sz w:val="24"/>
          <w:szCs w:val="24"/>
        </w:rPr>
        <w:t>Supplemental Digital Content 2.</w:t>
      </w:r>
      <w:r w:rsidR="00441E57" w:rsidRPr="00A46BD6">
        <w:rPr>
          <w:rFonts w:ascii="Times New Roman" w:hAnsi="Times New Roman"/>
          <w:bCs/>
          <w:sz w:val="24"/>
          <w:szCs w:val="24"/>
        </w:rPr>
        <w:t>docx</w:t>
      </w:r>
    </w:p>
    <w:p w14:paraId="2B97ED79" w14:textId="7B46843E" w:rsidR="00E03823" w:rsidRPr="00A46BD6" w:rsidRDefault="00E03823" w:rsidP="00E03823">
      <w:pPr>
        <w:spacing w:after="0" w:line="360" w:lineRule="auto"/>
        <w:rPr>
          <w:rFonts w:ascii="Times New Roman" w:hAnsi="Times New Roman"/>
          <w:bCs/>
          <w:i/>
          <w:sz w:val="24"/>
          <w:szCs w:val="24"/>
        </w:rPr>
      </w:pPr>
      <w:r w:rsidRPr="00A46BD6">
        <w:rPr>
          <w:rFonts w:ascii="Times New Roman" w:hAnsi="Times New Roman"/>
          <w:i/>
          <w:sz w:val="24"/>
          <w:szCs w:val="24"/>
        </w:rPr>
        <w:t xml:space="preserve">Table S2. Incidence of low birth weight and prematurity </w:t>
      </w:r>
      <w:r w:rsidR="00BA00B6" w:rsidRPr="00A46BD6">
        <w:rPr>
          <w:rFonts w:ascii="Times New Roman" w:hAnsi="Times New Roman"/>
          <w:i/>
          <w:sz w:val="24"/>
          <w:szCs w:val="24"/>
        </w:rPr>
        <w:t>in</w:t>
      </w:r>
      <w:r w:rsidR="00951BF7" w:rsidRPr="00A46BD6">
        <w:rPr>
          <w:rFonts w:ascii="Times New Roman" w:hAnsi="Times New Roman"/>
          <w:i/>
          <w:sz w:val="24"/>
          <w:szCs w:val="24"/>
        </w:rPr>
        <w:t xml:space="preserve"> pregnancy </w:t>
      </w:r>
      <w:r w:rsidRPr="00A46BD6">
        <w:rPr>
          <w:rFonts w:ascii="Times New Roman" w:hAnsi="Times New Roman"/>
          <w:i/>
          <w:sz w:val="24"/>
          <w:szCs w:val="24"/>
        </w:rPr>
        <w:t>after transplantation</w:t>
      </w:r>
    </w:p>
    <w:p w14:paraId="7E7E1132" w14:textId="31E0B7B8" w:rsidR="00E03823" w:rsidRPr="00A46BD6" w:rsidRDefault="00E03823" w:rsidP="00E03823">
      <w:pPr>
        <w:spacing w:after="0" w:line="360" w:lineRule="auto"/>
        <w:rPr>
          <w:rFonts w:ascii="Times New Roman" w:hAnsi="Times New Roman"/>
          <w:bCs/>
          <w:sz w:val="24"/>
          <w:szCs w:val="24"/>
        </w:rPr>
      </w:pPr>
      <w:r w:rsidRPr="00A46BD6">
        <w:rPr>
          <w:rFonts w:ascii="Times New Roman" w:hAnsi="Times New Roman"/>
          <w:bCs/>
          <w:sz w:val="24"/>
          <w:szCs w:val="24"/>
        </w:rPr>
        <w:t>Supplemental Digital Content 3.</w:t>
      </w:r>
      <w:r w:rsidR="00441E57" w:rsidRPr="00A46BD6">
        <w:rPr>
          <w:rFonts w:ascii="Times New Roman" w:hAnsi="Times New Roman"/>
          <w:bCs/>
          <w:sz w:val="24"/>
          <w:szCs w:val="24"/>
        </w:rPr>
        <w:t>docx</w:t>
      </w:r>
    </w:p>
    <w:p w14:paraId="4566ADFD" w14:textId="77777777" w:rsidR="00E03823" w:rsidRPr="00A46BD6" w:rsidRDefault="00E03823" w:rsidP="00E03823">
      <w:pPr>
        <w:spacing w:after="0" w:line="360" w:lineRule="auto"/>
        <w:rPr>
          <w:rFonts w:ascii="Times New Roman" w:hAnsi="Times New Roman"/>
          <w:bCs/>
          <w:sz w:val="24"/>
          <w:szCs w:val="24"/>
        </w:rPr>
      </w:pPr>
      <w:r w:rsidRPr="00A46BD6">
        <w:rPr>
          <w:rFonts w:ascii="Times New Roman" w:hAnsi="Times New Roman"/>
          <w:i/>
          <w:sz w:val="24"/>
          <w:szCs w:val="24"/>
        </w:rPr>
        <w:t>Table S3</w:t>
      </w:r>
      <w:r w:rsidRPr="00A46BD6">
        <w:rPr>
          <w:rFonts w:ascii="Times New Roman" w:hAnsi="Times New Roman"/>
          <w:b/>
          <w:i/>
          <w:sz w:val="24"/>
          <w:szCs w:val="24"/>
        </w:rPr>
        <w:t>.</w:t>
      </w:r>
      <w:r w:rsidRPr="00A46BD6">
        <w:rPr>
          <w:rFonts w:ascii="Times New Roman" w:hAnsi="Times New Roman"/>
          <w:i/>
          <w:sz w:val="24"/>
          <w:szCs w:val="24"/>
        </w:rPr>
        <w:t xml:space="preserve"> Case reports: pregnancy outcomes in women on MPA treatment</w:t>
      </w:r>
    </w:p>
    <w:p w14:paraId="0F2DA272" w14:textId="77777777" w:rsidR="00E03823" w:rsidRPr="00A46BD6" w:rsidRDefault="00E03823" w:rsidP="00E03823">
      <w:pPr>
        <w:spacing w:after="0" w:line="240" w:lineRule="auto"/>
        <w:rPr>
          <w:rFonts w:ascii="Times New Roman" w:hAnsi="Times New Roman"/>
          <w:b/>
          <w:sz w:val="24"/>
          <w:szCs w:val="24"/>
        </w:rPr>
      </w:pPr>
      <w:r w:rsidRPr="00A46BD6">
        <w:rPr>
          <w:rFonts w:ascii="Times New Roman" w:hAnsi="Times New Roman"/>
          <w:b/>
          <w:sz w:val="24"/>
          <w:szCs w:val="24"/>
        </w:rPr>
        <w:br w:type="page"/>
      </w:r>
    </w:p>
    <w:p w14:paraId="64BDB997" w14:textId="225C2C05" w:rsidR="00E03823" w:rsidRPr="00A46BD6" w:rsidRDefault="00E03823" w:rsidP="00E03823">
      <w:pPr>
        <w:spacing w:line="360" w:lineRule="auto"/>
        <w:rPr>
          <w:rFonts w:ascii="Times New Roman" w:hAnsi="Times New Roman"/>
          <w:b/>
          <w:sz w:val="24"/>
          <w:szCs w:val="24"/>
        </w:rPr>
      </w:pPr>
      <w:r w:rsidRPr="00A46BD6">
        <w:rPr>
          <w:rFonts w:ascii="Times New Roman" w:hAnsi="Times New Roman"/>
          <w:b/>
          <w:sz w:val="24"/>
          <w:szCs w:val="24"/>
        </w:rPr>
        <w:lastRenderedPageBreak/>
        <w:t xml:space="preserve">Supplemental Digital Content 1. </w:t>
      </w:r>
      <w:r w:rsidR="00BA00B6" w:rsidRPr="00A46BD6">
        <w:rPr>
          <w:rFonts w:ascii="Times New Roman" w:hAnsi="Times New Roman"/>
          <w:bCs/>
          <w:sz w:val="24"/>
          <w:szCs w:val="24"/>
        </w:rPr>
        <w:t>S</w:t>
      </w:r>
      <w:r w:rsidRPr="00A46BD6">
        <w:rPr>
          <w:rFonts w:ascii="Times New Roman" w:hAnsi="Times New Roman"/>
          <w:bCs/>
          <w:sz w:val="24"/>
          <w:szCs w:val="24"/>
        </w:rPr>
        <w:t>earch terms used to identify relevant articles</w:t>
      </w:r>
    </w:p>
    <w:p w14:paraId="5D85CF50" w14:textId="77777777" w:rsidR="00E03823" w:rsidRPr="00A46BD6" w:rsidRDefault="00E03823" w:rsidP="00E03823">
      <w:pPr>
        <w:spacing w:line="360" w:lineRule="auto"/>
        <w:jc w:val="both"/>
        <w:rPr>
          <w:rFonts w:ascii="Times New Roman" w:hAnsi="Times New Roman"/>
          <w:sz w:val="24"/>
          <w:szCs w:val="24"/>
        </w:rPr>
      </w:pPr>
      <w:r w:rsidRPr="00A46BD6">
        <w:rPr>
          <w:rFonts w:ascii="Times New Roman" w:hAnsi="Times New Roman"/>
          <w:sz w:val="24"/>
          <w:szCs w:val="24"/>
        </w:rPr>
        <w:t>Embase:</w:t>
      </w:r>
    </w:p>
    <w:p w14:paraId="716F1AC2" w14:textId="77777777" w:rsidR="00E03823" w:rsidRPr="00A46BD6" w:rsidRDefault="00E03823" w:rsidP="00E03823">
      <w:pPr>
        <w:spacing w:line="360" w:lineRule="auto"/>
        <w:jc w:val="both"/>
        <w:rPr>
          <w:rFonts w:ascii="Times New Roman" w:hAnsi="Times New Roman"/>
          <w:sz w:val="24"/>
          <w:szCs w:val="24"/>
        </w:rPr>
      </w:pPr>
      <w:r w:rsidRPr="00A46BD6">
        <w:rPr>
          <w:rFonts w:ascii="Times New Roman" w:hAnsi="Times New Roman"/>
          <w:sz w:val="24"/>
          <w:szCs w:val="24"/>
        </w:rPr>
        <w:t xml:space="preserve">('tacrolimus'/de OR 'mycophenolic acid'/de OR 'mycophenolate mofetil'/de OR (tacrolim* OR prograft* OR mycophenol* OR FK-506 OR FK506 OR FR-900506 OR FR900506 OR cellcept OR myfortic OR RS-61443 OR RS61443):ab,ti) AND ('pregnant woman'/de OR 'lactation'/de OR 'pregnancy outcome'/de OR 'embryo'/de OR 'fetus'/de OR 'pregnancy'/exp OR 'fertility'/exp OR 'teratogenicity'/de OR 'pregnancy disorder'/exp OR 'birth'/exp OR (neonat* OR newborn* OR new-born* OR childbirth* OR stillbirth* OR birth* OR parturition* OR transplacental* OR placenta* OR abortion* OR teratogenicit* OR teratogeneit* OR lactat* OR lactic* OR eclamp* OR preeclamp* OR pre-eclamp* OR embryo OR embryopath* OR fecundit* OR sperm-ovum* OR fertilit* OR pregnant* OR pregnanc* OR feto OR fetomaternal* OR fetus* OR foetus* OR fetal OR fetalmaternal* OR foetal* OR childbear* OR gestat* OR gravid* OR labor OR labour OR ((child*) NEAR/3 (bear*)) OR ((breast* OR mamma* OR milk*) NEAR/3 (secret* OR excret* OR releas*))):ab,ti) AND ('transplantation'/exp OR (transplant* OR allograft* OR allotransplant* OR autograft* OR autotransplant* OR graft* OR isograft* OR isotransplant* OR retransplant* OR xenograft* OR xenotransplant* OR inplant OR implant OR homograft* OR homotransplant*):ab,ti) NOT ([animals]/lim NOT [humans]/lim) AND [english]/lim NOT ([Conference Abstract]/lim) </w:t>
      </w:r>
    </w:p>
    <w:p w14:paraId="4E62777E" w14:textId="77777777" w:rsidR="00E03823" w:rsidRPr="00A46BD6" w:rsidRDefault="00E03823" w:rsidP="00E03823">
      <w:pPr>
        <w:spacing w:line="360" w:lineRule="auto"/>
        <w:jc w:val="both"/>
        <w:rPr>
          <w:rFonts w:ascii="Times New Roman" w:hAnsi="Times New Roman"/>
          <w:sz w:val="24"/>
          <w:szCs w:val="24"/>
        </w:rPr>
      </w:pPr>
      <w:r w:rsidRPr="00A46BD6">
        <w:rPr>
          <w:rFonts w:ascii="Times New Roman" w:hAnsi="Times New Roman"/>
          <w:sz w:val="24"/>
          <w:szCs w:val="24"/>
        </w:rPr>
        <w:t>Medline:</w:t>
      </w:r>
    </w:p>
    <w:p w14:paraId="328EEFB8" w14:textId="77777777" w:rsidR="00E03823" w:rsidRPr="00A46BD6" w:rsidRDefault="00E03823" w:rsidP="00E03823">
      <w:pPr>
        <w:spacing w:line="360" w:lineRule="auto"/>
        <w:jc w:val="both"/>
        <w:rPr>
          <w:rFonts w:ascii="Times New Roman" w:hAnsi="Times New Roman"/>
          <w:sz w:val="24"/>
          <w:szCs w:val="24"/>
        </w:rPr>
      </w:pPr>
      <w:r w:rsidRPr="00A46BD6">
        <w:rPr>
          <w:rFonts w:ascii="Times New Roman" w:hAnsi="Times New Roman"/>
          <w:sz w:val="24"/>
          <w:szCs w:val="24"/>
        </w:rPr>
        <w:t xml:space="preserve">(Tacrolimus/ OR Mycophenolic Acid/ OR (tacrolim* OR prograft* OR mycophenol* OR FK-506 OR FK506 OR FR-900506 OR FR900506 OR cellcept OR myfortic OR RS-61443 OR RS61443).ab,ti.) AND (Pregnant Women/ OR Lactation/ OR exp Pregnancy Outcome/ OR exp Fetus/ OR exp Pregnancy/ OR exp Fertility/ OR Teratogenesis/ OR exp Pregnancy Complications/ OR exp Parturition/ OR (neonat* OR newborn* OR new-born* OR childbirth* OR stillbirth* OR birth* OR parturition* OR transplacental* OR placenta* OR abortion* OR teratogenicit* OR teratogeneit* OR lactat* OR lactic* OR eclamp* OR preeclamp* OR pre-eclamp* OR embryo OR embryopath* OR fecundit* OR sperm-ovum* OR fertilit* OR pregnant* OR pregnanc* OR feto OR fetomaternal* OR fetus* OR foetus* OR fetal OR fetalmaternal* OR foetal* OR childbear* OR gestat* OR gravid* OR labor OR labour OR ((child*) ADJ3 (bear*)) OR ((breast* </w:t>
      </w:r>
      <w:r w:rsidRPr="00A46BD6">
        <w:rPr>
          <w:rFonts w:ascii="Times New Roman" w:hAnsi="Times New Roman"/>
          <w:sz w:val="24"/>
          <w:szCs w:val="24"/>
        </w:rPr>
        <w:lastRenderedPageBreak/>
        <w:t>OR mamma* OR milk*) ADJ3 (secret* OR excret* OR releas*))).ab,ti.) AND (exp Transplantation/ OR (transplant* OR allograft* OR allotransplant* OR autograft* OR autotransplant* OR graft* OR isograft* OR isotransplant* OR retransplant* OR xenograft* OR xenotransplant* OR inplant OR implant OR homograft* OR homotransplant*).ab,ti.) NOT (exp animals/ NOT humans/) AND english.la. NOT (news OR congres* OR abstract* OR book* OR chapter* OR dissertation abstract*).pt.</w:t>
      </w:r>
    </w:p>
    <w:p w14:paraId="308F429B" w14:textId="77777777" w:rsidR="00E03823" w:rsidRPr="00A46BD6" w:rsidRDefault="00E03823" w:rsidP="00E03823">
      <w:pPr>
        <w:spacing w:line="360" w:lineRule="auto"/>
        <w:jc w:val="both"/>
        <w:rPr>
          <w:rFonts w:ascii="Times New Roman" w:hAnsi="Times New Roman"/>
          <w:sz w:val="24"/>
          <w:szCs w:val="24"/>
        </w:rPr>
      </w:pPr>
      <w:r w:rsidRPr="00A46BD6">
        <w:rPr>
          <w:rFonts w:ascii="Times New Roman" w:hAnsi="Times New Roman"/>
          <w:sz w:val="24"/>
          <w:szCs w:val="24"/>
        </w:rPr>
        <w:t>Cochrane (RCTs):</w:t>
      </w:r>
    </w:p>
    <w:p w14:paraId="02FB0935" w14:textId="77777777" w:rsidR="00E03823" w:rsidRPr="00A46BD6" w:rsidRDefault="00E03823" w:rsidP="00E03823">
      <w:pPr>
        <w:spacing w:line="360" w:lineRule="auto"/>
        <w:jc w:val="both"/>
        <w:rPr>
          <w:rFonts w:ascii="Times New Roman" w:hAnsi="Times New Roman"/>
          <w:sz w:val="24"/>
          <w:szCs w:val="24"/>
        </w:rPr>
      </w:pPr>
      <w:r w:rsidRPr="00A46BD6">
        <w:rPr>
          <w:rFonts w:ascii="Times New Roman" w:hAnsi="Times New Roman"/>
          <w:sz w:val="24"/>
          <w:szCs w:val="24"/>
        </w:rPr>
        <w:t xml:space="preserve">((tacrolim* OR prograft* OR mycophenol* OR (FK NEXT/1 506) OR FK506 OR (FR NEXT/1 900506) OR FR900506 OR cellcept OR myfortic OR (RS NEXT/1 61443) OR RS61443):ab,ti) AND ((neonat* OR newborn* OR (new NEXT/1 born*) OR childbirth* OR stillbirth* OR birth* OR parturition* OR transplacental* OR placenta* OR abortion* OR teratogenicit* OR teratogeneit* OR lactat* OR lactic* OR eclamp* OR preeclamp* OR (pre NEXT/1 eclamp*) OR embryo OR embryopath* OR fecundit* OR (sperm NEXT/1 ovum*) OR fertilit* OR pregnant* OR pregnanc* OR feto OR fetomaternal* OR fetus* OR foetus* OR fetal OR fetalmaternal* OR foetal* OR childbear* OR gestat* OR gravid* OR labor OR labour OR ((child*) NEAR/3 (bear*)) OR ((breast* OR mamma* OR milk*) NEAR/3 (secret* OR excret* OR releas*))):ab,ti) AND ((transplant* OR allograft* OR allotransplant* OR autograft* OR autotransplant* OR graft* OR isograft* OR isotransplant* OR retransplant* OR xenograft* OR xenotransplant* OR inplant OR implant OR homograft* OR homotransplant*):ab,ti) </w:t>
      </w:r>
    </w:p>
    <w:p w14:paraId="739CE202" w14:textId="77777777" w:rsidR="00E03823" w:rsidRPr="00A46BD6" w:rsidRDefault="00E03823" w:rsidP="00E03823">
      <w:pPr>
        <w:spacing w:line="360" w:lineRule="auto"/>
        <w:jc w:val="both"/>
        <w:rPr>
          <w:rFonts w:ascii="Times New Roman" w:hAnsi="Times New Roman"/>
          <w:sz w:val="24"/>
          <w:szCs w:val="24"/>
        </w:rPr>
      </w:pPr>
      <w:r w:rsidRPr="00A46BD6">
        <w:rPr>
          <w:rFonts w:ascii="Times New Roman" w:hAnsi="Times New Roman"/>
          <w:sz w:val="24"/>
          <w:szCs w:val="24"/>
        </w:rPr>
        <w:t>Web of Science:</w:t>
      </w:r>
    </w:p>
    <w:p w14:paraId="649769ED" w14:textId="77777777" w:rsidR="00E03823" w:rsidRPr="00A46BD6" w:rsidRDefault="00E03823" w:rsidP="00E03823">
      <w:pPr>
        <w:spacing w:line="360" w:lineRule="auto"/>
        <w:jc w:val="both"/>
        <w:rPr>
          <w:rFonts w:ascii="Times New Roman" w:hAnsi="Times New Roman"/>
          <w:sz w:val="24"/>
          <w:szCs w:val="24"/>
        </w:rPr>
      </w:pPr>
      <w:r w:rsidRPr="00A46BD6">
        <w:rPr>
          <w:rFonts w:ascii="Times New Roman" w:hAnsi="Times New Roman"/>
          <w:sz w:val="24"/>
          <w:szCs w:val="24"/>
        </w:rPr>
        <w:t xml:space="preserve">TS=(((tacrolim* OR prograft* OR mycophenol* OR FK-506 OR FK506 OR FR-900506 OR FR900506 OR cellcept OR myfortic OR RS-61443 OR RS61443)) AND ((neonat* OR newborn* OR new-born* OR childbirth* OR stillbirth* OR birth* OR parturition* OR transplacental* OR placenta* OR abortion* OR teratogenicit* OR teratogeneit* OR lactat* OR lactic* OR eclamp* OR preeclamp* OR pre-eclamp* OR embryo OR embryopath* OR fecundit* OR sperm-ovum* OR fertilit* OR pregnant* OR pregnanc* OR feto OR fetomaternal* OR fetus* OR foetus* OR fetal OR fetalmaternal* OR foetal* OR childbear* OR gestat* OR gravid* OR labor OR labour OR ((child*) NEAR/2 (bear*)) OR ((breast* OR mamma* OR milk*) NEAR/2 (secret* OR excret* OR releas*)))) AND ((transplant* OR allograft* OR allotransplant* OR autograft* OR </w:t>
      </w:r>
      <w:r w:rsidRPr="00A46BD6">
        <w:rPr>
          <w:rFonts w:ascii="Times New Roman" w:hAnsi="Times New Roman"/>
          <w:sz w:val="24"/>
          <w:szCs w:val="24"/>
        </w:rPr>
        <w:lastRenderedPageBreak/>
        <w:t>autotransplant* OR graft* OR isograft* OR isotransplant* OR retransplant* OR xenograft* OR xenotransplant* OR inplant OR implant OR homograft* OR homotransplant*)) NOT ((animal* OR rat OR rats OR mouse OR mice OR murine OR dog OR dogs OR canine OR cat OR cats OR feline OR rabbit OR cow OR cows OR bovine OR rodent* OR sheep OR ovine OR pig OR swine OR porcine OR veterinar* OR chick* OR zebrafish* OR baboon* OR nonhuman* OR primate* OR cattle* OR goose OR geese OR duck OR macaque* OR avian* OR bird* OR fish*) NOT (human* OR patient* OR women OR woman OR men OR man))) AND DT=(Article OR Review) AND LA=(English)('tacrolimus'/de OR 'mycophenolic acid'/de OR 'mycophenolate mofetil'/de</w:t>
      </w:r>
    </w:p>
    <w:p w14:paraId="1FC79BF7" w14:textId="77777777" w:rsidR="00E03823" w:rsidRPr="00A46BD6" w:rsidRDefault="00E03823" w:rsidP="00E03823">
      <w:pPr>
        <w:spacing w:line="360" w:lineRule="auto"/>
        <w:jc w:val="both"/>
        <w:rPr>
          <w:rFonts w:ascii="Times New Roman" w:hAnsi="Times New Roman"/>
          <w:sz w:val="24"/>
          <w:szCs w:val="24"/>
        </w:rPr>
      </w:pPr>
      <w:r w:rsidRPr="00A46BD6">
        <w:rPr>
          <w:rFonts w:ascii="Times New Roman" w:hAnsi="Times New Roman"/>
          <w:sz w:val="24"/>
          <w:szCs w:val="24"/>
        </w:rPr>
        <w:t>Google Scholar:</w:t>
      </w:r>
    </w:p>
    <w:p w14:paraId="528EA0B7" w14:textId="5D1D84DC" w:rsidR="00E03823" w:rsidRPr="00A46BD6" w:rsidRDefault="00E03823" w:rsidP="00E03823">
      <w:pPr>
        <w:spacing w:line="360" w:lineRule="auto"/>
        <w:rPr>
          <w:rFonts w:ascii="Times New Roman" w:hAnsi="Times New Roman"/>
          <w:sz w:val="24"/>
          <w:szCs w:val="24"/>
        </w:rPr>
      </w:pPr>
      <w:r w:rsidRPr="00A46BD6">
        <w:rPr>
          <w:rFonts w:ascii="Times New Roman" w:hAnsi="Times New Roman"/>
          <w:sz w:val="24"/>
          <w:szCs w:val="24"/>
        </w:rPr>
        <w:t>tacrolimus|prograft|"mycophenolic acid"|myfortic stillbirth|birth|abortion|teratogenicity|teratogeneity|lactation|fertility|pregnant|pregnancy|gestation|gravidity transplant|allograft|allotransplant|autograft|autotransplant|graft|xenograft|xenotransplant|homograft|homotransplant</w:t>
      </w:r>
    </w:p>
    <w:p w14:paraId="507EE3F5" w14:textId="0A1B39AA" w:rsidR="00E03823" w:rsidRPr="00A46BD6" w:rsidRDefault="00E03823" w:rsidP="00E03823">
      <w:pPr>
        <w:spacing w:line="360" w:lineRule="auto"/>
        <w:rPr>
          <w:rFonts w:ascii="Times New Roman" w:hAnsi="Times New Roman"/>
          <w:sz w:val="24"/>
          <w:szCs w:val="24"/>
        </w:rPr>
      </w:pPr>
    </w:p>
    <w:p w14:paraId="517FF471" w14:textId="71AD4464" w:rsidR="00E03823" w:rsidRPr="00A46BD6" w:rsidRDefault="00E03823" w:rsidP="00E03823">
      <w:pPr>
        <w:spacing w:line="360" w:lineRule="auto"/>
        <w:rPr>
          <w:rFonts w:ascii="Times New Roman" w:hAnsi="Times New Roman"/>
          <w:sz w:val="24"/>
          <w:szCs w:val="24"/>
        </w:rPr>
      </w:pPr>
    </w:p>
    <w:p w14:paraId="1F25AD50" w14:textId="1DDD2ADD" w:rsidR="00E03823" w:rsidRPr="00A46BD6" w:rsidRDefault="00E03823" w:rsidP="00E03823">
      <w:pPr>
        <w:spacing w:line="360" w:lineRule="auto"/>
        <w:rPr>
          <w:rFonts w:ascii="Times New Roman" w:hAnsi="Times New Roman"/>
          <w:sz w:val="24"/>
          <w:szCs w:val="24"/>
        </w:rPr>
      </w:pPr>
    </w:p>
    <w:p w14:paraId="48C20F44" w14:textId="391DC625" w:rsidR="00E03823" w:rsidRPr="00A46BD6" w:rsidRDefault="00E03823" w:rsidP="00E03823">
      <w:pPr>
        <w:spacing w:line="360" w:lineRule="auto"/>
        <w:rPr>
          <w:rFonts w:ascii="Times New Roman" w:hAnsi="Times New Roman"/>
          <w:sz w:val="24"/>
          <w:szCs w:val="24"/>
        </w:rPr>
      </w:pPr>
    </w:p>
    <w:p w14:paraId="46475D05" w14:textId="3DB89969" w:rsidR="00E03823" w:rsidRPr="00A46BD6" w:rsidRDefault="00E03823" w:rsidP="00E03823">
      <w:pPr>
        <w:spacing w:line="360" w:lineRule="auto"/>
        <w:rPr>
          <w:rFonts w:ascii="Times New Roman" w:hAnsi="Times New Roman"/>
          <w:sz w:val="24"/>
          <w:szCs w:val="24"/>
        </w:rPr>
      </w:pPr>
    </w:p>
    <w:p w14:paraId="6DE230E7" w14:textId="67FDEDF7" w:rsidR="00E03823" w:rsidRPr="00A46BD6" w:rsidRDefault="00E03823" w:rsidP="00E03823">
      <w:pPr>
        <w:spacing w:line="360" w:lineRule="auto"/>
        <w:rPr>
          <w:rFonts w:ascii="Times New Roman" w:hAnsi="Times New Roman"/>
          <w:sz w:val="24"/>
          <w:szCs w:val="24"/>
        </w:rPr>
      </w:pPr>
    </w:p>
    <w:p w14:paraId="139EFA9E" w14:textId="75CE96EE" w:rsidR="00752A0E" w:rsidRPr="00A46BD6" w:rsidRDefault="00752A0E" w:rsidP="00E03823">
      <w:pPr>
        <w:spacing w:line="360" w:lineRule="auto"/>
        <w:rPr>
          <w:rFonts w:ascii="Times New Roman" w:hAnsi="Times New Roman"/>
          <w:sz w:val="24"/>
          <w:szCs w:val="24"/>
        </w:rPr>
      </w:pPr>
    </w:p>
    <w:p w14:paraId="11810CCB" w14:textId="644EAC0F" w:rsidR="00752A0E" w:rsidRPr="00A46BD6" w:rsidRDefault="00752A0E" w:rsidP="00E03823">
      <w:pPr>
        <w:spacing w:line="360" w:lineRule="auto"/>
        <w:rPr>
          <w:rFonts w:ascii="Times New Roman" w:hAnsi="Times New Roman"/>
          <w:sz w:val="24"/>
          <w:szCs w:val="24"/>
        </w:rPr>
      </w:pPr>
    </w:p>
    <w:p w14:paraId="392BB6B5" w14:textId="65167822" w:rsidR="00752A0E" w:rsidRPr="00A46BD6" w:rsidRDefault="00752A0E" w:rsidP="00E03823">
      <w:pPr>
        <w:spacing w:line="360" w:lineRule="auto"/>
        <w:rPr>
          <w:rFonts w:ascii="Times New Roman" w:hAnsi="Times New Roman"/>
          <w:sz w:val="24"/>
          <w:szCs w:val="24"/>
        </w:rPr>
      </w:pPr>
    </w:p>
    <w:p w14:paraId="2A0B9881" w14:textId="77777777" w:rsidR="00752A0E" w:rsidRPr="00A46BD6" w:rsidRDefault="00752A0E" w:rsidP="00E03823">
      <w:pPr>
        <w:spacing w:line="360" w:lineRule="auto"/>
        <w:rPr>
          <w:rFonts w:ascii="Times New Roman" w:hAnsi="Times New Roman"/>
          <w:sz w:val="24"/>
          <w:szCs w:val="24"/>
        </w:rPr>
      </w:pPr>
    </w:p>
    <w:p w14:paraId="750B8B85" w14:textId="7A17A0A2" w:rsidR="00E03823" w:rsidRPr="00A46BD6" w:rsidRDefault="00E03823" w:rsidP="00E03823">
      <w:pPr>
        <w:spacing w:line="360" w:lineRule="auto"/>
        <w:rPr>
          <w:rFonts w:ascii="Times New Roman" w:hAnsi="Times New Roman"/>
          <w:b/>
          <w:sz w:val="24"/>
          <w:szCs w:val="24"/>
        </w:rPr>
      </w:pPr>
    </w:p>
    <w:p w14:paraId="0C80D5D7" w14:textId="77777777" w:rsidR="00752A0E" w:rsidRPr="00A46BD6" w:rsidRDefault="00752A0E" w:rsidP="007B3BB2">
      <w:pPr>
        <w:spacing w:line="360" w:lineRule="auto"/>
        <w:rPr>
          <w:rFonts w:ascii="Times New Roman" w:hAnsi="Times New Roman"/>
          <w:b/>
          <w:sz w:val="24"/>
          <w:szCs w:val="24"/>
        </w:rPr>
        <w:sectPr w:rsidR="00752A0E" w:rsidRPr="00A46BD6" w:rsidSect="00752A0E">
          <w:footerReference w:type="default" r:id="rId8"/>
          <w:pgSz w:w="12240" w:h="15840"/>
          <w:pgMar w:top="1440" w:right="1440" w:bottom="1440" w:left="1440" w:header="709" w:footer="709" w:gutter="0"/>
          <w:cols w:space="708"/>
          <w:docGrid w:linePitch="360"/>
        </w:sectPr>
      </w:pPr>
    </w:p>
    <w:p w14:paraId="4E4F669B" w14:textId="11DA6817" w:rsidR="007B3BB2" w:rsidRPr="00A46BD6" w:rsidRDefault="007B3BB2" w:rsidP="007B3BB2">
      <w:pPr>
        <w:spacing w:line="360" w:lineRule="auto"/>
        <w:rPr>
          <w:rFonts w:ascii="Times New Roman" w:hAnsi="Times New Roman"/>
          <w:b/>
          <w:sz w:val="24"/>
          <w:szCs w:val="24"/>
        </w:rPr>
      </w:pPr>
      <w:r w:rsidRPr="00A46BD6">
        <w:rPr>
          <w:rFonts w:ascii="Times New Roman" w:hAnsi="Times New Roman"/>
          <w:b/>
          <w:sz w:val="24"/>
          <w:szCs w:val="24"/>
        </w:rPr>
        <w:lastRenderedPageBreak/>
        <w:t>Supplemental Digital Content 2.</w:t>
      </w:r>
    </w:p>
    <w:tbl>
      <w:tblPr>
        <w:tblW w:w="13784" w:type="dxa"/>
        <w:tblLayout w:type="fixed"/>
        <w:tblLook w:val="04A0" w:firstRow="1" w:lastRow="0" w:firstColumn="1" w:lastColumn="0" w:noHBand="0" w:noVBand="1"/>
      </w:tblPr>
      <w:tblGrid>
        <w:gridCol w:w="2835"/>
        <w:gridCol w:w="1134"/>
        <w:gridCol w:w="1843"/>
        <w:gridCol w:w="992"/>
        <w:gridCol w:w="992"/>
        <w:gridCol w:w="993"/>
        <w:gridCol w:w="992"/>
        <w:gridCol w:w="1276"/>
        <w:gridCol w:w="1134"/>
        <w:gridCol w:w="1572"/>
        <w:gridCol w:w="21"/>
      </w:tblGrid>
      <w:tr w:rsidR="00901B4C" w:rsidRPr="00A46BD6" w14:paraId="0F482780" w14:textId="77777777" w:rsidTr="00901B4C">
        <w:tc>
          <w:tcPr>
            <w:tcW w:w="13784" w:type="dxa"/>
            <w:gridSpan w:val="11"/>
            <w:tcBorders>
              <w:top w:val="single" w:sz="4" w:space="0" w:color="auto"/>
              <w:bottom w:val="single" w:sz="4" w:space="0" w:color="auto"/>
            </w:tcBorders>
          </w:tcPr>
          <w:p w14:paraId="59E3B29D" w14:textId="77777777" w:rsidR="00901B4C" w:rsidRPr="00A46BD6" w:rsidRDefault="00901B4C" w:rsidP="00901B4C">
            <w:pPr>
              <w:spacing w:after="0" w:line="240" w:lineRule="auto"/>
              <w:jc w:val="both"/>
              <w:rPr>
                <w:rFonts w:ascii="Times New Roman" w:hAnsi="Times New Roman"/>
                <w:sz w:val="24"/>
                <w:szCs w:val="24"/>
              </w:rPr>
            </w:pPr>
            <w:r w:rsidRPr="00A46BD6">
              <w:rPr>
                <w:rFonts w:ascii="Times New Roman" w:hAnsi="Times New Roman"/>
                <w:b/>
                <w:sz w:val="24"/>
                <w:szCs w:val="24"/>
              </w:rPr>
              <w:t>Table S2.</w:t>
            </w:r>
            <w:r w:rsidRPr="00A46BD6">
              <w:rPr>
                <w:rFonts w:ascii="Times New Roman" w:hAnsi="Times New Roman"/>
                <w:sz w:val="24"/>
                <w:szCs w:val="24"/>
              </w:rPr>
              <w:t xml:space="preserve"> Incidence of low birth weight and prematurity in pregnancy after transplantation.</w:t>
            </w:r>
          </w:p>
        </w:tc>
      </w:tr>
      <w:tr w:rsidR="00901B4C" w:rsidRPr="00A46BD6" w14:paraId="2DD4D982" w14:textId="77777777" w:rsidTr="00901B4C">
        <w:trPr>
          <w:gridAfter w:val="1"/>
          <w:wAfter w:w="21" w:type="dxa"/>
        </w:trPr>
        <w:tc>
          <w:tcPr>
            <w:tcW w:w="2835" w:type="dxa"/>
            <w:tcBorders>
              <w:top w:val="nil"/>
              <w:bottom w:val="single" w:sz="4" w:space="0" w:color="auto"/>
            </w:tcBorders>
          </w:tcPr>
          <w:p w14:paraId="5E2013A5" w14:textId="77777777" w:rsidR="00901B4C" w:rsidRPr="00A46BD6" w:rsidRDefault="00901B4C" w:rsidP="00901B4C">
            <w:pPr>
              <w:spacing w:after="0" w:line="240" w:lineRule="auto"/>
              <w:rPr>
                <w:rFonts w:ascii="Times New Roman" w:hAnsi="Times New Roman"/>
                <w:b/>
                <w:sz w:val="24"/>
                <w:szCs w:val="24"/>
              </w:rPr>
            </w:pPr>
            <w:r w:rsidRPr="00A46BD6">
              <w:rPr>
                <w:rFonts w:ascii="Times New Roman" w:hAnsi="Times New Roman"/>
                <w:b/>
                <w:sz w:val="24"/>
                <w:szCs w:val="24"/>
              </w:rPr>
              <w:t>Article, year</w:t>
            </w:r>
          </w:p>
        </w:tc>
        <w:tc>
          <w:tcPr>
            <w:tcW w:w="1134" w:type="dxa"/>
            <w:tcBorders>
              <w:top w:val="nil"/>
              <w:bottom w:val="single" w:sz="4" w:space="0" w:color="auto"/>
              <w:right w:val="nil"/>
            </w:tcBorders>
          </w:tcPr>
          <w:p w14:paraId="0F9E78FC" w14:textId="77777777" w:rsidR="00901B4C" w:rsidRPr="00A46BD6" w:rsidRDefault="00901B4C" w:rsidP="00901B4C">
            <w:pPr>
              <w:spacing w:after="0" w:line="240" w:lineRule="auto"/>
              <w:jc w:val="center"/>
              <w:rPr>
                <w:rFonts w:ascii="Times New Roman" w:hAnsi="Times New Roman"/>
                <w:b/>
                <w:sz w:val="24"/>
                <w:szCs w:val="24"/>
              </w:rPr>
            </w:pPr>
            <w:r w:rsidRPr="00A46BD6">
              <w:rPr>
                <w:rFonts w:ascii="Times New Roman" w:hAnsi="Times New Roman"/>
                <w:b/>
                <w:sz w:val="24"/>
                <w:szCs w:val="24"/>
              </w:rPr>
              <w:t>Pregnancy (n)</w:t>
            </w:r>
          </w:p>
        </w:tc>
        <w:tc>
          <w:tcPr>
            <w:tcW w:w="1843" w:type="dxa"/>
            <w:tcBorders>
              <w:top w:val="nil"/>
              <w:left w:val="nil"/>
              <w:bottom w:val="single" w:sz="4" w:space="0" w:color="auto"/>
              <w:right w:val="nil"/>
            </w:tcBorders>
          </w:tcPr>
          <w:p w14:paraId="4D941F6E" w14:textId="77777777" w:rsidR="00901B4C" w:rsidRPr="00A46BD6" w:rsidRDefault="00901B4C" w:rsidP="00901B4C">
            <w:pPr>
              <w:spacing w:after="0" w:line="240" w:lineRule="auto"/>
              <w:jc w:val="center"/>
              <w:rPr>
                <w:rFonts w:ascii="Times New Roman" w:hAnsi="Times New Roman"/>
                <w:b/>
                <w:sz w:val="24"/>
                <w:szCs w:val="24"/>
              </w:rPr>
            </w:pPr>
            <w:r w:rsidRPr="00A46BD6">
              <w:rPr>
                <w:rFonts w:ascii="Times New Roman" w:hAnsi="Times New Roman"/>
                <w:b/>
                <w:sz w:val="24"/>
                <w:szCs w:val="24"/>
              </w:rPr>
              <w:t>Organ transplantation</w:t>
            </w:r>
          </w:p>
        </w:tc>
        <w:tc>
          <w:tcPr>
            <w:tcW w:w="992" w:type="dxa"/>
            <w:tcBorders>
              <w:top w:val="nil"/>
              <w:left w:val="nil"/>
              <w:bottom w:val="single" w:sz="4" w:space="0" w:color="auto"/>
              <w:right w:val="nil"/>
            </w:tcBorders>
          </w:tcPr>
          <w:p w14:paraId="4686AE87" w14:textId="77777777" w:rsidR="00901B4C" w:rsidRPr="00A46BD6" w:rsidRDefault="00901B4C" w:rsidP="00901B4C">
            <w:pPr>
              <w:spacing w:after="0" w:line="240" w:lineRule="auto"/>
              <w:jc w:val="center"/>
              <w:rPr>
                <w:rFonts w:ascii="Times New Roman" w:hAnsi="Times New Roman"/>
                <w:b/>
                <w:sz w:val="24"/>
                <w:szCs w:val="24"/>
              </w:rPr>
            </w:pPr>
            <w:r w:rsidRPr="00A46BD6">
              <w:rPr>
                <w:rFonts w:ascii="Times New Roman" w:hAnsi="Times New Roman"/>
                <w:b/>
                <w:sz w:val="24"/>
                <w:szCs w:val="24"/>
              </w:rPr>
              <w:t>Drug</w:t>
            </w:r>
          </w:p>
        </w:tc>
        <w:tc>
          <w:tcPr>
            <w:tcW w:w="992" w:type="dxa"/>
            <w:tcBorders>
              <w:top w:val="nil"/>
              <w:left w:val="nil"/>
              <w:bottom w:val="single" w:sz="4" w:space="0" w:color="auto"/>
              <w:right w:val="nil"/>
            </w:tcBorders>
          </w:tcPr>
          <w:p w14:paraId="37E25CA4" w14:textId="77777777" w:rsidR="00901B4C" w:rsidRPr="00A46BD6" w:rsidRDefault="00901B4C" w:rsidP="00901B4C">
            <w:pPr>
              <w:spacing w:after="0" w:line="240" w:lineRule="auto"/>
              <w:jc w:val="center"/>
              <w:rPr>
                <w:rFonts w:ascii="Times New Roman" w:hAnsi="Times New Roman"/>
                <w:b/>
                <w:sz w:val="24"/>
                <w:szCs w:val="24"/>
              </w:rPr>
            </w:pPr>
            <w:r w:rsidRPr="00A46BD6">
              <w:rPr>
                <w:rFonts w:ascii="Times New Roman" w:hAnsi="Times New Roman"/>
                <w:b/>
                <w:sz w:val="24"/>
                <w:szCs w:val="24"/>
              </w:rPr>
              <w:t>Livebirths</w:t>
            </w:r>
          </w:p>
        </w:tc>
        <w:tc>
          <w:tcPr>
            <w:tcW w:w="993" w:type="dxa"/>
            <w:tcBorders>
              <w:top w:val="nil"/>
              <w:left w:val="nil"/>
              <w:bottom w:val="single" w:sz="4" w:space="0" w:color="auto"/>
              <w:right w:val="nil"/>
            </w:tcBorders>
          </w:tcPr>
          <w:p w14:paraId="0208D321" w14:textId="77777777" w:rsidR="00901B4C" w:rsidRPr="00A46BD6" w:rsidRDefault="00901B4C" w:rsidP="00901B4C">
            <w:pPr>
              <w:spacing w:after="0" w:line="240" w:lineRule="auto"/>
              <w:jc w:val="center"/>
              <w:rPr>
                <w:rFonts w:ascii="Times New Roman" w:hAnsi="Times New Roman"/>
                <w:b/>
                <w:sz w:val="24"/>
                <w:szCs w:val="24"/>
              </w:rPr>
            </w:pPr>
            <w:r w:rsidRPr="00A46BD6">
              <w:rPr>
                <w:rFonts w:ascii="Times New Roman" w:hAnsi="Times New Roman"/>
                <w:b/>
                <w:sz w:val="24"/>
                <w:szCs w:val="24"/>
              </w:rPr>
              <w:t>Birth weight (g)</w:t>
            </w:r>
          </w:p>
        </w:tc>
        <w:tc>
          <w:tcPr>
            <w:tcW w:w="992" w:type="dxa"/>
            <w:tcBorders>
              <w:top w:val="nil"/>
              <w:left w:val="nil"/>
              <w:bottom w:val="single" w:sz="4" w:space="0" w:color="auto"/>
              <w:right w:val="nil"/>
            </w:tcBorders>
          </w:tcPr>
          <w:p w14:paraId="27983A68" w14:textId="77777777" w:rsidR="00901B4C" w:rsidRPr="00A46BD6" w:rsidRDefault="00901B4C" w:rsidP="00901B4C">
            <w:pPr>
              <w:spacing w:after="0" w:line="240" w:lineRule="auto"/>
              <w:jc w:val="center"/>
              <w:rPr>
                <w:rFonts w:ascii="Times New Roman" w:hAnsi="Times New Roman"/>
                <w:b/>
                <w:sz w:val="24"/>
                <w:szCs w:val="24"/>
              </w:rPr>
            </w:pPr>
            <w:r w:rsidRPr="00A46BD6">
              <w:rPr>
                <w:rFonts w:ascii="Times New Roman" w:hAnsi="Times New Roman"/>
                <w:b/>
                <w:sz w:val="24"/>
                <w:szCs w:val="24"/>
              </w:rPr>
              <w:t>LBW</w:t>
            </w:r>
          </w:p>
        </w:tc>
        <w:tc>
          <w:tcPr>
            <w:tcW w:w="1276" w:type="dxa"/>
            <w:tcBorders>
              <w:top w:val="nil"/>
              <w:left w:val="nil"/>
              <w:bottom w:val="single" w:sz="4" w:space="0" w:color="auto"/>
              <w:right w:val="nil"/>
            </w:tcBorders>
          </w:tcPr>
          <w:p w14:paraId="16058213" w14:textId="77777777" w:rsidR="00901B4C" w:rsidRPr="00A46BD6" w:rsidRDefault="00901B4C" w:rsidP="00901B4C">
            <w:pPr>
              <w:spacing w:after="0" w:line="240" w:lineRule="auto"/>
              <w:jc w:val="center"/>
              <w:rPr>
                <w:rFonts w:ascii="Times New Roman" w:hAnsi="Times New Roman"/>
                <w:b/>
                <w:sz w:val="24"/>
                <w:szCs w:val="24"/>
              </w:rPr>
            </w:pPr>
            <w:r w:rsidRPr="00A46BD6">
              <w:rPr>
                <w:rFonts w:ascii="Times New Roman" w:hAnsi="Times New Roman"/>
                <w:b/>
                <w:sz w:val="24"/>
                <w:szCs w:val="24"/>
              </w:rPr>
              <w:t>Gestation (weeks)</w:t>
            </w:r>
          </w:p>
        </w:tc>
        <w:tc>
          <w:tcPr>
            <w:tcW w:w="1134" w:type="dxa"/>
            <w:tcBorders>
              <w:top w:val="nil"/>
              <w:left w:val="nil"/>
              <w:bottom w:val="single" w:sz="4" w:space="0" w:color="auto"/>
              <w:right w:val="nil"/>
            </w:tcBorders>
          </w:tcPr>
          <w:p w14:paraId="6C5BD8A9" w14:textId="77777777" w:rsidR="00901B4C" w:rsidRPr="00A46BD6" w:rsidRDefault="00901B4C" w:rsidP="00901B4C">
            <w:pPr>
              <w:spacing w:after="0" w:line="240" w:lineRule="auto"/>
              <w:jc w:val="center"/>
              <w:rPr>
                <w:rFonts w:ascii="Times New Roman" w:hAnsi="Times New Roman"/>
                <w:b/>
                <w:sz w:val="24"/>
                <w:szCs w:val="24"/>
              </w:rPr>
            </w:pPr>
            <w:r w:rsidRPr="00A46BD6">
              <w:rPr>
                <w:rFonts w:ascii="Times New Roman" w:hAnsi="Times New Roman"/>
                <w:b/>
                <w:sz w:val="24"/>
                <w:szCs w:val="24"/>
              </w:rPr>
              <w:t>Prematurity</w:t>
            </w:r>
          </w:p>
        </w:tc>
        <w:tc>
          <w:tcPr>
            <w:tcW w:w="1572" w:type="dxa"/>
            <w:tcBorders>
              <w:top w:val="nil"/>
              <w:left w:val="nil"/>
              <w:bottom w:val="single" w:sz="4" w:space="0" w:color="auto"/>
            </w:tcBorders>
          </w:tcPr>
          <w:p w14:paraId="1A93A95B" w14:textId="77777777" w:rsidR="00901B4C" w:rsidRPr="00A46BD6" w:rsidRDefault="00901B4C" w:rsidP="00901B4C">
            <w:pPr>
              <w:spacing w:after="0" w:line="240" w:lineRule="auto"/>
              <w:jc w:val="center"/>
              <w:rPr>
                <w:rFonts w:ascii="Times New Roman" w:hAnsi="Times New Roman"/>
                <w:b/>
                <w:sz w:val="24"/>
                <w:szCs w:val="24"/>
                <w:lang w:val="nl-NL"/>
              </w:rPr>
            </w:pPr>
            <w:r w:rsidRPr="00A46BD6">
              <w:rPr>
                <w:rFonts w:ascii="Times New Roman" w:hAnsi="Times New Roman"/>
                <w:b/>
                <w:sz w:val="24"/>
                <w:szCs w:val="24"/>
              </w:rPr>
              <w:t>Small for ges</w:t>
            </w:r>
            <w:r w:rsidRPr="00A46BD6">
              <w:rPr>
                <w:rFonts w:ascii="Times New Roman" w:hAnsi="Times New Roman"/>
                <w:b/>
                <w:sz w:val="24"/>
                <w:szCs w:val="24"/>
                <w:lang w:val="nl-NL"/>
              </w:rPr>
              <w:t>tational age</w:t>
            </w:r>
          </w:p>
        </w:tc>
      </w:tr>
      <w:tr w:rsidR="00901B4C" w:rsidRPr="00A46BD6" w14:paraId="32E1980F" w14:textId="77777777" w:rsidTr="00901B4C">
        <w:trPr>
          <w:gridAfter w:val="1"/>
          <w:wAfter w:w="21" w:type="dxa"/>
        </w:trPr>
        <w:tc>
          <w:tcPr>
            <w:tcW w:w="2835" w:type="dxa"/>
            <w:tcBorders>
              <w:top w:val="single" w:sz="4" w:space="0" w:color="auto"/>
              <w:bottom w:val="nil"/>
            </w:tcBorders>
          </w:tcPr>
          <w:p w14:paraId="59A914B6"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Kainz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0 </w:t>
            </w:r>
            <w:r w:rsidRPr="00A46BD6">
              <w:rPr>
                <w:rFonts w:ascii="Times New Roman" w:hAnsi="Times New Roman"/>
                <w:sz w:val="24"/>
                <w:szCs w:val="24"/>
                <w:lang w:val="nl-NL"/>
              </w:rPr>
              <w:fldChar w:fldCharType="begin"/>
            </w:r>
            <w:r w:rsidRPr="00A46BD6">
              <w:rPr>
                <w:rFonts w:ascii="Times New Roman" w:hAnsi="Times New Roman"/>
                <w:sz w:val="24"/>
                <w:szCs w:val="24"/>
                <w:lang w:val="nl-NL"/>
              </w:rPr>
              <w:instrText xml:space="preserve"> ADDIN EN.CITE &lt;EndNote&gt;&lt;Cite&gt;&lt;Author&gt;Kainz&lt;/Author&gt;&lt;Year&gt;2000&lt;/Year&gt;&lt;RecNum&gt;6&lt;/RecNum&gt;&lt;DisplayText&gt;&lt;style face="superscript"&gt;6&lt;/style&gt;&lt;/DisplayText&gt;&lt;record&gt;&lt;rec-number&gt;6&lt;/rec-number&gt;&lt;foreign-keys&gt;&lt;key app="EN" db-id="t0xzptva805ppme2de75afdw5zzfzrdwrrsv" timestamp="1586186560"&gt;6&lt;/key&gt;&lt;/foreign-keys&gt;&lt;ref-type name="Journal Article"&gt;17&lt;/ref-type&gt;&lt;contributors&gt;&lt;authors&gt;&lt;author&gt;Kainz, A.&lt;/author&gt;&lt;author&gt;Harabacz, I.&lt;/author&gt;&lt;author&gt;Cowlrick, I. S.&lt;/author&gt;&lt;author&gt;Gadgil, S. D.&lt;/author&gt;&lt;author&gt;Hagiwara, D.&lt;/author&gt;&lt;/authors&gt;&lt;/contributors&gt;&lt;auth-address&gt;A. Kainz, Fujisawa GmbH, Safety Information Centre, Levelingstrasse 12, 81673 Munich, Germany&lt;/auth-address&gt;&lt;titles&gt;&lt;title&gt;Review of the course and outcome of 100 pregnancies in 84 women treated with tacrolimus&lt;/title&gt;&lt;secondary-title&gt;Transplantation&lt;/secondary-title&gt;&lt;/titles&gt;&lt;periodical&gt;&lt;full-title&gt;Transplantation&lt;/full-title&gt;&lt;/periodical&gt;&lt;pages&gt;1718-1721&lt;/pages&gt;&lt;volume&gt;70&lt;/volume&gt;&lt;number&gt;12&lt;/number&gt;&lt;keywords&gt;&lt;keyword&gt;tacrolimus&lt;/keyword&gt;&lt;keyword&gt;adult&lt;/keyword&gt;&lt;keyword&gt;article&lt;/keyword&gt;&lt;keyword&gt;disease course&lt;/keyword&gt;&lt;keyword&gt;dose response&lt;/keyword&gt;&lt;keyword&gt;drug effect&lt;/keyword&gt;&lt;keyword&gt;female&lt;/keyword&gt;&lt;keyword&gt;gestational age&lt;/keyword&gt;&lt;keyword&gt;human&lt;/keyword&gt;&lt;keyword&gt;immunosuppressive treatment&lt;/keyword&gt;&lt;keyword&gt;major clinical study&lt;/keyword&gt;&lt;keyword&gt;outcomes research&lt;/keyword&gt;&lt;keyword&gt;pregnancy&lt;/keyword&gt;&lt;keyword&gt;pregnancy complication&lt;/keyword&gt;&lt;keyword&gt;priority journal&lt;/keyword&gt;&lt;keyword&gt;recipient&lt;/keyword&gt;&lt;keyword&gt;prograf&lt;/keyword&gt;&lt;/keywords&gt;&lt;dates&gt;&lt;year&gt;2000&lt;/year&gt;&lt;/dates&gt;&lt;isbn&gt;0041-1337&lt;/isbn&gt;&lt;work-type&gt;Article&lt;/work-type&gt;&lt;urls&gt;&lt;related-urls&gt;&lt;url&gt;&lt;style face="underline" font="default" size="100%"&gt;http://www.embase.com/search/results?subaction=viewrecord&amp;amp;from=export&amp;amp;id=L32064826&lt;/style&gt;&lt;/url&gt;&lt;/related-urls&gt;&lt;/urls&gt;&lt;custom1&gt;prograf&lt;/custom1&gt;&lt;custom5&gt;11152103&lt;/custom5&gt;&lt;electronic-resource-num&gt;10.1097/00007890-200012270-00010&lt;/electronic-resource-num&gt;&lt;remote-database-name&gt;Embase&amp;#xD;Medline&lt;/remote-database-name&gt;&lt;language&gt;English&lt;/language&gt;&lt;/record&gt;&lt;/Cite&gt;&lt;/EndNote&gt;</w:instrText>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6</w:t>
            </w:r>
            <w:r w:rsidRPr="00A46BD6">
              <w:rPr>
                <w:rFonts w:ascii="Times New Roman" w:hAnsi="Times New Roman"/>
                <w:sz w:val="24"/>
                <w:szCs w:val="24"/>
                <w:lang w:val="nl-NL"/>
              </w:rPr>
              <w:fldChar w:fldCharType="end"/>
            </w:r>
          </w:p>
        </w:tc>
        <w:tc>
          <w:tcPr>
            <w:tcW w:w="1134" w:type="dxa"/>
            <w:tcBorders>
              <w:top w:val="single" w:sz="4" w:space="0" w:color="auto"/>
              <w:bottom w:val="nil"/>
              <w:right w:val="nil"/>
            </w:tcBorders>
          </w:tcPr>
          <w:p w14:paraId="468C64B5"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100</w:t>
            </w:r>
          </w:p>
        </w:tc>
        <w:tc>
          <w:tcPr>
            <w:tcW w:w="1843" w:type="dxa"/>
            <w:tcBorders>
              <w:top w:val="single" w:sz="4" w:space="0" w:color="auto"/>
              <w:left w:val="nil"/>
              <w:bottom w:val="nil"/>
              <w:right w:val="nil"/>
            </w:tcBorders>
          </w:tcPr>
          <w:p w14:paraId="13003E6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 kidney, heart, pancreas, lung</w:t>
            </w:r>
          </w:p>
        </w:tc>
        <w:tc>
          <w:tcPr>
            <w:tcW w:w="992" w:type="dxa"/>
            <w:tcBorders>
              <w:top w:val="single" w:sz="4" w:space="0" w:color="auto"/>
              <w:left w:val="nil"/>
              <w:bottom w:val="nil"/>
              <w:right w:val="nil"/>
            </w:tcBorders>
          </w:tcPr>
          <w:p w14:paraId="0B660C26"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Tac</w:t>
            </w:r>
          </w:p>
        </w:tc>
        <w:tc>
          <w:tcPr>
            <w:tcW w:w="992" w:type="dxa"/>
            <w:tcBorders>
              <w:top w:val="single" w:sz="4" w:space="0" w:color="auto"/>
              <w:left w:val="nil"/>
              <w:bottom w:val="nil"/>
              <w:right w:val="nil"/>
            </w:tcBorders>
          </w:tcPr>
          <w:p w14:paraId="64ECB96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68%</w:t>
            </w:r>
          </w:p>
        </w:tc>
        <w:tc>
          <w:tcPr>
            <w:tcW w:w="993" w:type="dxa"/>
            <w:tcBorders>
              <w:top w:val="single" w:sz="4" w:space="0" w:color="auto"/>
              <w:left w:val="nil"/>
              <w:bottom w:val="nil"/>
              <w:right w:val="nil"/>
            </w:tcBorders>
          </w:tcPr>
          <w:p w14:paraId="6891E668"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573</w:t>
            </w:r>
          </w:p>
        </w:tc>
        <w:tc>
          <w:tcPr>
            <w:tcW w:w="992" w:type="dxa"/>
            <w:tcBorders>
              <w:top w:val="single" w:sz="4" w:space="0" w:color="auto"/>
              <w:left w:val="nil"/>
              <w:bottom w:val="nil"/>
              <w:right w:val="nil"/>
            </w:tcBorders>
          </w:tcPr>
          <w:p w14:paraId="404107E3"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N.A.</w:t>
            </w:r>
          </w:p>
        </w:tc>
        <w:tc>
          <w:tcPr>
            <w:tcW w:w="1276" w:type="dxa"/>
            <w:tcBorders>
              <w:top w:val="single" w:sz="4" w:space="0" w:color="auto"/>
              <w:left w:val="nil"/>
              <w:bottom w:val="nil"/>
              <w:right w:val="nil"/>
            </w:tcBorders>
          </w:tcPr>
          <w:p w14:paraId="19D85CB8"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5</w:t>
            </w:r>
          </w:p>
        </w:tc>
        <w:tc>
          <w:tcPr>
            <w:tcW w:w="1134" w:type="dxa"/>
            <w:tcBorders>
              <w:top w:val="single" w:sz="4" w:space="0" w:color="auto"/>
              <w:left w:val="nil"/>
              <w:bottom w:val="nil"/>
              <w:right w:val="nil"/>
            </w:tcBorders>
          </w:tcPr>
          <w:p w14:paraId="1C69BCB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59%</w:t>
            </w:r>
          </w:p>
        </w:tc>
        <w:tc>
          <w:tcPr>
            <w:tcW w:w="1572" w:type="dxa"/>
            <w:tcBorders>
              <w:top w:val="single" w:sz="4" w:space="0" w:color="auto"/>
              <w:left w:val="nil"/>
              <w:bottom w:val="nil"/>
            </w:tcBorders>
          </w:tcPr>
          <w:p w14:paraId="1F7A537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10%</w:t>
            </w:r>
          </w:p>
        </w:tc>
      </w:tr>
      <w:tr w:rsidR="00901B4C" w:rsidRPr="00A46BD6" w14:paraId="2DC69C83" w14:textId="77777777" w:rsidTr="00901B4C">
        <w:trPr>
          <w:gridAfter w:val="1"/>
          <w:wAfter w:w="21" w:type="dxa"/>
        </w:trPr>
        <w:tc>
          <w:tcPr>
            <w:tcW w:w="2835" w:type="dxa"/>
            <w:tcBorders>
              <w:top w:val="nil"/>
              <w:bottom w:val="nil"/>
            </w:tcBorders>
          </w:tcPr>
          <w:p w14:paraId="13935364"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Armenti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0 </w:t>
            </w:r>
            <w:r w:rsidRPr="00A46BD6">
              <w:rPr>
                <w:rFonts w:ascii="Times New Roman" w:hAnsi="Times New Roman"/>
                <w:sz w:val="24"/>
                <w:szCs w:val="24"/>
                <w:lang w:val="nl-NL"/>
              </w:rPr>
              <w:fldChar w:fldCharType="begin">
                <w:fldData xml:space="preserve">PEVuZE5vdGU+PENpdGU+PEF1dGhvcj5Bcm1lbnRpPC9BdXRob3I+PFllYXI+MjAwMDwvWWVhcj48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Bcm1lbnRpPC9BdXRob3I+PFllYXI+MjAwMDwvWWVhcj48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83</w:t>
            </w:r>
            <w:r w:rsidRPr="00A46BD6">
              <w:rPr>
                <w:rFonts w:ascii="Times New Roman" w:hAnsi="Times New Roman"/>
                <w:sz w:val="24"/>
                <w:szCs w:val="24"/>
                <w:lang w:val="nl-NL"/>
              </w:rPr>
              <w:fldChar w:fldCharType="end"/>
            </w:r>
          </w:p>
        </w:tc>
        <w:tc>
          <w:tcPr>
            <w:tcW w:w="1134" w:type="dxa"/>
            <w:tcBorders>
              <w:top w:val="nil"/>
              <w:bottom w:val="nil"/>
              <w:right w:val="nil"/>
            </w:tcBorders>
          </w:tcPr>
          <w:p w14:paraId="15F2D1F0"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3</w:t>
            </w:r>
          </w:p>
        </w:tc>
        <w:tc>
          <w:tcPr>
            <w:tcW w:w="1843" w:type="dxa"/>
            <w:tcBorders>
              <w:top w:val="nil"/>
              <w:left w:val="nil"/>
              <w:bottom w:val="nil"/>
              <w:right w:val="nil"/>
            </w:tcBorders>
          </w:tcPr>
          <w:p w14:paraId="1F6C96EB"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Liver</w:t>
            </w:r>
          </w:p>
        </w:tc>
        <w:tc>
          <w:tcPr>
            <w:tcW w:w="992" w:type="dxa"/>
            <w:tcBorders>
              <w:top w:val="nil"/>
              <w:left w:val="nil"/>
              <w:bottom w:val="nil"/>
              <w:right w:val="nil"/>
            </w:tcBorders>
          </w:tcPr>
          <w:p w14:paraId="23E667BA"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Tac</w:t>
            </w:r>
          </w:p>
        </w:tc>
        <w:tc>
          <w:tcPr>
            <w:tcW w:w="992" w:type="dxa"/>
            <w:tcBorders>
              <w:top w:val="nil"/>
              <w:left w:val="nil"/>
              <w:bottom w:val="nil"/>
              <w:right w:val="nil"/>
            </w:tcBorders>
          </w:tcPr>
          <w:p w14:paraId="59260071" w14:textId="77777777" w:rsidR="00901B4C" w:rsidRPr="00A46BD6" w:rsidRDefault="00901B4C" w:rsidP="00901B4C">
            <w:pPr>
              <w:jc w:val="center"/>
              <w:rPr>
                <w:rFonts w:ascii="Times New Roman" w:hAnsi="Times New Roman"/>
                <w:sz w:val="24"/>
                <w:szCs w:val="24"/>
                <w:lang w:val="nl-NL"/>
              </w:rPr>
            </w:pPr>
          </w:p>
        </w:tc>
        <w:tc>
          <w:tcPr>
            <w:tcW w:w="993" w:type="dxa"/>
            <w:tcBorders>
              <w:top w:val="nil"/>
              <w:left w:val="nil"/>
              <w:bottom w:val="nil"/>
              <w:right w:val="nil"/>
            </w:tcBorders>
          </w:tcPr>
          <w:p w14:paraId="21EBDFE5"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021</w:t>
            </w:r>
          </w:p>
        </w:tc>
        <w:tc>
          <w:tcPr>
            <w:tcW w:w="992" w:type="dxa"/>
            <w:tcBorders>
              <w:top w:val="nil"/>
              <w:left w:val="nil"/>
              <w:bottom w:val="nil"/>
              <w:right w:val="nil"/>
            </w:tcBorders>
          </w:tcPr>
          <w:p w14:paraId="70F91CCB"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17%</w:t>
            </w:r>
          </w:p>
        </w:tc>
        <w:tc>
          <w:tcPr>
            <w:tcW w:w="1276" w:type="dxa"/>
            <w:tcBorders>
              <w:top w:val="nil"/>
              <w:left w:val="nil"/>
              <w:bottom w:val="nil"/>
              <w:right w:val="nil"/>
            </w:tcBorders>
          </w:tcPr>
          <w:p w14:paraId="1FD29853"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7.4</w:t>
            </w:r>
          </w:p>
        </w:tc>
        <w:tc>
          <w:tcPr>
            <w:tcW w:w="1134" w:type="dxa"/>
            <w:tcBorders>
              <w:top w:val="nil"/>
              <w:left w:val="nil"/>
              <w:bottom w:val="nil"/>
              <w:right w:val="nil"/>
            </w:tcBorders>
          </w:tcPr>
          <w:p w14:paraId="6D2A764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3%</w:t>
            </w:r>
          </w:p>
        </w:tc>
        <w:tc>
          <w:tcPr>
            <w:tcW w:w="1572" w:type="dxa"/>
            <w:tcBorders>
              <w:top w:val="nil"/>
              <w:left w:val="nil"/>
              <w:bottom w:val="nil"/>
            </w:tcBorders>
          </w:tcPr>
          <w:p w14:paraId="11095320" w14:textId="77777777" w:rsidR="00901B4C" w:rsidRPr="00A46BD6" w:rsidRDefault="00901B4C" w:rsidP="00901B4C">
            <w:pPr>
              <w:jc w:val="center"/>
              <w:rPr>
                <w:rFonts w:ascii="Times New Roman" w:hAnsi="Times New Roman"/>
                <w:sz w:val="24"/>
                <w:szCs w:val="24"/>
                <w:lang w:val="nl-NL"/>
              </w:rPr>
            </w:pPr>
          </w:p>
        </w:tc>
      </w:tr>
      <w:tr w:rsidR="00901B4C" w:rsidRPr="00A46BD6" w14:paraId="630F5204" w14:textId="77777777" w:rsidTr="00901B4C">
        <w:trPr>
          <w:gridAfter w:val="1"/>
          <w:wAfter w:w="21" w:type="dxa"/>
        </w:trPr>
        <w:tc>
          <w:tcPr>
            <w:tcW w:w="2835" w:type="dxa"/>
            <w:tcBorders>
              <w:top w:val="nil"/>
              <w:bottom w:val="nil"/>
            </w:tcBorders>
          </w:tcPr>
          <w:p w14:paraId="376F15AC"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Carr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0 </w:t>
            </w:r>
            <w:r w:rsidRPr="00A46BD6">
              <w:rPr>
                <w:rFonts w:ascii="Times New Roman" w:hAnsi="Times New Roman"/>
                <w:sz w:val="24"/>
                <w:szCs w:val="24"/>
                <w:lang w:val="nl-NL"/>
              </w:rPr>
              <w:fldChar w:fldCharType="begin"/>
            </w:r>
            <w:r w:rsidRPr="00A46BD6">
              <w:rPr>
                <w:rFonts w:ascii="Times New Roman" w:hAnsi="Times New Roman"/>
                <w:sz w:val="24"/>
                <w:szCs w:val="24"/>
                <w:lang w:val="nl-NL"/>
              </w:rPr>
              <w:instrText xml:space="preserve"> ADDIN EN.CITE &lt;EndNote&gt;&lt;Cite&gt;&lt;Author&gt;Carr&lt;/Author&gt;&lt;Year&gt;2000&lt;/Year&gt;&lt;RecNum&gt;79&lt;/RecNum&gt;&lt;DisplayText&gt;&lt;style face="superscript"&gt;84&lt;/style&gt;&lt;/DisplayText&gt;&lt;record&gt;&lt;rec-number&gt;79&lt;/rec-number&gt;&lt;foreign-keys&gt;&lt;key app="EN" db-id="t0xzptva805ppme2de75afdw5zzfzrdwrrsv" timestamp="1586186581"&gt;79&lt;/key&gt;&lt;/foreign-keys&gt;&lt;ref-type name="Journal Article"&gt;17&lt;/ref-type&gt;&lt;contributors&gt;&lt;authors&gt;&lt;author&gt;Carr, D. B.&lt;/author&gt;&lt;author&gt;Larson, A. M.&lt;/author&gt;&lt;author&gt;Schmucker, B. C.&lt;/author&gt;&lt;author&gt;Brateng, D. A.&lt;/author&gt;&lt;author&gt;Carithers, R. L., Jr.&lt;/author&gt;&lt;author&gt;Easterling, T. R.&lt;/author&gt;&lt;/authors&gt;&lt;/contributors&gt;&lt;titles&gt;&lt;title&gt;Maternal hemodynamics and pregnancy outcome in women with prior orthotopic liver transplantation&lt;/title&gt;&lt;secondary-title&gt;Liver Transpl&lt;/secondary-title&gt;&lt;/titles&gt;&lt;periodical&gt;&lt;full-title&gt;Liver Transpl&lt;/full-title&gt;&lt;/periodical&gt;&lt;pages&gt;213-221&lt;/pages&gt;&lt;volume&gt;6&lt;/volume&gt;&lt;number&gt;2&lt;/number&gt;&lt;keywords&gt;&lt;keyword&gt;Adolescent&lt;/keyword&gt;&lt;keyword&gt;Adult&lt;/keyword&gt;&lt;keyword&gt;Cesarean Section&lt;/keyword&gt;&lt;keyword&gt;Creatinine/bl [Blood]&lt;/keyword&gt;&lt;keyword&gt;Female&lt;/keyword&gt;&lt;keyword&gt;*Hemodynamics&lt;/keyword&gt;&lt;keyword&gt;Humans&lt;/keyword&gt;&lt;keyword&gt;Immunosuppressive Agents/tu [Therapeutic Use]&lt;/keyword&gt;&lt;keyword&gt;Liver Diseases/su [Surgery]&lt;/keyword&gt;&lt;keyword&gt;Liver Transplantation/ph [Physiology]&lt;/keyword&gt;&lt;keyword&gt;*Liver Transplantation&lt;/keyword&gt;&lt;keyword&gt;Pregnancy&lt;/keyword&gt;&lt;keyword&gt;Pregnancy Complications/pp [Physiopathology]&lt;/keyword&gt;&lt;keyword&gt;*Pregnancy Outcome&lt;/keyword&gt;&lt;keyword&gt;Renal Insufficiency/pp [Physiopathology]&lt;/keyword&gt;&lt;keyword&gt;Tacrolimus/tu [Therapeutic Use]&lt;/keyword&gt;&lt;keyword&gt;0 (Immunosuppressive Agents)&lt;/keyword&gt;&lt;keyword&gt;AYI8EX34EU (Creatinine)&lt;/keyword&gt;&lt;keyword&gt;WM0HAQ4WNM (Tacrolimus)&lt;/keyword&gt;&lt;/keywords&gt;&lt;dates&gt;&lt;year&gt;2000&lt;/year&gt;&lt;pub-dates&gt;&lt;date&gt;Mar&lt;/date&gt;&lt;/pub-dates&gt;&lt;/dates&gt;&lt;isbn&gt;1527-6465&lt;/isbn&gt;&lt;accession-num&gt;10719023&lt;/accession-num&gt;&lt;urls&gt;&lt;related-urls&gt;&lt;url&gt;http://ovidsp.ovid.com/ovidweb.cgi?T=JS&amp;amp;CSC=Y&amp;amp;NEWS=N&amp;amp;PAGE=fulltext&amp;amp;D=med4&amp;amp;AN=10719023&lt;/url&gt;&lt;/related-urls&gt;&lt;/urls&gt;&lt;/record&gt;&lt;/Cite&gt;&lt;/EndNote&gt;</w:instrText>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84</w:t>
            </w:r>
            <w:r w:rsidRPr="00A46BD6">
              <w:rPr>
                <w:rFonts w:ascii="Times New Roman" w:hAnsi="Times New Roman"/>
                <w:sz w:val="24"/>
                <w:szCs w:val="24"/>
                <w:lang w:val="nl-NL"/>
              </w:rPr>
              <w:fldChar w:fldCharType="end"/>
            </w:r>
          </w:p>
        </w:tc>
        <w:tc>
          <w:tcPr>
            <w:tcW w:w="1134" w:type="dxa"/>
            <w:tcBorders>
              <w:top w:val="nil"/>
              <w:bottom w:val="nil"/>
              <w:right w:val="nil"/>
            </w:tcBorders>
          </w:tcPr>
          <w:p w14:paraId="3B9F374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6</w:t>
            </w:r>
          </w:p>
        </w:tc>
        <w:tc>
          <w:tcPr>
            <w:tcW w:w="1843" w:type="dxa"/>
            <w:tcBorders>
              <w:top w:val="nil"/>
              <w:left w:val="nil"/>
              <w:bottom w:val="nil"/>
              <w:right w:val="nil"/>
            </w:tcBorders>
          </w:tcPr>
          <w:p w14:paraId="6618B027"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Liver</w:t>
            </w:r>
          </w:p>
        </w:tc>
        <w:tc>
          <w:tcPr>
            <w:tcW w:w="992" w:type="dxa"/>
            <w:tcBorders>
              <w:top w:val="nil"/>
              <w:left w:val="nil"/>
              <w:bottom w:val="nil"/>
              <w:right w:val="nil"/>
            </w:tcBorders>
          </w:tcPr>
          <w:p w14:paraId="5C2AB0B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50% Tac</w:t>
            </w:r>
          </w:p>
        </w:tc>
        <w:tc>
          <w:tcPr>
            <w:tcW w:w="992" w:type="dxa"/>
            <w:tcBorders>
              <w:top w:val="nil"/>
              <w:left w:val="nil"/>
              <w:bottom w:val="nil"/>
              <w:right w:val="nil"/>
            </w:tcBorders>
          </w:tcPr>
          <w:p w14:paraId="6CC95F0C" w14:textId="77777777" w:rsidR="00901B4C" w:rsidRPr="00A46BD6" w:rsidRDefault="00901B4C" w:rsidP="00901B4C">
            <w:pPr>
              <w:jc w:val="center"/>
              <w:rPr>
                <w:rFonts w:ascii="Times New Roman" w:hAnsi="Times New Roman"/>
                <w:sz w:val="24"/>
                <w:szCs w:val="24"/>
                <w:lang w:val="nl-NL"/>
              </w:rPr>
            </w:pPr>
          </w:p>
        </w:tc>
        <w:tc>
          <w:tcPr>
            <w:tcW w:w="993" w:type="dxa"/>
            <w:tcBorders>
              <w:top w:val="nil"/>
              <w:left w:val="nil"/>
              <w:bottom w:val="nil"/>
              <w:right w:val="nil"/>
            </w:tcBorders>
          </w:tcPr>
          <w:p w14:paraId="04504D05"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1727</w:t>
            </w:r>
          </w:p>
        </w:tc>
        <w:tc>
          <w:tcPr>
            <w:tcW w:w="992" w:type="dxa"/>
            <w:tcBorders>
              <w:top w:val="nil"/>
              <w:left w:val="nil"/>
              <w:bottom w:val="nil"/>
              <w:right w:val="nil"/>
            </w:tcBorders>
          </w:tcPr>
          <w:p w14:paraId="17A75D76"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67%</w:t>
            </w:r>
          </w:p>
        </w:tc>
        <w:tc>
          <w:tcPr>
            <w:tcW w:w="1276" w:type="dxa"/>
            <w:tcBorders>
              <w:top w:val="nil"/>
              <w:left w:val="nil"/>
              <w:bottom w:val="nil"/>
              <w:right w:val="nil"/>
            </w:tcBorders>
          </w:tcPr>
          <w:p w14:paraId="0AB92487"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3</w:t>
            </w:r>
          </w:p>
        </w:tc>
        <w:tc>
          <w:tcPr>
            <w:tcW w:w="1134" w:type="dxa"/>
            <w:tcBorders>
              <w:top w:val="nil"/>
              <w:left w:val="nil"/>
              <w:bottom w:val="nil"/>
              <w:right w:val="nil"/>
            </w:tcBorders>
          </w:tcPr>
          <w:p w14:paraId="7BBB0C68"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50%</w:t>
            </w:r>
          </w:p>
        </w:tc>
        <w:tc>
          <w:tcPr>
            <w:tcW w:w="1572" w:type="dxa"/>
            <w:tcBorders>
              <w:top w:val="nil"/>
              <w:left w:val="nil"/>
              <w:bottom w:val="nil"/>
            </w:tcBorders>
          </w:tcPr>
          <w:p w14:paraId="51D7E8EB" w14:textId="77777777" w:rsidR="00901B4C" w:rsidRPr="00A46BD6" w:rsidRDefault="00901B4C" w:rsidP="00901B4C">
            <w:pPr>
              <w:jc w:val="center"/>
              <w:rPr>
                <w:rFonts w:ascii="Times New Roman" w:hAnsi="Times New Roman"/>
                <w:sz w:val="24"/>
                <w:szCs w:val="24"/>
                <w:lang w:val="nl-NL"/>
              </w:rPr>
            </w:pPr>
          </w:p>
        </w:tc>
      </w:tr>
      <w:tr w:rsidR="00901B4C" w:rsidRPr="00A46BD6" w14:paraId="570AD44B" w14:textId="77777777" w:rsidTr="00901B4C">
        <w:trPr>
          <w:gridAfter w:val="1"/>
          <w:wAfter w:w="21" w:type="dxa"/>
        </w:trPr>
        <w:tc>
          <w:tcPr>
            <w:tcW w:w="2835" w:type="dxa"/>
            <w:tcBorders>
              <w:top w:val="nil"/>
              <w:bottom w:val="nil"/>
            </w:tcBorders>
          </w:tcPr>
          <w:p w14:paraId="5DCA4AB4"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Nagy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3 </w:t>
            </w:r>
            <w:r w:rsidRPr="00A46BD6">
              <w:rPr>
                <w:rFonts w:ascii="Times New Roman" w:hAnsi="Times New Roman"/>
                <w:sz w:val="24"/>
                <w:szCs w:val="24"/>
                <w:lang w:val="nl-NL"/>
              </w:rPr>
              <w:fldChar w:fldCharType="begin">
                <w:fldData xml:space="preserve">PEVuZE5vdGU+PENpdGU+PEF1dGhvcj5OYWd5PC9BdXRob3I+PFllYXI+MjAwMzwvWWVhcj48UmVj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OYWd5PC9BdXRob3I+PFllYXI+MjAwMzwvWWVhcj48UmVj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85</w:t>
            </w:r>
            <w:r w:rsidRPr="00A46BD6">
              <w:rPr>
                <w:rFonts w:ascii="Times New Roman" w:hAnsi="Times New Roman"/>
                <w:sz w:val="24"/>
                <w:szCs w:val="24"/>
                <w:lang w:val="nl-NL"/>
              </w:rPr>
              <w:fldChar w:fldCharType="end"/>
            </w:r>
          </w:p>
        </w:tc>
        <w:tc>
          <w:tcPr>
            <w:tcW w:w="1134" w:type="dxa"/>
            <w:tcBorders>
              <w:top w:val="nil"/>
              <w:bottom w:val="nil"/>
              <w:right w:val="nil"/>
            </w:tcBorders>
          </w:tcPr>
          <w:p w14:paraId="34A0C0C5"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4</w:t>
            </w:r>
          </w:p>
        </w:tc>
        <w:tc>
          <w:tcPr>
            <w:tcW w:w="1843" w:type="dxa"/>
            <w:tcBorders>
              <w:top w:val="nil"/>
              <w:left w:val="nil"/>
              <w:bottom w:val="nil"/>
              <w:right w:val="nil"/>
            </w:tcBorders>
          </w:tcPr>
          <w:p w14:paraId="1610163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Liver</w:t>
            </w:r>
          </w:p>
        </w:tc>
        <w:tc>
          <w:tcPr>
            <w:tcW w:w="992" w:type="dxa"/>
            <w:tcBorders>
              <w:top w:val="nil"/>
              <w:left w:val="nil"/>
              <w:bottom w:val="nil"/>
              <w:right w:val="nil"/>
            </w:tcBorders>
          </w:tcPr>
          <w:p w14:paraId="02301A5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Tac / CsA</w:t>
            </w:r>
          </w:p>
        </w:tc>
        <w:tc>
          <w:tcPr>
            <w:tcW w:w="992" w:type="dxa"/>
            <w:tcBorders>
              <w:top w:val="nil"/>
              <w:left w:val="nil"/>
              <w:bottom w:val="nil"/>
              <w:right w:val="nil"/>
            </w:tcBorders>
          </w:tcPr>
          <w:p w14:paraId="0A701CFB" w14:textId="77777777" w:rsidR="00901B4C" w:rsidRPr="00A46BD6" w:rsidRDefault="00901B4C" w:rsidP="00901B4C">
            <w:pPr>
              <w:jc w:val="center"/>
              <w:rPr>
                <w:rFonts w:ascii="Times New Roman" w:hAnsi="Times New Roman"/>
                <w:sz w:val="24"/>
                <w:szCs w:val="24"/>
                <w:lang w:val="nl-NL"/>
              </w:rPr>
            </w:pPr>
          </w:p>
        </w:tc>
        <w:tc>
          <w:tcPr>
            <w:tcW w:w="993" w:type="dxa"/>
            <w:tcBorders>
              <w:top w:val="nil"/>
              <w:left w:val="nil"/>
              <w:bottom w:val="nil"/>
              <w:right w:val="nil"/>
            </w:tcBorders>
          </w:tcPr>
          <w:p w14:paraId="0A148FB2"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762</w:t>
            </w:r>
          </w:p>
        </w:tc>
        <w:tc>
          <w:tcPr>
            <w:tcW w:w="992" w:type="dxa"/>
            <w:tcBorders>
              <w:top w:val="nil"/>
              <w:left w:val="nil"/>
              <w:bottom w:val="nil"/>
              <w:right w:val="nil"/>
            </w:tcBorders>
          </w:tcPr>
          <w:p w14:paraId="51D96736"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N.A.</w:t>
            </w:r>
          </w:p>
        </w:tc>
        <w:tc>
          <w:tcPr>
            <w:tcW w:w="1276" w:type="dxa"/>
            <w:tcBorders>
              <w:top w:val="nil"/>
              <w:left w:val="nil"/>
              <w:bottom w:val="nil"/>
              <w:right w:val="nil"/>
            </w:tcBorders>
          </w:tcPr>
          <w:p w14:paraId="1C595F1C"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6.4</w:t>
            </w:r>
          </w:p>
        </w:tc>
        <w:tc>
          <w:tcPr>
            <w:tcW w:w="1134" w:type="dxa"/>
            <w:tcBorders>
              <w:top w:val="nil"/>
              <w:left w:val="nil"/>
              <w:bottom w:val="nil"/>
              <w:right w:val="nil"/>
            </w:tcBorders>
          </w:tcPr>
          <w:p w14:paraId="2BA2759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9.2%</w:t>
            </w:r>
          </w:p>
        </w:tc>
        <w:tc>
          <w:tcPr>
            <w:tcW w:w="1572" w:type="dxa"/>
            <w:tcBorders>
              <w:top w:val="nil"/>
              <w:left w:val="nil"/>
              <w:bottom w:val="nil"/>
            </w:tcBorders>
          </w:tcPr>
          <w:p w14:paraId="1286C39B" w14:textId="77777777" w:rsidR="00901B4C" w:rsidRPr="00A46BD6" w:rsidRDefault="00901B4C" w:rsidP="00901B4C">
            <w:pPr>
              <w:jc w:val="center"/>
              <w:rPr>
                <w:rFonts w:ascii="Times New Roman" w:hAnsi="Times New Roman"/>
                <w:sz w:val="24"/>
                <w:szCs w:val="24"/>
                <w:lang w:val="nl-NL"/>
              </w:rPr>
            </w:pPr>
          </w:p>
        </w:tc>
      </w:tr>
      <w:tr w:rsidR="00901B4C" w:rsidRPr="00A46BD6" w14:paraId="35422014" w14:textId="77777777" w:rsidTr="00901B4C">
        <w:trPr>
          <w:gridAfter w:val="1"/>
          <w:wAfter w:w="21" w:type="dxa"/>
        </w:trPr>
        <w:tc>
          <w:tcPr>
            <w:tcW w:w="2835" w:type="dxa"/>
            <w:tcBorders>
              <w:top w:val="nil"/>
              <w:bottom w:val="nil"/>
            </w:tcBorders>
          </w:tcPr>
          <w:p w14:paraId="557F29EC"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Jain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3 </w:t>
            </w:r>
            <w:r w:rsidRPr="00A46BD6">
              <w:rPr>
                <w:rFonts w:ascii="Times New Roman" w:hAnsi="Times New Roman"/>
                <w:sz w:val="24"/>
                <w:szCs w:val="24"/>
                <w:lang w:val="nl-NL"/>
              </w:rPr>
              <w:fldChar w:fldCharType="begin">
                <w:fldData xml:space="preserve">PEVuZE5vdGU+PENpdGU+PEF1dGhvcj5KYWluPC9BdXRob3I+PFllYXI+MjAwMzwvWWVhcj48UmVj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KYWluPC9BdXRob3I+PFllYXI+MjAwMzwvWWVhcj48UmVj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4</w:t>
            </w:r>
            <w:r w:rsidRPr="00A46BD6">
              <w:rPr>
                <w:rFonts w:ascii="Times New Roman" w:hAnsi="Times New Roman"/>
                <w:sz w:val="24"/>
                <w:szCs w:val="24"/>
                <w:lang w:val="nl-NL"/>
              </w:rPr>
              <w:fldChar w:fldCharType="end"/>
            </w:r>
          </w:p>
        </w:tc>
        <w:tc>
          <w:tcPr>
            <w:tcW w:w="1134" w:type="dxa"/>
            <w:tcBorders>
              <w:top w:val="nil"/>
              <w:bottom w:val="nil"/>
              <w:right w:val="nil"/>
            </w:tcBorders>
          </w:tcPr>
          <w:p w14:paraId="0A781310"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49</w:t>
            </w:r>
          </w:p>
        </w:tc>
        <w:tc>
          <w:tcPr>
            <w:tcW w:w="1843" w:type="dxa"/>
            <w:tcBorders>
              <w:top w:val="nil"/>
              <w:left w:val="nil"/>
              <w:bottom w:val="nil"/>
              <w:right w:val="nil"/>
            </w:tcBorders>
          </w:tcPr>
          <w:p w14:paraId="3B7FF580"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Liver</w:t>
            </w:r>
          </w:p>
        </w:tc>
        <w:tc>
          <w:tcPr>
            <w:tcW w:w="992" w:type="dxa"/>
            <w:tcBorders>
              <w:top w:val="nil"/>
              <w:left w:val="nil"/>
              <w:bottom w:val="nil"/>
              <w:right w:val="nil"/>
            </w:tcBorders>
          </w:tcPr>
          <w:p w14:paraId="36F9FB2E"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Tac</w:t>
            </w:r>
          </w:p>
        </w:tc>
        <w:tc>
          <w:tcPr>
            <w:tcW w:w="992" w:type="dxa"/>
            <w:tcBorders>
              <w:top w:val="nil"/>
              <w:left w:val="nil"/>
              <w:bottom w:val="nil"/>
              <w:right w:val="nil"/>
            </w:tcBorders>
          </w:tcPr>
          <w:p w14:paraId="2F25D8B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98.0%</w:t>
            </w:r>
          </w:p>
        </w:tc>
        <w:tc>
          <w:tcPr>
            <w:tcW w:w="993" w:type="dxa"/>
            <w:tcBorders>
              <w:top w:val="nil"/>
              <w:left w:val="nil"/>
              <w:bottom w:val="nil"/>
              <w:right w:val="nil"/>
            </w:tcBorders>
          </w:tcPr>
          <w:p w14:paraId="59F7EFD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797</w:t>
            </w:r>
          </w:p>
        </w:tc>
        <w:tc>
          <w:tcPr>
            <w:tcW w:w="992" w:type="dxa"/>
            <w:tcBorders>
              <w:top w:val="nil"/>
              <w:left w:val="nil"/>
              <w:bottom w:val="nil"/>
              <w:right w:val="nil"/>
            </w:tcBorders>
          </w:tcPr>
          <w:p w14:paraId="17B92BFB"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2%</w:t>
            </w:r>
          </w:p>
        </w:tc>
        <w:tc>
          <w:tcPr>
            <w:tcW w:w="1276" w:type="dxa"/>
            <w:tcBorders>
              <w:top w:val="nil"/>
              <w:left w:val="nil"/>
              <w:bottom w:val="nil"/>
              <w:right w:val="nil"/>
            </w:tcBorders>
          </w:tcPr>
          <w:p w14:paraId="35D8EEFC"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6.4</w:t>
            </w:r>
          </w:p>
        </w:tc>
        <w:tc>
          <w:tcPr>
            <w:tcW w:w="1134" w:type="dxa"/>
            <w:tcBorders>
              <w:top w:val="nil"/>
              <w:left w:val="nil"/>
              <w:bottom w:val="nil"/>
              <w:right w:val="nil"/>
            </w:tcBorders>
          </w:tcPr>
          <w:p w14:paraId="5E55193B"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46.9%</w:t>
            </w:r>
          </w:p>
        </w:tc>
        <w:tc>
          <w:tcPr>
            <w:tcW w:w="1572" w:type="dxa"/>
            <w:tcBorders>
              <w:top w:val="nil"/>
              <w:left w:val="nil"/>
              <w:bottom w:val="nil"/>
            </w:tcBorders>
          </w:tcPr>
          <w:p w14:paraId="01B5C48E"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8.5%</w:t>
            </w:r>
          </w:p>
        </w:tc>
      </w:tr>
      <w:tr w:rsidR="00901B4C" w:rsidRPr="00A46BD6" w14:paraId="76F4C5A9" w14:textId="77777777" w:rsidTr="00901B4C">
        <w:trPr>
          <w:gridAfter w:val="1"/>
          <w:wAfter w:w="21" w:type="dxa"/>
        </w:trPr>
        <w:tc>
          <w:tcPr>
            <w:tcW w:w="2835" w:type="dxa"/>
            <w:tcBorders>
              <w:top w:val="nil"/>
              <w:bottom w:val="nil"/>
            </w:tcBorders>
          </w:tcPr>
          <w:p w14:paraId="44D5645A"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Armenti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5 </w:t>
            </w:r>
            <w:r w:rsidRPr="00A46BD6">
              <w:rPr>
                <w:rFonts w:ascii="Times New Roman" w:hAnsi="Times New Roman"/>
                <w:sz w:val="24"/>
                <w:szCs w:val="24"/>
                <w:lang w:val="nl-NL"/>
              </w:rPr>
              <w:fldChar w:fldCharType="begin"/>
            </w:r>
            <w:r w:rsidRPr="00A46BD6">
              <w:rPr>
                <w:rFonts w:ascii="Times New Roman" w:hAnsi="Times New Roman"/>
                <w:sz w:val="24"/>
                <w:szCs w:val="24"/>
                <w:lang w:val="nl-NL"/>
              </w:rPr>
              <w:instrText xml:space="preserve"> ADDIN EN.CITE &lt;EndNote&gt;&lt;Cite&gt;&lt;Author&gt;Armenti&lt;/Author&gt;&lt;Year&gt;2005&lt;/Year&gt;&lt;RecNum&gt;74&lt;/RecNum&gt;&lt;DisplayText&gt;&lt;style face="superscript"&gt;79&lt;/style&gt;&lt;/DisplayText&gt;&lt;record&gt;&lt;rec-number&gt;74&lt;/rec-number&gt;&lt;foreign-keys&gt;&lt;key app="EN" db-id="t0xzptva805ppme2de75afdw5zzfzrdwrrsv" timestamp="1586186580"&gt;74&lt;/key&gt;&lt;/foreign-keys&gt;&lt;ref-type name="Journal Article"&gt;17&lt;/ref-type&gt;&lt;contributors&gt;&lt;authors&gt;&lt;author&gt;Armenti, V. T.&lt;/author&gt;&lt;author&gt;Radomski, J. S.&lt;/author&gt;&lt;author&gt;Moritz, M. J.&lt;/author&gt;&lt;author&gt;Gaughan, W. J.&lt;/author&gt;&lt;author&gt;Hecker, W. P.&lt;/author&gt;&lt;author&gt;Lavelanet, A.&lt;/author&gt;&lt;author&gt;McGrory, C. H.&lt;/author&gt;&lt;author&gt;Coscia, L. A.&lt;/author&gt;&lt;/authors&gt;&lt;/contributors&gt;&lt;auth-address&gt;V.T. Armenti, Department of Surgery, Temple University School of Medicine , Philadelphia, PA, USA.&lt;/auth-address&gt;&lt;titles&gt;&lt;title&gt;Report from the National Transplantation Pregnancy Registry (NTPR): outcomes of pregnancy after transplantation&lt;/title&gt;&lt;secondary-title&gt;Clin Transpl&lt;/secondary-title&gt;&lt;/titles&gt;&lt;periodical&gt;&lt;full-title&gt;Clin Transpl&lt;/full-title&gt;&lt;/periodical&gt;&lt;pages&gt;103-114&lt;/pages&gt;&lt;keywords&gt;&lt;keyword&gt;immunosuppressive agent&lt;/keyword&gt;&lt;keyword&gt;article&lt;/keyword&gt;&lt;keyword&gt;classification&lt;/keyword&gt;&lt;keyword&gt;female&lt;/keyword&gt;&lt;keyword&gt;histocompatibility&lt;/keyword&gt;&lt;keyword&gt;human&lt;/keyword&gt;&lt;keyword&gt;newborn&lt;/keyword&gt;&lt;keyword&gt;organ transplantation&lt;/keyword&gt;&lt;keyword&gt;pregnancy&lt;/keyword&gt;&lt;keyword&gt;pregnancy complication&lt;/keyword&gt;&lt;keyword&gt;pregnancy outcome&lt;/keyword&gt;&lt;keyword&gt;puerperium&lt;/keyword&gt;&lt;keyword&gt;register&lt;/keyword&gt;&lt;keyword&gt;statistics&lt;/keyword&gt;&lt;keyword&gt;United States&lt;/keyword&gt;&lt;/keywords&gt;&lt;dates&gt;&lt;year&gt;2005&lt;/year&gt;&lt;/dates&gt;&lt;isbn&gt;0890-9016&lt;/isbn&gt;&lt;work-type&gt;Article&lt;/work-type&gt;&lt;urls&gt;&lt;related-urls&gt;&lt;url&gt;http://www.embase.com/search/results?subaction=viewrecord&amp;amp;from=export&amp;amp;id=L46820904&lt;/url&gt;&lt;/related-urls&gt;&lt;/urls&gt;&lt;custom5&gt;17424726&lt;/custom5&gt;&lt;remote-database-name&gt;Medline&lt;/remote-database-name&gt;&lt;language&gt;English&lt;/language&gt;&lt;/record&gt;&lt;/Cite&gt;&lt;/EndNote&gt;</w:instrText>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79</w:t>
            </w:r>
            <w:r w:rsidRPr="00A46BD6">
              <w:rPr>
                <w:rFonts w:ascii="Times New Roman" w:hAnsi="Times New Roman"/>
                <w:sz w:val="24"/>
                <w:szCs w:val="24"/>
                <w:lang w:val="nl-NL"/>
              </w:rPr>
              <w:fldChar w:fldCharType="end"/>
            </w:r>
          </w:p>
        </w:tc>
        <w:tc>
          <w:tcPr>
            <w:tcW w:w="1134" w:type="dxa"/>
            <w:tcBorders>
              <w:top w:val="nil"/>
              <w:bottom w:val="nil"/>
              <w:right w:val="nil"/>
            </w:tcBorders>
          </w:tcPr>
          <w:p w14:paraId="4977AD4E"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70</w:t>
            </w:r>
          </w:p>
        </w:tc>
        <w:tc>
          <w:tcPr>
            <w:tcW w:w="1843" w:type="dxa"/>
            <w:tcBorders>
              <w:top w:val="nil"/>
              <w:left w:val="nil"/>
              <w:bottom w:val="nil"/>
              <w:right w:val="nil"/>
            </w:tcBorders>
          </w:tcPr>
          <w:p w14:paraId="0F4076A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Kidney</w:t>
            </w:r>
          </w:p>
        </w:tc>
        <w:tc>
          <w:tcPr>
            <w:tcW w:w="992" w:type="dxa"/>
            <w:tcBorders>
              <w:top w:val="nil"/>
              <w:left w:val="nil"/>
              <w:bottom w:val="nil"/>
              <w:right w:val="nil"/>
            </w:tcBorders>
          </w:tcPr>
          <w:p w14:paraId="3714E565"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Tac</w:t>
            </w:r>
          </w:p>
          <w:p w14:paraId="37B12FC7" w14:textId="77777777" w:rsidR="00901B4C" w:rsidRPr="00A46BD6" w:rsidRDefault="00901B4C" w:rsidP="00901B4C">
            <w:pPr>
              <w:jc w:val="center"/>
              <w:rPr>
                <w:rFonts w:ascii="Times New Roman" w:hAnsi="Times New Roman"/>
                <w:sz w:val="24"/>
                <w:szCs w:val="24"/>
                <w:lang w:val="nl-NL"/>
              </w:rPr>
            </w:pPr>
          </w:p>
        </w:tc>
        <w:tc>
          <w:tcPr>
            <w:tcW w:w="992" w:type="dxa"/>
            <w:tcBorders>
              <w:top w:val="nil"/>
              <w:left w:val="nil"/>
              <w:bottom w:val="nil"/>
              <w:right w:val="nil"/>
            </w:tcBorders>
          </w:tcPr>
          <w:p w14:paraId="2382C833"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71%</w:t>
            </w:r>
          </w:p>
        </w:tc>
        <w:tc>
          <w:tcPr>
            <w:tcW w:w="993" w:type="dxa"/>
            <w:tcBorders>
              <w:top w:val="nil"/>
              <w:left w:val="nil"/>
              <w:bottom w:val="nil"/>
              <w:right w:val="nil"/>
            </w:tcBorders>
          </w:tcPr>
          <w:p w14:paraId="6B471D5F"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378</w:t>
            </w:r>
          </w:p>
        </w:tc>
        <w:tc>
          <w:tcPr>
            <w:tcW w:w="992" w:type="dxa"/>
            <w:tcBorders>
              <w:top w:val="nil"/>
              <w:left w:val="nil"/>
              <w:bottom w:val="nil"/>
              <w:right w:val="nil"/>
            </w:tcBorders>
          </w:tcPr>
          <w:p w14:paraId="223EC557"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50%</w:t>
            </w:r>
          </w:p>
        </w:tc>
        <w:tc>
          <w:tcPr>
            <w:tcW w:w="1276" w:type="dxa"/>
            <w:tcBorders>
              <w:top w:val="nil"/>
              <w:left w:val="nil"/>
              <w:bottom w:val="nil"/>
              <w:right w:val="nil"/>
            </w:tcBorders>
          </w:tcPr>
          <w:p w14:paraId="5D256FF3"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5</w:t>
            </w:r>
          </w:p>
        </w:tc>
        <w:tc>
          <w:tcPr>
            <w:tcW w:w="1134" w:type="dxa"/>
            <w:tcBorders>
              <w:top w:val="nil"/>
              <w:left w:val="nil"/>
              <w:bottom w:val="nil"/>
              <w:right w:val="nil"/>
            </w:tcBorders>
          </w:tcPr>
          <w:p w14:paraId="004492DA"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53%</w:t>
            </w:r>
          </w:p>
        </w:tc>
        <w:tc>
          <w:tcPr>
            <w:tcW w:w="1572" w:type="dxa"/>
            <w:tcBorders>
              <w:top w:val="nil"/>
              <w:left w:val="nil"/>
              <w:bottom w:val="nil"/>
            </w:tcBorders>
          </w:tcPr>
          <w:p w14:paraId="61C252F1" w14:textId="77777777" w:rsidR="00901B4C" w:rsidRPr="00A46BD6" w:rsidRDefault="00901B4C" w:rsidP="00901B4C">
            <w:pPr>
              <w:jc w:val="center"/>
              <w:rPr>
                <w:rFonts w:ascii="Times New Roman" w:hAnsi="Times New Roman"/>
                <w:sz w:val="24"/>
                <w:szCs w:val="24"/>
                <w:lang w:val="nl-NL"/>
              </w:rPr>
            </w:pPr>
          </w:p>
        </w:tc>
      </w:tr>
      <w:tr w:rsidR="00901B4C" w:rsidRPr="00A46BD6" w14:paraId="165ADB8C" w14:textId="77777777" w:rsidTr="00901B4C">
        <w:trPr>
          <w:gridAfter w:val="1"/>
          <w:wAfter w:w="21" w:type="dxa"/>
        </w:trPr>
        <w:tc>
          <w:tcPr>
            <w:tcW w:w="2835" w:type="dxa"/>
            <w:tcBorders>
              <w:top w:val="nil"/>
              <w:bottom w:val="nil"/>
            </w:tcBorders>
          </w:tcPr>
          <w:p w14:paraId="274FD204"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Jabiry-Zieniewicz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7 </w:t>
            </w:r>
            <w:r w:rsidRPr="00A46BD6">
              <w:rPr>
                <w:rFonts w:ascii="Times New Roman" w:hAnsi="Times New Roman"/>
                <w:sz w:val="24"/>
                <w:szCs w:val="24"/>
                <w:lang w:val="nl-NL"/>
              </w:rPr>
              <w:fldChar w:fldCharType="begin">
                <w:fldData xml:space="preserve">PEVuZE5vdGU+PENpdGU+PEF1dGhvcj5KYWJpcnktWmllbmlld2ljejwvQXV0aG9yPjxZZWFyPjIw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KYWJpcnktWmllbmlld2ljejwvQXV0aG9yPjxZZWFyPjIw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86</w:t>
            </w:r>
            <w:r w:rsidRPr="00A46BD6">
              <w:rPr>
                <w:rFonts w:ascii="Times New Roman" w:hAnsi="Times New Roman"/>
                <w:sz w:val="24"/>
                <w:szCs w:val="24"/>
                <w:lang w:val="nl-NL"/>
              </w:rPr>
              <w:fldChar w:fldCharType="end"/>
            </w:r>
          </w:p>
        </w:tc>
        <w:tc>
          <w:tcPr>
            <w:tcW w:w="1134" w:type="dxa"/>
            <w:tcBorders>
              <w:top w:val="nil"/>
              <w:bottom w:val="nil"/>
              <w:right w:val="nil"/>
            </w:tcBorders>
          </w:tcPr>
          <w:p w14:paraId="3C38B367"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1</w:t>
            </w:r>
          </w:p>
        </w:tc>
        <w:tc>
          <w:tcPr>
            <w:tcW w:w="1843" w:type="dxa"/>
            <w:tcBorders>
              <w:top w:val="nil"/>
              <w:left w:val="nil"/>
              <w:bottom w:val="nil"/>
              <w:right w:val="nil"/>
            </w:tcBorders>
          </w:tcPr>
          <w:p w14:paraId="664748F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Liver</w:t>
            </w:r>
          </w:p>
        </w:tc>
        <w:tc>
          <w:tcPr>
            <w:tcW w:w="992" w:type="dxa"/>
            <w:tcBorders>
              <w:top w:val="nil"/>
              <w:left w:val="nil"/>
              <w:bottom w:val="nil"/>
              <w:right w:val="nil"/>
            </w:tcBorders>
          </w:tcPr>
          <w:p w14:paraId="57C7F23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71% Tac</w:t>
            </w:r>
          </w:p>
        </w:tc>
        <w:tc>
          <w:tcPr>
            <w:tcW w:w="992" w:type="dxa"/>
            <w:tcBorders>
              <w:top w:val="nil"/>
              <w:left w:val="nil"/>
              <w:bottom w:val="nil"/>
              <w:right w:val="nil"/>
            </w:tcBorders>
          </w:tcPr>
          <w:p w14:paraId="2CA32B4D" w14:textId="77777777" w:rsidR="00901B4C" w:rsidRPr="00A46BD6" w:rsidRDefault="00901B4C" w:rsidP="00901B4C">
            <w:pPr>
              <w:jc w:val="center"/>
              <w:rPr>
                <w:rFonts w:ascii="Times New Roman" w:hAnsi="Times New Roman"/>
                <w:sz w:val="24"/>
                <w:szCs w:val="24"/>
                <w:lang w:val="nl-NL"/>
              </w:rPr>
            </w:pPr>
          </w:p>
        </w:tc>
        <w:tc>
          <w:tcPr>
            <w:tcW w:w="993" w:type="dxa"/>
            <w:tcBorders>
              <w:top w:val="nil"/>
              <w:left w:val="nil"/>
              <w:bottom w:val="nil"/>
              <w:right w:val="nil"/>
            </w:tcBorders>
          </w:tcPr>
          <w:p w14:paraId="0AC0F93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725</w:t>
            </w:r>
          </w:p>
        </w:tc>
        <w:tc>
          <w:tcPr>
            <w:tcW w:w="992" w:type="dxa"/>
            <w:tcBorders>
              <w:top w:val="nil"/>
              <w:left w:val="nil"/>
              <w:bottom w:val="nil"/>
              <w:right w:val="nil"/>
            </w:tcBorders>
          </w:tcPr>
          <w:p w14:paraId="2825C7CA"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7%</w:t>
            </w:r>
          </w:p>
        </w:tc>
        <w:tc>
          <w:tcPr>
            <w:tcW w:w="1276" w:type="dxa"/>
            <w:tcBorders>
              <w:top w:val="nil"/>
              <w:left w:val="nil"/>
              <w:bottom w:val="nil"/>
              <w:right w:val="nil"/>
            </w:tcBorders>
          </w:tcPr>
          <w:p w14:paraId="4C6E602E"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7.0</w:t>
            </w:r>
          </w:p>
        </w:tc>
        <w:tc>
          <w:tcPr>
            <w:tcW w:w="1134" w:type="dxa"/>
            <w:tcBorders>
              <w:top w:val="nil"/>
              <w:left w:val="nil"/>
              <w:bottom w:val="nil"/>
              <w:right w:val="nil"/>
            </w:tcBorders>
          </w:tcPr>
          <w:p w14:paraId="416CAFB5"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8%</w:t>
            </w:r>
          </w:p>
        </w:tc>
        <w:tc>
          <w:tcPr>
            <w:tcW w:w="1572" w:type="dxa"/>
            <w:tcBorders>
              <w:top w:val="nil"/>
              <w:left w:val="nil"/>
              <w:bottom w:val="nil"/>
            </w:tcBorders>
          </w:tcPr>
          <w:p w14:paraId="019D9B48" w14:textId="77777777" w:rsidR="00901B4C" w:rsidRPr="00A46BD6" w:rsidRDefault="00901B4C" w:rsidP="00901B4C">
            <w:pPr>
              <w:jc w:val="center"/>
              <w:rPr>
                <w:rFonts w:ascii="Times New Roman" w:hAnsi="Times New Roman"/>
                <w:sz w:val="24"/>
                <w:szCs w:val="24"/>
                <w:lang w:val="nl-NL"/>
              </w:rPr>
            </w:pPr>
          </w:p>
        </w:tc>
      </w:tr>
      <w:tr w:rsidR="00901B4C" w:rsidRPr="00A46BD6" w14:paraId="1A1C5BD4" w14:textId="77777777" w:rsidTr="00901B4C">
        <w:trPr>
          <w:gridAfter w:val="1"/>
          <w:wAfter w:w="21" w:type="dxa"/>
        </w:trPr>
        <w:tc>
          <w:tcPr>
            <w:tcW w:w="2835" w:type="dxa"/>
            <w:tcBorders>
              <w:top w:val="nil"/>
              <w:bottom w:val="nil"/>
            </w:tcBorders>
          </w:tcPr>
          <w:p w14:paraId="36A53ACA"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Kubo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14 </w:t>
            </w:r>
            <w:r w:rsidRPr="00A46BD6">
              <w:rPr>
                <w:rFonts w:ascii="Times New Roman" w:hAnsi="Times New Roman"/>
                <w:sz w:val="24"/>
                <w:szCs w:val="24"/>
                <w:lang w:val="nl-NL"/>
              </w:rPr>
              <w:fldChar w:fldCharType="begin">
                <w:fldData xml:space="preserve">PEVuZE5vdGU+PENpdGU+PEF1dGhvcj5LdWJvPC9BdXRob3I+PFllYXI+MjAxNDwvWWVhcj48UmVj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LdWJvPC9BdXRob3I+PFllYXI+MjAxNDwvWWVhcj48UmVj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87</w:t>
            </w:r>
            <w:r w:rsidRPr="00A46BD6">
              <w:rPr>
                <w:rFonts w:ascii="Times New Roman" w:hAnsi="Times New Roman"/>
                <w:sz w:val="24"/>
                <w:szCs w:val="24"/>
                <w:lang w:val="nl-NL"/>
              </w:rPr>
              <w:fldChar w:fldCharType="end"/>
            </w:r>
          </w:p>
        </w:tc>
        <w:tc>
          <w:tcPr>
            <w:tcW w:w="1134" w:type="dxa"/>
            <w:tcBorders>
              <w:top w:val="nil"/>
              <w:bottom w:val="nil"/>
              <w:right w:val="nil"/>
            </w:tcBorders>
          </w:tcPr>
          <w:p w14:paraId="7BCD2DCF"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8</w:t>
            </w:r>
          </w:p>
        </w:tc>
        <w:tc>
          <w:tcPr>
            <w:tcW w:w="1843" w:type="dxa"/>
            <w:tcBorders>
              <w:top w:val="nil"/>
              <w:left w:val="nil"/>
              <w:bottom w:val="nil"/>
              <w:right w:val="nil"/>
            </w:tcBorders>
          </w:tcPr>
          <w:p w14:paraId="09635F3B"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Liver</w:t>
            </w:r>
          </w:p>
        </w:tc>
        <w:tc>
          <w:tcPr>
            <w:tcW w:w="992" w:type="dxa"/>
            <w:tcBorders>
              <w:top w:val="nil"/>
              <w:left w:val="nil"/>
              <w:bottom w:val="nil"/>
              <w:right w:val="nil"/>
            </w:tcBorders>
          </w:tcPr>
          <w:p w14:paraId="444905D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71.1% Tac</w:t>
            </w:r>
          </w:p>
        </w:tc>
        <w:tc>
          <w:tcPr>
            <w:tcW w:w="992" w:type="dxa"/>
            <w:tcBorders>
              <w:top w:val="nil"/>
              <w:left w:val="nil"/>
              <w:bottom w:val="nil"/>
              <w:right w:val="nil"/>
            </w:tcBorders>
          </w:tcPr>
          <w:p w14:paraId="4071034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81.6%</w:t>
            </w:r>
          </w:p>
        </w:tc>
        <w:tc>
          <w:tcPr>
            <w:tcW w:w="993" w:type="dxa"/>
            <w:tcBorders>
              <w:top w:val="nil"/>
              <w:left w:val="nil"/>
              <w:bottom w:val="nil"/>
              <w:right w:val="nil"/>
            </w:tcBorders>
          </w:tcPr>
          <w:p w14:paraId="4A97D1A0"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N.A.</w:t>
            </w:r>
          </w:p>
        </w:tc>
        <w:tc>
          <w:tcPr>
            <w:tcW w:w="992" w:type="dxa"/>
            <w:tcBorders>
              <w:top w:val="nil"/>
              <w:left w:val="nil"/>
              <w:bottom w:val="nil"/>
              <w:right w:val="nil"/>
            </w:tcBorders>
          </w:tcPr>
          <w:p w14:paraId="3D51B34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8.7%</w:t>
            </w:r>
          </w:p>
        </w:tc>
        <w:tc>
          <w:tcPr>
            <w:tcW w:w="1276" w:type="dxa"/>
            <w:tcBorders>
              <w:top w:val="nil"/>
              <w:left w:val="nil"/>
              <w:bottom w:val="nil"/>
              <w:right w:val="nil"/>
            </w:tcBorders>
          </w:tcPr>
          <w:p w14:paraId="02568D13"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N.A.</w:t>
            </w:r>
          </w:p>
        </w:tc>
        <w:tc>
          <w:tcPr>
            <w:tcW w:w="1134" w:type="dxa"/>
            <w:tcBorders>
              <w:top w:val="nil"/>
              <w:left w:val="nil"/>
              <w:bottom w:val="nil"/>
              <w:right w:val="nil"/>
            </w:tcBorders>
          </w:tcPr>
          <w:p w14:paraId="4D6EB7D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2.2%</w:t>
            </w:r>
          </w:p>
        </w:tc>
        <w:tc>
          <w:tcPr>
            <w:tcW w:w="1572" w:type="dxa"/>
            <w:tcBorders>
              <w:top w:val="nil"/>
              <w:left w:val="nil"/>
              <w:bottom w:val="nil"/>
            </w:tcBorders>
          </w:tcPr>
          <w:p w14:paraId="2B8EA352" w14:textId="77777777" w:rsidR="00901B4C" w:rsidRPr="00A46BD6" w:rsidRDefault="00901B4C" w:rsidP="00901B4C">
            <w:pPr>
              <w:jc w:val="center"/>
              <w:rPr>
                <w:rFonts w:ascii="Times New Roman" w:hAnsi="Times New Roman"/>
                <w:sz w:val="24"/>
                <w:szCs w:val="24"/>
                <w:lang w:val="nl-NL"/>
              </w:rPr>
            </w:pPr>
          </w:p>
        </w:tc>
      </w:tr>
      <w:tr w:rsidR="00901B4C" w:rsidRPr="00A46BD6" w14:paraId="56C26001" w14:textId="77777777" w:rsidTr="00901B4C">
        <w:trPr>
          <w:gridAfter w:val="1"/>
          <w:wAfter w:w="21" w:type="dxa"/>
        </w:trPr>
        <w:tc>
          <w:tcPr>
            <w:tcW w:w="2835" w:type="dxa"/>
            <w:tcBorders>
              <w:top w:val="nil"/>
              <w:bottom w:val="nil"/>
            </w:tcBorders>
          </w:tcPr>
          <w:p w14:paraId="4CFBA217"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Westbrook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15 </w:t>
            </w:r>
            <w:r w:rsidRPr="00A46BD6">
              <w:rPr>
                <w:rFonts w:ascii="Times New Roman" w:hAnsi="Times New Roman"/>
                <w:sz w:val="24"/>
                <w:szCs w:val="24"/>
                <w:lang w:val="nl-NL"/>
              </w:rPr>
              <w:fldChar w:fldCharType="begin">
                <w:fldData xml:space="preserve">PEVuZE5vdGU+PENpdGU+PEF1dGhvcj5XZXN0YnJvb2s8L0F1dGhvcj48WWVhcj4yMDE1PC9ZZWFy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XZXN0YnJvb2s8L0F1dGhvcj48WWVhcj4yMDE1PC9ZZWFy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78</w:t>
            </w:r>
            <w:r w:rsidRPr="00A46BD6">
              <w:rPr>
                <w:rFonts w:ascii="Times New Roman" w:hAnsi="Times New Roman"/>
                <w:sz w:val="24"/>
                <w:szCs w:val="24"/>
                <w:lang w:val="nl-NL"/>
              </w:rPr>
              <w:fldChar w:fldCharType="end"/>
            </w:r>
          </w:p>
        </w:tc>
        <w:tc>
          <w:tcPr>
            <w:tcW w:w="1134" w:type="dxa"/>
            <w:tcBorders>
              <w:top w:val="nil"/>
              <w:bottom w:val="nil"/>
              <w:right w:val="nil"/>
            </w:tcBorders>
          </w:tcPr>
          <w:p w14:paraId="6C863088"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81</w:t>
            </w:r>
          </w:p>
          <w:p w14:paraId="7300CBFC" w14:textId="77777777" w:rsidR="00901B4C" w:rsidRPr="00A46BD6" w:rsidRDefault="00901B4C" w:rsidP="00901B4C">
            <w:pPr>
              <w:jc w:val="center"/>
              <w:rPr>
                <w:rFonts w:ascii="Times New Roman" w:hAnsi="Times New Roman"/>
                <w:sz w:val="24"/>
                <w:szCs w:val="24"/>
                <w:lang w:val="nl-NL"/>
              </w:rPr>
            </w:pPr>
          </w:p>
        </w:tc>
        <w:tc>
          <w:tcPr>
            <w:tcW w:w="1843" w:type="dxa"/>
            <w:tcBorders>
              <w:top w:val="nil"/>
              <w:left w:val="nil"/>
              <w:bottom w:val="nil"/>
              <w:right w:val="nil"/>
            </w:tcBorders>
          </w:tcPr>
          <w:p w14:paraId="009E890C"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Liver</w:t>
            </w:r>
          </w:p>
        </w:tc>
        <w:tc>
          <w:tcPr>
            <w:tcW w:w="992" w:type="dxa"/>
            <w:tcBorders>
              <w:top w:val="nil"/>
              <w:left w:val="nil"/>
              <w:bottom w:val="nil"/>
              <w:right w:val="nil"/>
            </w:tcBorders>
          </w:tcPr>
          <w:p w14:paraId="5CFC46A2"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Tac</w:t>
            </w:r>
          </w:p>
        </w:tc>
        <w:tc>
          <w:tcPr>
            <w:tcW w:w="992" w:type="dxa"/>
            <w:tcBorders>
              <w:top w:val="nil"/>
              <w:left w:val="nil"/>
              <w:bottom w:val="nil"/>
              <w:right w:val="nil"/>
            </w:tcBorders>
          </w:tcPr>
          <w:p w14:paraId="552E944F"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68%</w:t>
            </w:r>
          </w:p>
        </w:tc>
        <w:tc>
          <w:tcPr>
            <w:tcW w:w="993" w:type="dxa"/>
            <w:tcBorders>
              <w:top w:val="nil"/>
              <w:left w:val="nil"/>
              <w:bottom w:val="nil"/>
              <w:right w:val="nil"/>
            </w:tcBorders>
          </w:tcPr>
          <w:p w14:paraId="76FC8FBC" w14:textId="77777777" w:rsidR="00901B4C" w:rsidRPr="00A46BD6" w:rsidRDefault="00901B4C" w:rsidP="00901B4C">
            <w:pPr>
              <w:jc w:val="center"/>
              <w:rPr>
                <w:rFonts w:ascii="Times New Roman" w:hAnsi="Times New Roman"/>
                <w:sz w:val="24"/>
                <w:szCs w:val="24"/>
                <w:lang w:val="nl-NL"/>
              </w:rPr>
            </w:pPr>
          </w:p>
        </w:tc>
        <w:tc>
          <w:tcPr>
            <w:tcW w:w="992" w:type="dxa"/>
            <w:tcBorders>
              <w:top w:val="nil"/>
              <w:left w:val="nil"/>
              <w:bottom w:val="nil"/>
              <w:right w:val="nil"/>
            </w:tcBorders>
          </w:tcPr>
          <w:p w14:paraId="522314DC"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5%</w:t>
            </w:r>
          </w:p>
        </w:tc>
        <w:tc>
          <w:tcPr>
            <w:tcW w:w="1276" w:type="dxa"/>
            <w:tcBorders>
              <w:top w:val="nil"/>
              <w:left w:val="nil"/>
              <w:bottom w:val="nil"/>
              <w:right w:val="nil"/>
            </w:tcBorders>
          </w:tcPr>
          <w:p w14:paraId="26E4159D" w14:textId="77777777" w:rsidR="00901B4C" w:rsidRPr="00A46BD6" w:rsidRDefault="00901B4C" w:rsidP="00901B4C">
            <w:pPr>
              <w:jc w:val="center"/>
              <w:rPr>
                <w:rFonts w:ascii="Times New Roman" w:hAnsi="Times New Roman"/>
                <w:sz w:val="24"/>
                <w:szCs w:val="24"/>
                <w:lang w:val="nl-NL"/>
              </w:rPr>
            </w:pPr>
          </w:p>
        </w:tc>
        <w:tc>
          <w:tcPr>
            <w:tcW w:w="1134" w:type="dxa"/>
            <w:tcBorders>
              <w:top w:val="nil"/>
              <w:left w:val="nil"/>
              <w:bottom w:val="nil"/>
              <w:right w:val="nil"/>
            </w:tcBorders>
          </w:tcPr>
          <w:p w14:paraId="171DEBC6"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9%</w:t>
            </w:r>
          </w:p>
        </w:tc>
        <w:tc>
          <w:tcPr>
            <w:tcW w:w="1572" w:type="dxa"/>
            <w:tcBorders>
              <w:top w:val="nil"/>
              <w:left w:val="nil"/>
              <w:bottom w:val="nil"/>
            </w:tcBorders>
          </w:tcPr>
          <w:p w14:paraId="71EAC632" w14:textId="77777777" w:rsidR="00901B4C" w:rsidRPr="00A46BD6" w:rsidRDefault="00901B4C" w:rsidP="00901B4C">
            <w:pPr>
              <w:jc w:val="center"/>
              <w:rPr>
                <w:rFonts w:ascii="Times New Roman" w:hAnsi="Times New Roman"/>
                <w:sz w:val="24"/>
                <w:szCs w:val="24"/>
                <w:lang w:val="nl-NL"/>
              </w:rPr>
            </w:pPr>
          </w:p>
        </w:tc>
      </w:tr>
      <w:tr w:rsidR="00901B4C" w:rsidRPr="00A46BD6" w14:paraId="0AF36DD9" w14:textId="77777777" w:rsidTr="00901B4C">
        <w:trPr>
          <w:gridAfter w:val="1"/>
          <w:wAfter w:w="21" w:type="dxa"/>
        </w:trPr>
        <w:tc>
          <w:tcPr>
            <w:tcW w:w="2835" w:type="dxa"/>
            <w:tcBorders>
              <w:top w:val="nil"/>
              <w:bottom w:val="nil"/>
            </w:tcBorders>
          </w:tcPr>
          <w:p w14:paraId="79E9D94E"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lastRenderedPageBreak/>
              <w:t xml:space="preserve">Kanzaki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16 </w:t>
            </w:r>
            <w:r w:rsidRPr="00A46BD6">
              <w:rPr>
                <w:rFonts w:ascii="Times New Roman" w:hAnsi="Times New Roman"/>
                <w:sz w:val="24"/>
                <w:szCs w:val="24"/>
                <w:lang w:val="nl-NL"/>
              </w:rPr>
              <w:fldChar w:fldCharType="begin">
                <w:fldData xml:space="preserve">PEVuZE5vdGU+PENpdGU+PEF1dGhvcj5LYW56YWtpPC9BdXRob3I+PFllYXI+MjAxNjwvWWVhcj48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==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LYW56YWtpPC9BdXRob3I+PFllYXI+MjAxNjwvWWVhcj48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==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75</w:t>
            </w:r>
            <w:r w:rsidRPr="00A46BD6">
              <w:rPr>
                <w:rFonts w:ascii="Times New Roman" w:hAnsi="Times New Roman"/>
                <w:sz w:val="24"/>
                <w:szCs w:val="24"/>
                <w:lang w:val="nl-NL"/>
              </w:rPr>
              <w:fldChar w:fldCharType="end"/>
            </w:r>
          </w:p>
        </w:tc>
        <w:tc>
          <w:tcPr>
            <w:tcW w:w="1134" w:type="dxa"/>
            <w:tcBorders>
              <w:top w:val="nil"/>
              <w:bottom w:val="nil"/>
              <w:right w:val="nil"/>
            </w:tcBorders>
          </w:tcPr>
          <w:p w14:paraId="1B428877"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6</w:t>
            </w:r>
          </w:p>
        </w:tc>
        <w:tc>
          <w:tcPr>
            <w:tcW w:w="1843" w:type="dxa"/>
            <w:tcBorders>
              <w:top w:val="nil"/>
              <w:left w:val="nil"/>
              <w:bottom w:val="nil"/>
              <w:right w:val="nil"/>
            </w:tcBorders>
          </w:tcPr>
          <w:p w14:paraId="6279EBE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Liver</w:t>
            </w:r>
          </w:p>
        </w:tc>
        <w:tc>
          <w:tcPr>
            <w:tcW w:w="992" w:type="dxa"/>
            <w:tcBorders>
              <w:top w:val="nil"/>
              <w:left w:val="nil"/>
              <w:bottom w:val="nil"/>
              <w:right w:val="nil"/>
            </w:tcBorders>
          </w:tcPr>
          <w:p w14:paraId="7A5C29B3"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81% Tac</w:t>
            </w:r>
          </w:p>
        </w:tc>
        <w:tc>
          <w:tcPr>
            <w:tcW w:w="992" w:type="dxa"/>
            <w:tcBorders>
              <w:top w:val="nil"/>
              <w:left w:val="nil"/>
              <w:bottom w:val="nil"/>
              <w:right w:val="nil"/>
            </w:tcBorders>
          </w:tcPr>
          <w:p w14:paraId="3CB8B2FC"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50%</w:t>
            </w:r>
          </w:p>
        </w:tc>
        <w:tc>
          <w:tcPr>
            <w:tcW w:w="993" w:type="dxa"/>
            <w:tcBorders>
              <w:top w:val="nil"/>
              <w:left w:val="nil"/>
              <w:bottom w:val="nil"/>
              <w:right w:val="nil"/>
            </w:tcBorders>
          </w:tcPr>
          <w:p w14:paraId="14B74A3C"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858</w:t>
            </w:r>
          </w:p>
        </w:tc>
        <w:tc>
          <w:tcPr>
            <w:tcW w:w="992" w:type="dxa"/>
            <w:tcBorders>
              <w:top w:val="nil"/>
              <w:left w:val="nil"/>
              <w:bottom w:val="nil"/>
              <w:right w:val="nil"/>
            </w:tcBorders>
          </w:tcPr>
          <w:p w14:paraId="56A7ADB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1%</w:t>
            </w:r>
          </w:p>
        </w:tc>
        <w:tc>
          <w:tcPr>
            <w:tcW w:w="1276" w:type="dxa"/>
            <w:tcBorders>
              <w:top w:val="nil"/>
              <w:left w:val="nil"/>
              <w:bottom w:val="nil"/>
              <w:right w:val="nil"/>
            </w:tcBorders>
          </w:tcPr>
          <w:p w14:paraId="79C06872"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8</w:t>
            </w:r>
          </w:p>
        </w:tc>
        <w:tc>
          <w:tcPr>
            <w:tcW w:w="1134" w:type="dxa"/>
            <w:tcBorders>
              <w:top w:val="nil"/>
              <w:left w:val="nil"/>
              <w:bottom w:val="nil"/>
              <w:right w:val="nil"/>
            </w:tcBorders>
          </w:tcPr>
          <w:p w14:paraId="6573E03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3%</w:t>
            </w:r>
          </w:p>
        </w:tc>
        <w:tc>
          <w:tcPr>
            <w:tcW w:w="1572" w:type="dxa"/>
            <w:tcBorders>
              <w:top w:val="nil"/>
              <w:left w:val="nil"/>
              <w:bottom w:val="nil"/>
            </w:tcBorders>
          </w:tcPr>
          <w:p w14:paraId="296E63B2"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3%</w:t>
            </w:r>
          </w:p>
        </w:tc>
      </w:tr>
      <w:tr w:rsidR="00901B4C" w:rsidRPr="00A46BD6" w14:paraId="47F2D6B0" w14:textId="77777777" w:rsidTr="00901B4C">
        <w:trPr>
          <w:gridAfter w:val="1"/>
          <w:wAfter w:w="21" w:type="dxa"/>
          <w:trHeight w:val="207"/>
        </w:trPr>
        <w:tc>
          <w:tcPr>
            <w:tcW w:w="2835" w:type="dxa"/>
            <w:tcBorders>
              <w:top w:val="nil"/>
              <w:bottom w:val="nil"/>
            </w:tcBorders>
          </w:tcPr>
          <w:p w14:paraId="37C9CA91"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Dagher </w:t>
            </w:r>
            <w:r w:rsidRPr="00A46BD6">
              <w:rPr>
                <w:rFonts w:ascii="Times New Roman" w:hAnsi="Times New Roman"/>
                <w:i/>
                <w:sz w:val="24"/>
                <w:szCs w:val="24"/>
              </w:rPr>
              <w:t>et al.</w:t>
            </w:r>
            <w:r w:rsidRPr="00A46BD6">
              <w:rPr>
                <w:rFonts w:ascii="Times New Roman" w:hAnsi="Times New Roman"/>
                <w:sz w:val="24"/>
                <w:szCs w:val="24"/>
              </w:rPr>
              <w:t xml:space="preserve">, 2018 </w:t>
            </w:r>
            <w:r w:rsidRPr="00A46BD6">
              <w:rPr>
                <w:rFonts w:ascii="Times New Roman" w:hAnsi="Times New Roman"/>
                <w:sz w:val="24"/>
                <w:szCs w:val="24"/>
              </w:rPr>
              <w:fldChar w:fldCharType="begin">
                <w:fldData xml:space="preserve">PEVuZE5vdGU+PENpdGU+PEF1dGhvcj5EYWdoZXI8L0F1dGhvcj48WWVhcj4yMDE4PC9ZZWFyPjxS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=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EYWdoZXI8L0F1dGhvcj48WWVhcj4yMDE4PC9ZZWFyPjxS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=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88</w:t>
            </w:r>
            <w:r w:rsidRPr="00A46BD6">
              <w:rPr>
                <w:rFonts w:ascii="Times New Roman" w:hAnsi="Times New Roman"/>
                <w:sz w:val="24"/>
                <w:szCs w:val="24"/>
              </w:rPr>
              <w:fldChar w:fldCharType="end"/>
            </w:r>
          </w:p>
        </w:tc>
        <w:tc>
          <w:tcPr>
            <w:tcW w:w="1134" w:type="dxa"/>
            <w:tcBorders>
              <w:top w:val="nil"/>
              <w:bottom w:val="nil"/>
              <w:right w:val="nil"/>
            </w:tcBorders>
          </w:tcPr>
          <w:p w14:paraId="536CE10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8</w:t>
            </w:r>
          </w:p>
        </w:tc>
        <w:tc>
          <w:tcPr>
            <w:tcW w:w="1843" w:type="dxa"/>
            <w:tcBorders>
              <w:top w:val="nil"/>
              <w:left w:val="nil"/>
              <w:bottom w:val="nil"/>
              <w:right w:val="nil"/>
            </w:tcBorders>
          </w:tcPr>
          <w:p w14:paraId="1300FCBF"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Heart</w:t>
            </w:r>
          </w:p>
        </w:tc>
        <w:tc>
          <w:tcPr>
            <w:tcW w:w="992" w:type="dxa"/>
            <w:tcBorders>
              <w:top w:val="nil"/>
              <w:left w:val="nil"/>
              <w:bottom w:val="nil"/>
              <w:right w:val="nil"/>
            </w:tcBorders>
          </w:tcPr>
          <w:p w14:paraId="27ECD7E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8% Tac</w:t>
            </w:r>
          </w:p>
        </w:tc>
        <w:tc>
          <w:tcPr>
            <w:tcW w:w="992" w:type="dxa"/>
            <w:tcBorders>
              <w:top w:val="nil"/>
              <w:left w:val="nil"/>
              <w:bottom w:val="nil"/>
              <w:right w:val="nil"/>
            </w:tcBorders>
          </w:tcPr>
          <w:p w14:paraId="442341F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2.2%</w:t>
            </w:r>
          </w:p>
        </w:tc>
        <w:tc>
          <w:tcPr>
            <w:tcW w:w="993" w:type="dxa"/>
            <w:tcBorders>
              <w:top w:val="nil"/>
              <w:left w:val="nil"/>
              <w:bottom w:val="nil"/>
              <w:right w:val="nil"/>
            </w:tcBorders>
          </w:tcPr>
          <w:p w14:paraId="17A7399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418</w:t>
            </w:r>
          </w:p>
        </w:tc>
        <w:tc>
          <w:tcPr>
            <w:tcW w:w="992" w:type="dxa"/>
            <w:tcBorders>
              <w:top w:val="nil"/>
              <w:left w:val="nil"/>
              <w:bottom w:val="nil"/>
              <w:right w:val="nil"/>
            </w:tcBorders>
          </w:tcPr>
          <w:p w14:paraId="05581B1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6.2%</w:t>
            </w:r>
          </w:p>
        </w:tc>
        <w:tc>
          <w:tcPr>
            <w:tcW w:w="1276" w:type="dxa"/>
            <w:tcBorders>
              <w:top w:val="nil"/>
              <w:left w:val="nil"/>
              <w:bottom w:val="nil"/>
              <w:right w:val="nil"/>
            </w:tcBorders>
          </w:tcPr>
          <w:p w14:paraId="2012EECF"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5.1</w:t>
            </w:r>
          </w:p>
        </w:tc>
        <w:tc>
          <w:tcPr>
            <w:tcW w:w="1134" w:type="dxa"/>
            <w:tcBorders>
              <w:top w:val="nil"/>
              <w:left w:val="nil"/>
              <w:bottom w:val="nil"/>
              <w:right w:val="nil"/>
            </w:tcBorders>
          </w:tcPr>
          <w:p w14:paraId="1160454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3.8%</w:t>
            </w:r>
          </w:p>
        </w:tc>
        <w:tc>
          <w:tcPr>
            <w:tcW w:w="1572" w:type="dxa"/>
            <w:tcBorders>
              <w:top w:val="nil"/>
              <w:left w:val="nil"/>
              <w:bottom w:val="nil"/>
            </w:tcBorders>
          </w:tcPr>
          <w:p w14:paraId="354F8D77" w14:textId="77777777" w:rsidR="00901B4C" w:rsidRPr="00A46BD6" w:rsidRDefault="00901B4C" w:rsidP="00901B4C">
            <w:pPr>
              <w:jc w:val="center"/>
              <w:rPr>
                <w:rFonts w:ascii="Times New Roman" w:hAnsi="Times New Roman"/>
                <w:sz w:val="24"/>
                <w:szCs w:val="24"/>
              </w:rPr>
            </w:pPr>
          </w:p>
        </w:tc>
      </w:tr>
      <w:tr w:rsidR="00901B4C" w:rsidRPr="00A46BD6" w14:paraId="1E06E259" w14:textId="77777777" w:rsidTr="00901B4C">
        <w:trPr>
          <w:gridAfter w:val="1"/>
          <w:wAfter w:w="21" w:type="dxa"/>
        </w:trPr>
        <w:tc>
          <w:tcPr>
            <w:tcW w:w="2835" w:type="dxa"/>
            <w:tcBorders>
              <w:top w:val="nil"/>
              <w:bottom w:val="nil"/>
            </w:tcBorders>
          </w:tcPr>
          <w:p w14:paraId="4A22EA37"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Jain </w:t>
            </w:r>
            <w:r w:rsidRPr="00A46BD6">
              <w:rPr>
                <w:rFonts w:ascii="Times New Roman" w:hAnsi="Times New Roman"/>
                <w:i/>
                <w:sz w:val="24"/>
                <w:szCs w:val="24"/>
              </w:rPr>
              <w:t>et al</w:t>
            </w:r>
            <w:r w:rsidRPr="00A46BD6">
              <w:rPr>
                <w:rFonts w:ascii="Times New Roman" w:hAnsi="Times New Roman"/>
                <w:sz w:val="24"/>
                <w:szCs w:val="24"/>
              </w:rPr>
              <w:t>., 2004</w:t>
            </w:r>
            <w:r w:rsidRPr="00A46BD6">
              <w:rPr>
                <w:rFonts w:ascii="Times New Roman" w:hAnsi="Times New Roman"/>
                <w:sz w:val="24"/>
                <w:szCs w:val="24"/>
              </w:rPr>
              <w:fldChar w:fldCharType="begin">
                <w:fldData xml:space="preserve">PEVuZE5vdGU+PENpdGU+PEF1dGhvcj5KYWluPC9BdXRob3I+PFllYXI+MjAwNDwvWWVhcj48UmVj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KYWluPC9BdXRob3I+PFllYXI+MjAwNDwvWWVhcj48UmVj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5</w:t>
            </w:r>
            <w:r w:rsidRPr="00A46BD6">
              <w:rPr>
                <w:rFonts w:ascii="Times New Roman" w:hAnsi="Times New Roman"/>
                <w:sz w:val="24"/>
                <w:szCs w:val="24"/>
              </w:rPr>
              <w:fldChar w:fldCharType="end"/>
            </w:r>
          </w:p>
        </w:tc>
        <w:tc>
          <w:tcPr>
            <w:tcW w:w="1134" w:type="dxa"/>
            <w:tcBorders>
              <w:top w:val="nil"/>
              <w:bottom w:val="nil"/>
              <w:right w:val="nil"/>
            </w:tcBorders>
          </w:tcPr>
          <w:p w14:paraId="3880166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2</w:t>
            </w:r>
          </w:p>
        </w:tc>
        <w:tc>
          <w:tcPr>
            <w:tcW w:w="1843" w:type="dxa"/>
            <w:tcBorders>
              <w:top w:val="nil"/>
              <w:left w:val="nil"/>
              <w:bottom w:val="nil"/>
              <w:right w:val="nil"/>
            </w:tcBorders>
          </w:tcPr>
          <w:p w14:paraId="24E724E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Kidney, kidney-pancreas</w:t>
            </w:r>
          </w:p>
        </w:tc>
        <w:tc>
          <w:tcPr>
            <w:tcW w:w="992" w:type="dxa"/>
            <w:tcBorders>
              <w:top w:val="nil"/>
              <w:left w:val="nil"/>
              <w:bottom w:val="nil"/>
              <w:right w:val="nil"/>
            </w:tcBorders>
          </w:tcPr>
          <w:p w14:paraId="527FD5C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0D39636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95.5%</w:t>
            </w:r>
          </w:p>
        </w:tc>
        <w:tc>
          <w:tcPr>
            <w:tcW w:w="993" w:type="dxa"/>
            <w:tcBorders>
              <w:top w:val="nil"/>
              <w:left w:val="nil"/>
              <w:bottom w:val="nil"/>
              <w:right w:val="nil"/>
            </w:tcBorders>
          </w:tcPr>
          <w:p w14:paraId="6DA62E2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373</w:t>
            </w:r>
          </w:p>
        </w:tc>
        <w:tc>
          <w:tcPr>
            <w:tcW w:w="992" w:type="dxa"/>
            <w:tcBorders>
              <w:top w:val="nil"/>
              <w:left w:val="nil"/>
              <w:bottom w:val="nil"/>
              <w:right w:val="nil"/>
            </w:tcBorders>
          </w:tcPr>
          <w:p w14:paraId="1B460EB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8,6% (&lt;2000 gr)</w:t>
            </w:r>
          </w:p>
        </w:tc>
        <w:tc>
          <w:tcPr>
            <w:tcW w:w="1276" w:type="dxa"/>
            <w:tcBorders>
              <w:top w:val="nil"/>
              <w:left w:val="nil"/>
              <w:bottom w:val="nil"/>
              <w:right w:val="nil"/>
            </w:tcBorders>
          </w:tcPr>
          <w:p w14:paraId="69AFA6A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4.4</w:t>
            </w:r>
          </w:p>
        </w:tc>
        <w:tc>
          <w:tcPr>
            <w:tcW w:w="1134" w:type="dxa"/>
            <w:tcBorders>
              <w:top w:val="nil"/>
              <w:left w:val="nil"/>
              <w:bottom w:val="nil"/>
              <w:right w:val="nil"/>
            </w:tcBorders>
          </w:tcPr>
          <w:p w14:paraId="1299072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5.5%</w:t>
            </w:r>
          </w:p>
        </w:tc>
        <w:tc>
          <w:tcPr>
            <w:tcW w:w="1572" w:type="dxa"/>
            <w:tcBorders>
              <w:top w:val="nil"/>
              <w:left w:val="nil"/>
              <w:bottom w:val="nil"/>
            </w:tcBorders>
          </w:tcPr>
          <w:p w14:paraId="13B4E6C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8.6% (&lt;25</w:t>
            </w:r>
            <w:r w:rsidRPr="00A46BD6">
              <w:rPr>
                <w:rFonts w:ascii="Times New Roman" w:hAnsi="Times New Roman"/>
                <w:sz w:val="24"/>
                <w:szCs w:val="24"/>
                <w:vertAlign w:val="superscript"/>
              </w:rPr>
              <w:t>th</w:t>
            </w:r>
            <w:r w:rsidRPr="00A46BD6">
              <w:rPr>
                <w:rFonts w:ascii="Times New Roman" w:hAnsi="Times New Roman"/>
                <w:sz w:val="24"/>
                <w:szCs w:val="24"/>
              </w:rPr>
              <w:t xml:space="preserve"> percentile)</w:t>
            </w:r>
          </w:p>
        </w:tc>
      </w:tr>
      <w:tr w:rsidR="00901B4C" w:rsidRPr="00A46BD6" w14:paraId="43BEFD88" w14:textId="77777777" w:rsidTr="00901B4C">
        <w:trPr>
          <w:gridAfter w:val="1"/>
          <w:wAfter w:w="21" w:type="dxa"/>
        </w:trPr>
        <w:tc>
          <w:tcPr>
            <w:tcW w:w="2835" w:type="dxa"/>
            <w:tcBorders>
              <w:top w:val="nil"/>
              <w:bottom w:val="nil"/>
            </w:tcBorders>
          </w:tcPr>
          <w:p w14:paraId="092639B1"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Yuksel </w:t>
            </w:r>
            <w:r w:rsidRPr="00A46BD6">
              <w:rPr>
                <w:rFonts w:ascii="Times New Roman" w:hAnsi="Times New Roman"/>
                <w:i/>
                <w:sz w:val="24"/>
                <w:szCs w:val="24"/>
              </w:rPr>
              <w:t>et al</w:t>
            </w:r>
            <w:r w:rsidRPr="00A46BD6">
              <w:rPr>
                <w:rFonts w:ascii="Times New Roman" w:hAnsi="Times New Roman"/>
                <w:sz w:val="24"/>
                <w:szCs w:val="24"/>
              </w:rPr>
              <w:t xml:space="preserve">, 2019 </w:t>
            </w:r>
            <w:r w:rsidRPr="00A46BD6">
              <w:rPr>
                <w:rFonts w:ascii="Times New Roman" w:hAnsi="Times New Roman"/>
                <w:sz w:val="24"/>
                <w:szCs w:val="24"/>
              </w:rPr>
              <w:fldChar w:fldCharType="begin">
                <w:fldData xml:space="preserve">PEVuZE5vdGU+PENpdGU+PEF1dGhvcj5ZdWtzZWw8L0F1dGhvcj48WWVhcj4yMDE5PC9ZZWFyPjxS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ZdWtzZWw8L0F1dGhvcj48WWVhcj4yMDE5PC9ZZWFyPjxS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89</w:t>
            </w:r>
            <w:r w:rsidRPr="00A46BD6">
              <w:rPr>
                <w:rFonts w:ascii="Times New Roman" w:hAnsi="Times New Roman"/>
                <w:sz w:val="24"/>
                <w:szCs w:val="24"/>
              </w:rPr>
              <w:fldChar w:fldCharType="end"/>
            </w:r>
          </w:p>
        </w:tc>
        <w:tc>
          <w:tcPr>
            <w:tcW w:w="1134" w:type="dxa"/>
            <w:tcBorders>
              <w:top w:val="nil"/>
              <w:bottom w:val="nil"/>
              <w:right w:val="nil"/>
            </w:tcBorders>
          </w:tcPr>
          <w:p w14:paraId="1A7FE81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6</w:t>
            </w:r>
          </w:p>
        </w:tc>
        <w:tc>
          <w:tcPr>
            <w:tcW w:w="1843" w:type="dxa"/>
            <w:tcBorders>
              <w:top w:val="nil"/>
              <w:left w:val="nil"/>
              <w:bottom w:val="nil"/>
              <w:right w:val="nil"/>
            </w:tcBorders>
          </w:tcPr>
          <w:p w14:paraId="37F8457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Kidney</w:t>
            </w:r>
          </w:p>
        </w:tc>
        <w:tc>
          <w:tcPr>
            <w:tcW w:w="992" w:type="dxa"/>
            <w:tcBorders>
              <w:top w:val="nil"/>
              <w:left w:val="nil"/>
              <w:bottom w:val="nil"/>
              <w:right w:val="nil"/>
            </w:tcBorders>
          </w:tcPr>
          <w:p w14:paraId="4A8E21D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49B57B7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00%</w:t>
            </w:r>
          </w:p>
        </w:tc>
        <w:tc>
          <w:tcPr>
            <w:tcW w:w="993" w:type="dxa"/>
            <w:tcBorders>
              <w:top w:val="nil"/>
              <w:left w:val="nil"/>
              <w:bottom w:val="nil"/>
              <w:right w:val="nil"/>
            </w:tcBorders>
          </w:tcPr>
          <w:p w14:paraId="524D705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215</w:t>
            </w:r>
          </w:p>
        </w:tc>
        <w:tc>
          <w:tcPr>
            <w:tcW w:w="992" w:type="dxa"/>
            <w:tcBorders>
              <w:top w:val="nil"/>
              <w:left w:val="nil"/>
              <w:bottom w:val="nil"/>
              <w:right w:val="nil"/>
            </w:tcBorders>
          </w:tcPr>
          <w:p w14:paraId="7FDAE48F"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7.7%</w:t>
            </w:r>
          </w:p>
        </w:tc>
        <w:tc>
          <w:tcPr>
            <w:tcW w:w="1276" w:type="dxa"/>
            <w:tcBorders>
              <w:top w:val="nil"/>
              <w:left w:val="nil"/>
              <w:bottom w:val="nil"/>
              <w:right w:val="nil"/>
            </w:tcBorders>
          </w:tcPr>
          <w:p w14:paraId="0B7F3BF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3.6</w:t>
            </w:r>
          </w:p>
        </w:tc>
        <w:tc>
          <w:tcPr>
            <w:tcW w:w="1134" w:type="dxa"/>
            <w:tcBorders>
              <w:top w:val="nil"/>
              <w:left w:val="nil"/>
              <w:bottom w:val="nil"/>
              <w:right w:val="nil"/>
            </w:tcBorders>
          </w:tcPr>
          <w:p w14:paraId="2B2B0E9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3.1%</w:t>
            </w:r>
          </w:p>
        </w:tc>
        <w:tc>
          <w:tcPr>
            <w:tcW w:w="1572" w:type="dxa"/>
            <w:tcBorders>
              <w:top w:val="nil"/>
              <w:left w:val="nil"/>
              <w:bottom w:val="nil"/>
            </w:tcBorders>
          </w:tcPr>
          <w:p w14:paraId="2DDAF392" w14:textId="77777777" w:rsidR="00901B4C" w:rsidRPr="00A46BD6" w:rsidRDefault="00901B4C" w:rsidP="00901B4C">
            <w:pPr>
              <w:jc w:val="center"/>
              <w:rPr>
                <w:rFonts w:ascii="Times New Roman" w:hAnsi="Times New Roman"/>
                <w:sz w:val="24"/>
                <w:szCs w:val="24"/>
              </w:rPr>
            </w:pPr>
          </w:p>
        </w:tc>
      </w:tr>
      <w:tr w:rsidR="00901B4C" w:rsidRPr="00A46BD6" w14:paraId="715ACF77" w14:textId="77777777" w:rsidTr="00901B4C">
        <w:trPr>
          <w:gridAfter w:val="1"/>
          <w:wAfter w:w="21" w:type="dxa"/>
        </w:trPr>
        <w:tc>
          <w:tcPr>
            <w:tcW w:w="2835" w:type="dxa"/>
            <w:tcBorders>
              <w:top w:val="nil"/>
              <w:bottom w:val="nil"/>
            </w:tcBorders>
          </w:tcPr>
          <w:p w14:paraId="11112DEA"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Aktürk </w:t>
            </w:r>
            <w:r w:rsidRPr="00A46BD6">
              <w:rPr>
                <w:rFonts w:ascii="Times New Roman" w:hAnsi="Times New Roman"/>
                <w:i/>
                <w:sz w:val="24"/>
                <w:szCs w:val="24"/>
              </w:rPr>
              <w:t>et al</w:t>
            </w:r>
            <w:r w:rsidRPr="00A46BD6">
              <w:rPr>
                <w:rFonts w:ascii="Times New Roman" w:hAnsi="Times New Roman"/>
                <w:sz w:val="24"/>
                <w:szCs w:val="24"/>
              </w:rPr>
              <w:t xml:space="preserve">. 2015 </w:t>
            </w:r>
            <w:r w:rsidRPr="00A46BD6">
              <w:rPr>
                <w:rFonts w:ascii="Times New Roman" w:hAnsi="Times New Roman"/>
                <w:sz w:val="24"/>
                <w:szCs w:val="24"/>
              </w:rPr>
              <w:fldChar w:fldCharType="begin">
                <w:fldData xml:space="preserve">PEVuZE5vdGU+PENpdGU+PEF1dGhvcj5Ba3TDvHJrPC9BdXRob3I+PFllYXI+MjAxNTwvWWVhcj48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Ba3TDvHJrPC9BdXRob3I+PFllYXI+MjAxNTwvWWVhcj48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48</w:t>
            </w:r>
            <w:r w:rsidRPr="00A46BD6">
              <w:rPr>
                <w:rFonts w:ascii="Times New Roman" w:hAnsi="Times New Roman"/>
                <w:sz w:val="24"/>
                <w:szCs w:val="24"/>
              </w:rPr>
              <w:fldChar w:fldCharType="end"/>
            </w:r>
          </w:p>
        </w:tc>
        <w:tc>
          <w:tcPr>
            <w:tcW w:w="1134" w:type="dxa"/>
            <w:tcBorders>
              <w:top w:val="nil"/>
              <w:bottom w:val="nil"/>
              <w:right w:val="nil"/>
            </w:tcBorders>
          </w:tcPr>
          <w:p w14:paraId="5B1B25E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6</w:t>
            </w:r>
          </w:p>
        </w:tc>
        <w:tc>
          <w:tcPr>
            <w:tcW w:w="1843" w:type="dxa"/>
            <w:tcBorders>
              <w:top w:val="nil"/>
              <w:left w:val="nil"/>
              <w:bottom w:val="nil"/>
              <w:right w:val="nil"/>
            </w:tcBorders>
          </w:tcPr>
          <w:p w14:paraId="3B88E13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Kidney</w:t>
            </w:r>
          </w:p>
        </w:tc>
        <w:tc>
          <w:tcPr>
            <w:tcW w:w="992" w:type="dxa"/>
            <w:tcBorders>
              <w:top w:val="nil"/>
              <w:left w:val="nil"/>
              <w:bottom w:val="nil"/>
              <w:right w:val="nil"/>
            </w:tcBorders>
          </w:tcPr>
          <w:p w14:paraId="0D3592F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5B54C5B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68.7%</w:t>
            </w:r>
          </w:p>
        </w:tc>
        <w:tc>
          <w:tcPr>
            <w:tcW w:w="993" w:type="dxa"/>
            <w:tcBorders>
              <w:top w:val="nil"/>
              <w:left w:val="nil"/>
              <w:bottom w:val="nil"/>
              <w:right w:val="nil"/>
            </w:tcBorders>
          </w:tcPr>
          <w:p w14:paraId="5E327E4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540</w:t>
            </w:r>
          </w:p>
        </w:tc>
        <w:tc>
          <w:tcPr>
            <w:tcW w:w="992" w:type="dxa"/>
            <w:tcBorders>
              <w:top w:val="nil"/>
              <w:left w:val="nil"/>
              <w:bottom w:val="nil"/>
              <w:right w:val="nil"/>
            </w:tcBorders>
          </w:tcPr>
          <w:p w14:paraId="5222965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5.5%</w:t>
            </w:r>
          </w:p>
        </w:tc>
        <w:tc>
          <w:tcPr>
            <w:tcW w:w="1276" w:type="dxa"/>
            <w:tcBorders>
              <w:top w:val="nil"/>
              <w:left w:val="nil"/>
              <w:bottom w:val="nil"/>
              <w:right w:val="nil"/>
            </w:tcBorders>
          </w:tcPr>
          <w:p w14:paraId="13EDBAA8" w14:textId="77777777" w:rsidR="00901B4C" w:rsidRPr="00A46BD6" w:rsidRDefault="00901B4C" w:rsidP="00901B4C">
            <w:pPr>
              <w:jc w:val="center"/>
              <w:rPr>
                <w:rFonts w:ascii="Times New Roman" w:hAnsi="Times New Roman"/>
                <w:sz w:val="24"/>
                <w:szCs w:val="24"/>
              </w:rPr>
            </w:pPr>
          </w:p>
        </w:tc>
        <w:tc>
          <w:tcPr>
            <w:tcW w:w="1134" w:type="dxa"/>
            <w:tcBorders>
              <w:top w:val="nil"/>
              <w:left w:val="nil"/>
              <w:bottom w:val="nil"/>
              <w:right w:val="nil"/>
            </w:tcBorders>
          </w:tcPr>
          <w:p w14:paraId="221E83F8"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6.4%</w:t>
            </w:r>
          </w:p>
        </w:tc>
        <w:tc>
          <w:tcPr>
            <w:tcW w:w="1572" w:type="dxa"/>
            <w:tcBorders>
              <w:top w:val="nil"/>
              <w:left w:val="nil"/>
              <w:bottom w:val="nil"/>
            </w:tcBorders>
          </w:tcPr>
          <w:p w14:paraId="07B978C5" w14:textId="77777777" w:rsidR="00901B4C" w:rsidRPr="00A46BD6" w:rsidRDefault="00901B4C" w:rsidP="00901B4C">
            <w:pPr>
              <w:jc w:val="center"/>
              <w:rPr>
                <w:rFonts w:ascii="Times New Roman" w:hAnsi="Times New Roman"/>
                <w:sz w:val="24"/>
                <w:szCs w:val="24"/>
              </w:rPr>
            </w:pPr>
          </w:p>
        </w:tc>
      </w:tr>
      <w:tr w:rsidR="00901B4C" w:rsidRPr="00A46BD6" w14:paraId="3A03E346" w14:textId="77777777" w:rsidTr="00901B4C">
        <w:trPr>
          <w:gridAfter w:val="1"/>
          <w:wAfter w:w="21" w:type="dxa"/>
        </w:trPr>
        <w:tc>
          <w:tcPr>
            <w:tcW w:w="2835" w:type="dxa"/>
            <w:tcBorders>
              <w:top w:val="nil"/>
              <w:bottom w:val="nil"/>
            </w:tcBorders>
          </w:tcPr>
          <w:p w14:paraId="43D60762"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Akarsu </w:t>
            </w:r>
            <w:r w:rsidRPr="00A46BD6">
              <w:rPr>
                <w:rFonts w:ascii="Times New Roman" w:hAnsi="Times New Roman"/>
                <w:i/>
                <w:sz w:val="24"/>
                <w:szCs w:val="24"/>
              </w:rPr>
              <w:t>et al</w:t>
            </w:r>
            <w:r w:rsidRPr="00A46BD6">
              <w:rPr>
                <w:rFonts w:ascii="Times New Roman" w:hAnsi="Times New Roman"/>
                <w:sz w:val="24"/>
                <w:szCs w:val="24"/>
              </w:rPr>
              <w:t xml:space="preserve">. 2016 </w:t>
            </w:r>
            <w:r w:rsidRPr="00A46BD6">
              <w:rPr>
                <w:rFonts w:ascii="Times New Roman" w:hAnsi="Times New Roman"/>
                <w:sz w:val="24"/>
                <w:szCs w:val="24"/>
              </w:rPr>
              <w:fldChar w:fldCharType="begin">
                <w:fldData xml:space="preserve">PEVuZE5vdGU+PENpdGU+PEF1dGhvcj5Ba2Fyc3U8L0F1dGhvcj48WWVhcj4yMDE2PC9ZZWFyPjxS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Ba2Fyc3U8L0F1dGhvcj48WWVhcj4yMDE2PC9ZZWFyPjxS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77</w:t>
            </w:r>
            <w:r w:rsidRPr="00A46BD6">
              <w:rPr>
                <w:rFonts w:ascii="Times New Roman" w:hAnsi="Times New Roman"/>
                <w:sz w:val="24"/>
                <w:szCs w:val="24"/>
              </w:rPr>
              <w:fldChar w:fldCharType="end"/>
            </w:r>
          </w:p>
        </w:tc>
        <w:tc>
          <w:tcPr>
            <w:tcW w:w="1134" w:type="dxa"/>
            <w:tcBorders>
              <w:top w:val="nil"/>
              <w:bottom w:val="nil"/>
              <w:right w:val="nil"/>
            </w:tcBorders>
          </w:tcPr>
          <w:p w14:paraId="04E61DE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1</w:t>
            </w:r>
          </w:p>
        </w:tc>
        <w:tc>
          <w:tcPr>
            <w:tcW w:w="1843" w:type="dxa"/>
            <w:tcBorders>
              <w:top w:val="nil"/>
              <w:left w:val="nil"/>
              <w:bottom w:val="nil"/>
              <w:right w:val="nil"/>
            </w:tcBorders>
          </w:tcPr>
          <w:p w14:paraId="0B15346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w:t>
            </w:r>
          </w:p>
        </w:tc>
        <w:tc>
          <w:tcPr>
            <w:tcW w:w="992" w:type="dxa"/>
            <w:tcBorders>
              <w:top w:val="nil"/>
              <w:left w:val="nil"/>
              <w:bottom w:val="nil"/>
              <w:right w:val="nil"/>
            </w:tcBorders>
          </w:tcPr>
          <w:p w14:paraId="478924D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7356635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00%</w:t>
            </w:r>
          </w:p>
        </w:tc>
        <w:tc>
          <w:tcPr>
            <w:tcW w:w="993" w:type="dxa"/>
            <w:tcBorders>
              <w:top w:val="nil"/>
              <w:left w:val="nil"/>
              <w:bottom w:val="nil"/>
              <w:right w:val="nil"/>
            </w:tcBorders>
          </w:tcPr>
          <w:p w14:paraId="542E767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993</w:t>
            </w:r>
          </w:p>
        </w:tc>
        <w:tc>
          <w:tcPr>
            <w:tcW w:w="992" w:type="dxa"/>
            <w:tcBorders>
              <w:top w:val="nil"/>
              <w:left w:val="nil"/>
              <w:bottom w:val="nil"/>
              <w:right w:val="nil"/>
            </w:tcBorders>
          </w:tcPr>
          <w:p w14:paraId="1582CBE8"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8.9%</w:t>
            </w:r>
          </w:p>
        </w:tc>
        <w:tc>
          <w:tcPr>
            <w:tcW w:w="1276" w:type="dxa"/>
            <w:tcBorders>
              <w:top w:val="nil"/>
              <w:left w:val="nil"/>
              <w:bottom w:val="nil"/>
              <w:right w:val="nil"/>
            </w:tcBorders>
          </w:tcPr>
          <w:p w14:paraId="55D54A9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7.09</w:t>
            </w:r>
          </w:p>
        </w:tc>
        <w:tc>
          <w:tcPr>
            <w:tcW w:w="1134" w:type="dxa"/>
            <w:tcBorders>
              <w:top w:val="nil"/>
              <w:left w:val="nil"/>
              <w:bottom w:val="nil"/>
              <w:right w:val="nil"/>
            </w:tcBorders>
          </w:tcPr>
          <w:p w14:paraId="729C3FE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3.8%</w:t>
            </w:r>
          </w:p>
        </w:tc>
        <w:tc>
          <w:tcPr>
            <w:tcW w:w="1572" w:type="dxa"/>
            <w:tcBorders>
              <w:top w:val="nil"/>
              <w:left w:val="nil"/>
              <w:bottom w:val="nil"/>
            </w:tcBorders>
          </w:tcPr>
          <w:p w14:paraId="6F4B6238" w14:textId="77777777" w:rsidR="00901B4C" w:rsidRPr="00A46BD6" w:rsidRDefault="00901B4C" w:rsidP="00901B4C">
            <w:pPr>
              <w:jc w:val="center"/>
              <w:rPr>
                <w:rFonts w:ascii="Times New Roman" w:hAnsi="Times New Roman"/>
                <w:sz w:val="24"/>
                <w:szCs w:val="24"/>
              </w:rPr>
            </w:pPr>
          </w:p>
        </w:tc>
      </w:tr>
      <w:tr w:rsidR="00901B4C" w:rsidRPr="00A46BD6" w14:paraId="4F8AFB1B" w14:textId="77777777" w:rsidTr="00901B4C">
        <w:trPr>
          <w:gridAfter w:val="1"/>
          <w:wAfter w:w="21" w:type="dxa"/>
        </w:trPr>
        <w:tc>
          <w:tcPr>
            <w:tcW w:w="2835" w:type="dxa"/>
            <w:tcBorders>
              <w:top w:val="nil"/>
              <w:bottom w:val="nil"/>
            </w:tcBorders>
          </w:tcPr>
          <w:p w14:paraId="4232C1AE" w14:textId="77777777" w:rsidR="00901B4C" w:rsidRPr="00A46BD6" w:rsidRDefault="00901B4C" w:rsidP="00901B4C">
            <w:pPr>
              <w:rPr>
                <w:rFonts w:ascii="Times New Roman" w:hAnsi="Times New Roman"/>
                <w:sz w:val="24"/>
                <w:szCs w:val="24"/>
              </w:rPr>
            </w:pPr>
          </w:p>
        </w:tc>
        <w:tc>
          <w:tcPr>
            <w:tcW w:w="1134" w:type="dxa"/>
            <w:tcBorders>
              <w:top w:val="nil"/>
              <w:bottom w:val="nil"/>
              <w:right w:val="nil"/>
            </w:tcBorders>
          </w:tcPr>
          <w:p w14:paraId="303D1477" w14:textId="77777777" w:rsidR="00901B4C" w:rsidRPr="00A46BD6" w:rsidRDefault="00901B4C" w:rsidP="00901B4C">
            <w:pPr>
              <w:jc w:val="center"/>
              <w:rPr>
                <w:rFonts w:ascii="Times New Roman" w:hAnsi="Times New Roman"/>
                <w:sz w:val="24"/>
                <w:szCs w:val="24"/>
              </w:rPr>
            </w:pPr>
          </w:p>
        </w:tc>
        <w:tc>
          <w:tcPr>
            <w:tcW w:w="1843" w:type="dxa"/>
            <w:tcBorders>
              <w:top w:val="nil"/>
              <w:left w:val="nil"/>
              <w:bottom w:val="nil"/>
              <w:right w:val="nil"/>
            </w:tcBorders>
          </w:tcPr>
          <w:p w14:paraId="3246F46B" w14:textId="77777777" w:rsidR="00901B4C" w:rsidRPr="00A46BD6" w:rsidRDefault="00901B4C" w:rsidP="00901B4C">
            <w:pPr>
              <w:jc w:val="center"/>
              <w:rPr>
                <w:rFonts w:ascii="Times New Roman" w:hAnsi="Times New Roman"/>
                <w:sz w:val="24"/>
                <w:szCs w:val="24"/>
              </w:rPr>
            </w:pPr>
          </w:p>
        </w:tc>
        <w:tc>
          <w:tcPr>
            <w:tcW w:w="992" w:type="dxa"/>
            <w:tcBorders>
              <w:top w:val="nil"/>
              <w:left w:val="nil"/>
              <w:bottom w:val="nil"/>
              <w:right w:val="nil"/>
            </w:tcBorders>
          </w:tcPr>
          <w:p w14:paraId="671B88E2" w14:textId="77777777" w:rsidR="00901B4C" w:rsidRPr="00A46BD6" w:rsidRDefault="00901B4C" w:rsidP="00901B4C">
            <w:pPr>
              <w:jc w:val="center"/>
              <w:rPr>
                <w:rFonts w:ascii="Times New Roman" w:hAnsi="Times New Roman"/>
                <w:sz w:val="24"/>
                <w:szCs w:val="24"/>
              </w:rPr>
            </w:pPr>
          </w:p>
        </w:tc>
        <w:tc>
          <w:tcPr>
            <w:tcW w:w="992" w:type="dxa"/>
            <w:tcBorders>
              <w:top w:val="nil"/>
              <w:left w:val="nil"/>
              <w:bottom w:val="nil"/>
              <w:right w:val="nil"/>
            </w:tcBorders>
          </w:tcPr>
          <w:p w14:paraId="265F220A" w14:textId="77777777" w:rsidR="00901B4C" w:rsidRPr="00A46BD6" w:rsidRDefault="00901B4C" w:rsidP="00901B4C">
            <w:pPr>
              <w:jc w:val="center"/>
              <w:rPr>
                <w:rFonts w:ascii="Times New Roman" w:hAnsi="Times New Roman"/>
                <w:sz w:val="24"/>
                <w:szCs w:val="24"/>
              </w:rPr>
            </w:pPr>
          </w:p>
        </w:tc>
        <w:tc>
          <w:tcPr>
            <w:tcW w:w="993" w:type="dxa"/>
            <w:tcBorders>
              <w:top w:val="nil"/>
              <w:left w:val="nil"/>
              <w:bottom w:val="nil"/>
              <w:right w:val="nil"/>
            </w:tcBorders>
          </w:tcPr>
          <w:p w14:paraId="2AA9AE9A" w14:textId="77777777" w:rsidR="00901B4C" w:rsidRPr="00A46BD6" w:rsidRDefault="00901B4C" w:rsidP="00901B4C">
            <w:pPr>
              <w:jc w:val="center"/>
              <w:rPr>
                <w:rFonts w:ascii="Times New Roman" w:hAnsi="Times New Roman"/>
                <w:sz w:val="24"/>
                <w:szCs w:val="24"/>
              </w:rPr>
            </w:pPr>
          </w:p>
        </w:tc>
        <w:tc>
          <w:tcPr>
            <w:tcW w:w="992" w:type="dxa"/>
            <w:tcBorders>
              <w:top w:val="nil"/>
              <w:left w:val="nil"/>
              <w:bottom w:val="nil"/>
              <w:right w:val="nil"/>
            </w:tcBorders>
          </w:tcPr>
          <w:p w14:paraId="4A9C2309" w14:textId="77777777" w:rsidR="00901B4C" w:rsidRPr="00A46BD6" w:rsidRDefault="00901B4C" w:rsidP="00901B4C">
            <w:pPr>
              <w:jc w:val="center"/>
              <w:rPr>
                <w:rFonts w:ascii="Times New Roman" w:hAnsi="Times New Roman"/>
                <w:sz w:val="24"/>
                <w:szCs w:val="24"/>
              </w:rPr>
            </w:pPr>
          </w:p>
        </w:tc>
        <w:tc>
          <w:tcPr>
            <w:tcW w:w="1276" w:type="dxa"/>
            <w:tcBorders>
              <w:top w:val="nil"/>
              <w:left w:val="nil"/>
              <w:bottom w:val="nil"/>
              <w:right w:val="nil"/>
            </w:tcBorders>
          </w:tcPr>
          <w:p w14:paraId="62F8E8FC" w14:textId="77777777" w:rsidR="00901B4C" w:rsidRPr="00A46BD6" w:rsidRDefault="00901B4C" w:rsidP="00901B4C">
            <w:pPr>
              <w:jc w:val="center"/>
              <w:rPr>
                <w:rFonts w:ascii="Times New Roman" w:hAnsi="Times New Roman"/>
                <w:sz w:val="24"/>
                <w:szCs w:val="24"/>
              </w:rPr>
            </w:pPr>
          </w:p>
        </w:tc>
        <w:tc>
          <w:tcPr>
            <w:tcW w:w="1134" w:type="dxa"/>
            <w:tcBorders>
              <w:top w:val="nil"/>
              <w:left w:val="nil"/>
              <w:bottom w:val="nil"/>
              <w:right w:val="nil"/>
            </w:tcBorders>
          </w:tcPr>
          <w:p w14:paraId="020EE7CA" w14:textId="77777777" w:rsidR="00901B4C" w:rsidRPr="00A46BD6" w:rsidRDefault="00901B4C" w:rsidP="00901B4C">
            <w:pPr>
              <w:jc w:val="center"/>
              <w:rPr>
                <w:rFonts w:ascii="Times New Roman" w:hAnsi="Times New Roman"/>
                <w:sz w:val="24"/>
                <w:szCs w:val="24"/>
              </w:rPr>
            </w:pPr>
          </w:p>
        </w:tc>
        <w:tc>
          <w:tcPr>
            <w:tcW w:w="1572" w:type="dxa"/>
            <w:tcBorders>
              <w:top w:val="nil"/>
              <w:left w:val="nil"/>
              <w:bottom w:val="nil"/>
            </w:tcBorders>
          </w:tcPr>
          <w:p w14:paraId="10DED480" w14:textId="77777777" w:rsidR="00901B4C" w:rsidRPr="00A46BD6" w:rsidRDefault="00901B4C" w:rsidP="00901B4C">
            <w:pPr>
              <w:jc w:val="center"/>
              <w:rPr>
                <w:rFonts w:ascii="Times New Roman" w:hAnsi="Times New Roman"/>
                <w:sz w:val="24"/>
                <w:szCs w:val="24"/>
              </w:rPr>
            </w:pPr>
          </w:p>
        </w:tc>
      </w:tr>
      <w:tr w:rsidR="00901B4C" w:rsidRPr="00A46BD6" w14:paraId="7EFB7D93" w14:textId="77777777" w:rsidTr="00901B4C">
        <w:trPr>
          <w:gridAfter w:val="1"/>
          <w:wAfter w:w="21" w:type="dxa"/>
        </w:trPr>
        <w:tc>
          <w:tcPr>
            <w:tcW w:w="2835" w:type="dxa"/>
            <w:tcBorders>
              <w:top w:val="nil"/>
              <w:bottom w:val="nil"/>
            </w:tcBorders>
          </w:tcPr>
          <w:p w14:paraId="21D02C07"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Jain </w:t>
            </w:r>
            <w:r w:rsidRPr="00A46BD6">
              <w:rPr>
                <w:rFonts w:ascii="Times New Roman" w:hAnsi="Times New Roman"/>
                <w:i/>
                <w:sz w:val="24"/>
                <w:szCs w:val="24"/>
              </w:rPr>
              <w:t>et al</w:t>
            </w:r>
            <w:r w:rsidRPr="00A46BD6">
              <w:rPr>
                <w:rFonts w:ascii="Times New Roman" w:hAnsi="Times New Roman"/>
                <w:sz w:val="24"/>
                <w:szCs w:val="24"/>
              </w:rPr>
              <w:t xml:space="preserve">., 1997 </w:t>
            </w:r>
            <w:r w:rsidRPr="00A46BD6">
              <w:rPr>
                <w:rFonts w:ascii="Times New Roman" w:hAnsi="Times New Roman"/>
                <w:sz w:val="24"/>
                <w:szCs w:val="24"/>
              </w:rPr>
              <w:fldChar w:fldCharType="begin">
                <w:fldData xml:space="preserve">PEVuZE5vdGU+PENpdGU+PEF1dGhvcj5KYWluPC9BdXRob3I+PFllYXI+MTk5NzwvWWVhcj48UmVj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KYWluPC9BdXRob3I+PFllYXI+MTk5NzwvWWVhcj48UmVj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47</w:t>
            </w:r>
            <w:r w:rsidRPr="00A46BD6">
              <w:rPr>
                <w:rFonts w:ascii="Times New Roman" w:hAnsi="Times New Roman"/>
                <w:sz w:val="24"/>
                <w:szCs w:val="24"/>
              </w:rPr>
              <w:fldChar w:fldCharType="end"/>
            </w:r>
          </w:p>
        </w:tc>
        <w:tc>
          <w:tcPr>
            <w:tcW w:w="1134" w:type="dxa"/>
            <w:tcBorders>
              <w:top w:val="nil"/>
              <w:bottom w:val="nil"/>
              <w:right w:val="nil"/>
            </w:tcBorders>
          </w:tcPr>
          <w:p w14:paraId="4A35CDA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7</w:t>
            </w:r>
          </w:p>
        </w:tc>
        <w:tc>
          <w:tcPr>
            <w:tcW w:w="1843" w:type="dxa"/>
            <w:tcBorders>
              <w:top w:val="nil"/>
              <w:left w:val="nil"/>
              <w:bottom w:val="nil"/>
              <w:right w:val="nil"/>
            </w:tcBorders>
          </w:tcPr>
          <w:p w14:paraId="0D1E5F1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w:t>
            </w:r>
          </w:p>
        </w:tc>
        <w:tc>
          <w:tcPr>
            <w:tcW w:w="992" w:type="dxa"/>
            <w:tcBorders>
              <w:top w:val="nil"/>
              <w:left w:val="nil"/>
              <w:bottom w:val="nil"/>
              <w:right w:val="nil"/>
            </w:tcBorders>
          </w:tcPr>
          <w:p w14:paraId="6133121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7F4A6F58"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N.A.</w:t>
            </w:r>
          </w:p>
        </w:tc>
        <w:tc>
          <w:tcPr>
            <w:tcW w:w="993" w:type="dxa"/>
            <w:tcBorders>
              <w:top w:val="nil"/>
              <w:left w:val="nil"/>
              <w:bottom w:val="nil"/>
              <w:right w:val="nil"/>
            </w:tcBorders>
          </w:tcPr>
          <w:p w14:paraId="659E857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638</w:t>
            </w:r>
          </w:p>
        </w:tc>
        <w:tc>
          <w:tcPr>
            <w:tcW w:w="992" w:type="dxa"/>
            <w:tcBorders>
              <w:top w:val="nil"/>
              <w:left w:val="nil"/>
              <w:bottom w:val="nil"/>
              <w:right w:val="nil"/>
            </w:tcBorders>
          </w:tcPr>
          <w:p w14:paraId="0D741CCD" w14:textId="77777777" w:rsidR="00901B4C" w:rsidRPr="00A46BD6" w:rsidRDefault="00901B4C" w:rsidP="00901B4C">
            <w:pPr>
              <w:jc w:val="center"/>
              <w:rPr>
                <w:rFonts w:ascii="Times New Roman" w:hAnsi="Times New Roman"/>
                <w:sz w:val="24"/>
                <w:szCs w:val="24"/>
              </w:rPr>
            </w:pPr>
          </w:p>
        </w:tc>
        <w:tc>
          <w:tcPr>
            <w:tcW w:w="1276" w:type="dxa"/>
            <w:tcBorders>
              <w:top w:val="nil"/>
              <w:left w:val="nil"/>
              <w:bottom w:val="nil"/>
              <w:right w:val="nil"/>
            </w:tcBorders>
          </w:tcPr>
          <w:p w14:paraId="3A8198C6"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6.6</w:t>
            </w:r>
          </w:p>
        </w:tc>
        <w:tc>
          <w:tcPr>
            <w:tcW w:w="1134" w:type="dxa"/>
            <w:tcBorders>
              <w:top w:val="nil"/>
              <w:left w:val="nil"/>
              <w:bottom w:val="nil"/>
              <w:right w:val="nil"/>
            </w:tcBorders>
          </w:tcPr>
          <w:p w14:paraId="18CEB588"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2%</w:t>
            </w:r>
          </w:p>
        </w:tc>
        <w:tc>
          <w:tcPr>
            <w:tcW w:w="1572" w:type="dxa"/>
            <w:tcBorders>
              <w:top w:val="nil"/>
              <w:left w:val="nil"/>
              <w:bottom w:val="nil"/>
            </w:tcBorders>
          </w:tcPr>
          <w:p w14:paraId="4D16CE77"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0% (&lt;10</w:t>
            </w:r>
            <w:r w:rsidRPr="00A46BD6">
              <w:rPr>
                <w:rFonts w:ascii="Times New Roman" w:hAnsi="Times New Roman"/>
                <w:sz w:val="24"/>
                <w:szCs w:val="24"/>
                <w:vertAlign w:val="superscript"/>
              </w:rPr>
              <w:t>th</w:t>
            </w:r>
            <w:r w:rsidRPr="00A46BD6">
              <w:rPr>
                <w:rFonts w:ascii="Times New Roman" w:hAnsi="Times New Roman"/>
                <w:sz w:val="24"/>
                <w:szCs w:val="24"/>
              </w:rPr>
              <w:t xml:space="preserve"> percentile)</w:t>
            </w:r>
          </w:p>
        </w:tc>
      </w:tr>
      <w:tr w:rsidR="00901B4C" w:rsidRPr="00A46BD6" w14:paraId="50A485E8" w14:textId="77777777" w:rsidTr="00901B4C">
        <w:trPr>
          <w:gridAfter w:val="1"/>
          <w:wAfter w:w="21" w:type="dxa"/>
        </w:trPr>
        <w:tc>
          <w:tcPr>
            <w:tcW w:w="2835" w:type="dxa"/>
            <w:tcBorders>
              <w:top w:val="nil"/>
              <w:bottom w:val="nil"/>
            </w:tcBorders>
          </w:tcPr>
          <w:p w14:paraId="110D6226"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Mohamed-Ahmed </w:t>
            </w:r>
            <w:r w:rsidRPr="00A46BD6">
              <w:rPr>
                <w:rFonts w:ascii="Times New Roman" w:hAnsi="Times New Roman"/>
                <w:i/>
                <w:sz w:val="24"/>
                <w:szCs w:val="24"/>
              </w:rPr>
              <w:t>et al</w:t>
            </w:r>
            <w:r w:rsidRPr="00A46BD6">
              <w:rPr>
                <w:rFonts w:ascii="Times New Roman" w:hAnsi="Times New Roman"/>
                <w:sz w:val="24"/>
                <w:szCs w:val="24"/>
              </w:rPr>
              <w:t xml:space="preserve">. 2014 </w:t>
            </w:r>
            <w:r w:rsidRPr="00A46BD6">
              <w:rPr>
                <w:rFonts w:ascii="Times New Roman" w:hAnsi="Times New Roman"/>
                <w:sz w:val="24"/>
                <w:szCs w:val="24"/>
              </w:rPr>
              <w:fldChar w:fldCharType="begin">
                <w:fldData xml:space="preserve">PEVuZE5vdGU+PENpdGU+PEF1dGhvcj5Nb2hhbWVkLUFobWVkPC9BdXRob3I+PFllYXI+MjAxNDwv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Nb2hhbWVkLUFobWVkPC9BdXRob3I+PFllYXI+MjAxNDwv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90</w:t>
            </w:r>
            <w:r w:rsidRPr="00A46BD6">
              <w:rPr>
                <w:rFonts w:ascii="Times New Roman" w:hAnsi="Times New Roman"/>
                <w:sz w:val="24"/>
                <w:szCs w:val="24"/>
              </w:rPr>
              <w:fldChar w:fldCharType="end"/>
            </w:r>
          </w:p>
        </w:tc>
        <w:tc>
          <w:tcPr>
            <w:tcW w:w="1134" w:type="dxa"/>
            <w:tcBorders>
              <w:top w:val="nil"/>
              <w:bottom w:val="nil"/>
              <w:right w:val="nil"/>
            </w:tcBorders>
          </w:tcPr>
          <w:p w14:paraId="497AF517"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6</w:t>
            </w:r>
          </w:p>
        </w:tc>
        <w:tc>
          <w:tcPr>
            <w:tcW w:w="1843" w:type="dxa"/>
            <w:tcBorders>
              <w:top w:val="nil"/>
              <w:left w:val="nil"/>
              <w:bottom w:val="nil"/>
              <w:right w:val="nil"/>
            </w:tcBorders>
          </w:tcPr>
          <w:p w14:paraId="0D19506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w:t>
            </w:r>
          </w:p>
          <w:p w14:paraId="1F2EE347"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Heart, lung</w:t>
            </w:r>
          </w:p>
        </w:tc>
        <w:tc>
          <w:tcPr>
            <w:tcW w:w="992" w:type="dxa"/>
            <w:tcBorders>
              <w:top w:val="nil"/>
              <w:left w:val="nil"/>
              <w:bottom w:val="nil"/>
              <w:right w:val="nil"/>
            </w:tcBorders>
          </w:tcPr>
          <w:p w14:paraId="64D1DC6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6% Tac</w:t>
            </w:r>
          </w:p>
        </w:tc>
        <w:tc>
          <w:tcPr>
            <w:tcW w:w="992" w:type="dxa"/>
            <w:tcBorders>
              <w:top w:val="nil"/>
              <w:left w:val="nil"/>
              <w:bottom w:val="nil"/>
              <w:right w:val="nil"/>
            </w:tcBorders>
          </w:tcPr>
          <w:p w14:paraId="6202464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91%</w:t>
            </w:r>
          </w:p>
        </w:tc>
        <w:tc>
          <w:tcPr>
            <w:tcW w:w="993" w:type="dxa"/>
            <w:tcBorders>
              <w:top w:val="nil"/>
              <w:left w:val="nil"/>
              <w:bottom w:val="nil"/>
              <w:right w:val="nil"/>
            </w:tcBorders>
          </w:tcPr>
          <w:p w14:paraId="0C4F9F6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698</w:t>
            </w:r>
          </w:p>
          <w:p w14:paraId="65A2614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364</w:t>
            </w:r>
          </w:p>
        </w:tc>
        <w:tc>
          <w:tcPr>
            <w:tcW w:w="992" w:type="dxa"/>
            <w:tcBorders>
              <w:top w:val="nil"/>
              <w:left w:val="nil"/>
              <w:bottom w:val="nil"/>
              <w:right w:val="nil"/>
            </w:tcBorders>
          </w:tcPr>
          <w:p w14:paraId="217A78C6"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7%</w:t>
            </w:r>
          </w:p>
          <w:p w14:paraId="7277FC3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4%</w:t>
            </w:r>
          </w:p>
        </w:tc>
        <w:tc>
          <w:tcPr>
            <w:tcW w:w="1276" w:type="dxa"/>
            <w:tcBorders>
              <w:top w:val="nil"/>
              <w:left w:val="nil"/>
              <w:bottom w:val="nil"/>
              <w:right w:val="nil"/>
            </w:tcBorders>
          </w:tcPr>
          <w:p w14:paraId="00131A2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5.5</w:t>
            </w:r>
          </w:p>
        </w:tc>
        <w:tc>
          <w:tcPr>
            <w:tcW w:w="1134" w:type="dxa"/>
            <w:tcBorders>
              <w:top w:val="nil"/>
              <w:left w:val="nil"/>
              <w:bottom w:val="nil"/>
              <w:right w:val="nil"/>
            </w:tcBorders>
          </w:tcPr>
          <w:p w14:paraId="77E00EA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2%</w:t>
            </w:r>
          </w:p>
          <w:p w14:paraId="69A01D5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4%</w:t>
            </w:r>
          </w:p>
        </w:tc>
        <w:tc>
          <w:tcPr>
            <w:tcW w:w="1572" w:type="dxa"/>
            <w:tcBorders>
              <w:top w:val="nil"/>
              <w:left w:val="nil"/>
              <w:bottom w:val="nil"/>
            </w:tcBorders>
          </w:tcPr>
          <w:p w14:paraId="3E92DBC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6-21%</w:t>
            </w:r>
          </w:p>
          <w:p w14:paraId="2306A2E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8-23%</w:t>
            </w:r>
          </w:p>
        </w:tc>
      </w:tr>
      <w:tr w:rsidR="00901B4C" w:rsidRPr="00A46BD6" w14:paraId="337CBEF3" w14:textId="77777777" w:rsidTr="00901B4C">
        <w:trPr>
          <w:gridAfter w:val="1"/>
          <w:wAfter w:w="21" w:type="dxa"/>
        </w:trPr>
        <w:tc>
          <w:tcPr>
            <w:tcW w:w="2835" w:type="dxa"/>
            <w:tcBorders>
              <w:top w:val="nil"/>
              <w:bottom w:val="nil"/>
            </w:tcBorders>
          </w:tcPr>
          <w:p w14:paraId="52B1F723"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Kennedy </w:t>
            </w:r>
            <w:r w:rsidRPr="00A46BD6">
              <w:rPr>
                <w:rFonts w:ascii="Times New Roman" w:hAnsi="Times New Roman"/>
                <w:i/>
                <w:sz w:val="24"/>
                <w:szCs w:val="24"/>
              </w:rPr>
              <w:t>et al</w:t>
            </w:r>
            <w:r w:rsidRPr="00A46BD6">
              <w:rPr>
                <w:rFonts w:ascii="Times New Roman" w:hAnsi="Times New Roman"/>
                <w:sz w:val="24"/>
                <w:szCs w:val="24"/>
              </w:rPr>
              <w:t xml:space="preserve">, 2012 </w:t>
            </w:r>
            <w:r w:rsidRPr="00A46BD6">
              <w:rPr>
                <w:rFonts w:ascii="Times New Roman" w:hAnsi="Times New Roman"/>
                <w:sz w:val="24"/>
                <w:szCs w:val="24"/>
              </w:rPr>
              <w:fldChar w:fldCharType="begin">
                <w:fldData xml:space="preserve">PEVuZE5vdGU+PENpdGU+PEF1dGhvcj5LZW5uZWR5PC9BdXRob3I+PFllYXI+MjAxMjwvWWVhcj48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LZW5uZWR5PC9BdXRob3I+PFllYXI+MjAxMjwvWWVhcj48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36</w:t>
            </w:r>
            <w:r w:rsidRPr="00A46BD6">
              <w:rPr>
                <w:rFonts w:ascii="Times New Roman" w:hAnsi="Times New Roman"/>
                <w:sz w:val="24"/>
                <w:szCs w:val="24"/>
              </w:rPr>
              <w:fldChar w:fldCharType="end"/>
            </w:r>
          </w:p>
        </w:tc>
        <w:tc>
          <w:tcPr>
            <w:tcW w:w="1134" w:type="dxa"/>
            <w:tcBorders>
              <w:top w:val="nil"/>
              <w:bottom w:val="nil"/>
              <w:right w:val="nil"/>
            </w:tcBorders>
          </w:tcPr>
          <w:p w14:paraId="1062DC1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9</w:t>
            </w:r>
          </w:p>
        </w:tc>
        <w:tc>
          <w:tcPr>
            <w:tcW w:w="1843" w:type="dxa"/>
            <w:tcBorders>
              <w:top w:val="nil"/>
              <w:left w:val="nil"/>
              <w:bottom w:val="nil"/>
              <w:right w:val="nil"/>
            </w:tcBorders>
          </w:tcPr>
          <w:p w14:paraId="3BA27184"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Kidney</w:t>
            </w:r>
          </w:p>
        </w:tc>
        <w:tc>
          <w:tcPr>
            <w:tcW w:w="992" w:type="dxa"/>
            <w:tcBorders>
              <w:top w:val="nil"/>
              <w:left w:val="nil"/>
              <w:bottom w:val="nil"/>
              <w:right w:val="nil"/>
            </w:tcBorders>
          </w:tcPr>
          <w:p w14:paraId="61E9A4E6"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5B68047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9.3%</w:t>
            </w:r>
          </w:p>
        </w:tc>
        <w:tc>
          <w:tcPr>
            <w:tcW w:w="993" w:type="dxa"/>
            <w:tcBorders>
              <w:top w:val="nil"/>
              <w:left w:val="nil"/>
              <w:bottom w:val="nil"/>
              <w:right w:val="nil"/>
            </w:tcBorders>
          </w:tcPr>
          <w:p w14:paraId="40810FB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000</w:t>
            </w:r>
          </w:p>
        </w:tc>
        <w:tc>
          <w:tcPr>
            <w:tcW w:w="992" w:type="dxa"/>
            <w:tcBorders>
              <w:top w:val="nil"/>
              <w:left w:val="nil"/>
              <w:bottom w:val="nil"/>
              <w:right w:val="nil"/>
            </w:tcBorders>
          </w:tcPr>
          <w:p w14:paraId="3243E2C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6.5%</w:t>
            </w:r>
          </w:p>
        </w:tc>
        <w:tc>
          <w:tcPr>
            <w:tcW w:w="1276" w:type="dxa"/>
            <w:tcBorders>
              <w:top w:val="nil"/>
              <w:left w:val="nil"/>
              <w:bottom w:val="nil"/>
              <w:right w:val="nil"/>
            </w:tcBorders>
          </w:tcPr>
          <w:p w14:paraId="7160A2B8"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6.2</w:t>
            </w:r>
          </w:p>
        </w:tc>
        <w:tc>
          <w:tcPr>
            <w:tcW w:w="1134" w:type="dxa"/>
            <w:tcBorders>
              <w:top w:val="nil"/>
              <w:left w:val="nil"/>
              <w:bottom w:val="nil"/>
              <w:right w:val="nil"/>
            </w:tcBorders>
          </w:tcPr>
          <w:p w14:paraId="234F5B4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4%</w:t>
            </w:r>
          </w:p>
        </w:tc>
        <w:tc>
          <w:tcPr>
            <w:tcW w:w="1572" w:type="dxa"/>
            <w:tcBorders>
              <w:top w:val="nil"/>
              <w:left w:val="nil"/>
              <w:bottom w:val="nil"/>
            </w:tcBorders>
          </w:tcPr>
          <w:p w14:paraId="366DF5D5" w14:textId="77777777" w:rsidR="00901B4C" w:rsidRPr="00A46BD6" w:rsidRDefault="00901B4C" w:rsidP="00901B4C">
            <w:pPr>
              <w:jc w:val="center"/>
              <w:rPr>
                <w:rFonts w:ascii="Times New Roman" w:hAnsi="Times New Roman"/>
                <w:sz w:val="24"/>
                <w:szCs w:val="24"/>
              </w:rPr>
            </w:pPr>
          </w:p>
        </w:tc>
      </w:tr>
      <w:tr w:rsidR="00901B4C" w:rsidRPr="00A46BD6" w14:paraId="223E1465" w14:textId="77777777" w:rsidTr="00901B4C">
        <w:trPr>
          <w:gridAfter w:val="1"/>
          <w:wAfter w:w="21" w:type="dxa"/>
        </w:trPr>
        <w:tc>
          <w:tcPr>
            <w:tcW w:w="2835" w:type="dxa"/>
            <w:tcBorders>
              <w:top w:val="nil"/>
              <w:bottom w:val="nil"/>
            </w:tcBorders>
          </w:tcPr>
          <w:p w14:paraId="53B6508F"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Garcia-Donaire </w:t>
            </w:r>
            <w:r w:rsidRPr="00A46BD6">
              <w:rPr>
                <w:rFonts w:ascii="Times New Roman" w:hAnsi="Times New Roman"/>
                <w:i/>
                <w:sz w:val="24"/>
                <w:szCs w:val="24"/>
              </w:rPr>
              <w:t>et al.,</w:t>
            </w:r>
            <w:r w:rsidRPr="00A46BD6">
              <w:rPr>
                <w:rFonts w:ascii="Times New Roman" w:hAnsi="Times New Roman"/>
                <w:sz w:val="24"/>
                <w:szCs w:val="24"/>
              </w:rPr>
              <w:t xml:space="preserve"> 2005 </w:t>
            </w:r>
            <w:r w:rsidRPr="00A46BD6">
              <w:rPr>
                <w:rFonts w:ascii="Times New Roman" w:hAnsi="Times New Roman"/>
                <w:sz w:val="24"/>
                <w:szCs w:val="24"/>
              </w:rPr>
              <w:fldChar w:fldCharType="begin">
                <w:fldData xml:space="preserve">PEVuZE5vdGU+PENpdGU+PEF1dGhvcj5HYXJjaWEtRG9uYWlyZTwvQXV0aG9yPjxZZWFyPjIwMDU8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HYXJjaWEtRG9uYWlyZTwvQXV0aG9yPjxZZWFyPjIwMDU8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91</w:t>
            </w:r>
            <w:r w:rsidRPr="00A46BD6">
              <w:rPr>
                <w:rFonts w:ascii="Times New Roman" w:hAnsi="Times New Roman"/>
                <w:sz w:val="24"/>
                <w:szCs w:val="24"/>
              </w:rPr>
              <w:fldChar w:fldCharType="end"/>
            </w:r>
          </w:p>
        </w:tc>
        <w:tc>
          <w:tcPr>
            <w:tcW w:w="1134" w:type="dxa"/>
            <w:tcBorders>
              <w:top w:val="nil"/>
              <w:bottom w:val="nil"/>
              <w:right w:val="nil"/>
            </w:tcBorders>
          </w:tcPr>
          <w:p w14:paraId="143D6774"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9</w:t>
            </w:r>
          </w:p>
        </w:tc>
        <w:tc>
          <w:tcPr>
            <w:tcW w:w="1843" w:type="dxa"/>
            <w:tcBorders>
              <w:top w:val="nil"/>
              <w:left w:val="nil"/>
              <w:bottom w:val="nil"/>
              <w:right w:val="nil"/>
            </w:tcBorders>
          </w:tcPr>
          <w:p w14:paraId="12B67707"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Kidney</w:t>
            </w:r>
          </w:p>
        </w:tc>
        <w:tc>
          <w:tcPr>
            <w:tcW w:w="992" w:type="dxa"/>
            <w:tcBorders>
              <w:top w:val="nil"/>
              <w:left w:val="nil"/>
              <w:bottom w:val="nil"/>
              <w:right w:val="nil"/>
            </w:tcBorders>
          </w:tcPr>
          <w:p w14:paraId="7D010F9F"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2CC13CED" w14:textId="77777777" w:rsidR="00901B4C" w:rsidRPr="00A46BD6" w:rsidRDefault="00901B4C" w:rsidP="00901B4C">
            <w:pPr>
              <w:jc w:val="center"/>
              <w:rPr>
                <w:rFonts w:ascii="Times New Roman" w:hAnsi="Times New Roman"/>
                <w:sz w:val="24"/>
                <w:szCs w:val="24"/>
              </w:rPr>
            </w:pPr>
          </w:p>
        </w:tc>
        <w:tc>
          <w:tcPr>
            <w:tcW w:w="993" w:type="dxa"/>
            <w:tcBorders>
              <w:top w:val="nil"/>
              <w:left w:val="nil"/>
              <w:bottom w:val="nil"/>
              <w:right w:val="nil"/>
            </w:tcBorders>
          </w:tcPr>
          <w:p w14:paraId="0C4B14CF" w14:textId="77777777" w:rsidR="00901B4C" w:rsidRPr="00A46BD6" w:rsidRDefault="00901B4C" w:rsidP="00901B4C">
            <w:pPr>
              <w:jc w:val="center"/>
              <w:rPr>
                <w:rFonts w:ascii="Times New Roman" w:hAnsi="Times New Roman"/>
                <w:sz w:val="24"/>
                <w:szCs w:val="24"/>
              </w:rPr>
            </w:pPr>
          </w:p>
        </w:tc>
        <w:tc>
          <w:tcPr>
            <w:tcW w:w="992" w:type="dxa"/>
            <w:tcBorders>
              <w:top w:val="nil"/>
              <w:left w:val="nil"/>
              <w:bottom w:val="nil"/>
              <w:right w:val="nil"/>
            </w:tcBorders>
          </w:tcPr>
          <w:p w14:paraId="376A1255" w14:textId="77777777" w:rsidR="00901B4C" w:rsidRPr="00A46BD6" w:rsidRDefault="00901B4C" w:rsidP="00901B4C">
            <w:pPr>
              <w:jc w:val="center"/>
              <w:rPr>
                <w:rFonts w:ascii="Times New Roman" w:hAnsi="Times New Roman"/>
                <w:sz w:val="24"/>
                <w:szCs w:val="24"/>
              </w:rPr>
            </w:pPr>
          </w:p>
        </w:tc>
        <w:tc>
          <w:tcPr>
            <w:tcW w:w="1276" w:type="dxa"/>
            <w:tcBorders>
              <w:top w:val="nil"/>
              <w:left w:val="nil"/>
              <w:bottom w:val="nil"/>
              <w:right w:val="nil"/>
            </w:tcBorders>
          </w:tcPr>
          <w:p w14:paraId="7B4E0524" w14:textId="77777777" w:rsidR="00901B4C" w:rsidRPr="00A46BD6" w:rsidRDefault="00901B4C" w:rsidP="00901B4C">
            <w:pPr>
              <w:jc w:val="center"/>
              <w:rPr>
                <w:rFonts w:ascii="Times New Roman" w:hAnsi="Times New Roman"/>
                <w:sz w:val="24"/>
                <w:szCs w:val="24"/>
              </w:rPr>
            </w:pPr>
          </w:p>
        </w:tc>
        <w:tc>
          <w:tcPr>
            <w:tcW w:w="1134" w:type="dxa"/>
            <w:tcBorders>
              <w:top w:val="nil"/>
              <w:left w:val="nil"/>
              <w:bottom w:val="nil"/>
              <w:right w:val="nil"/>
            </w:tcBorders>
          </w:tcPr>
          <w:p w14:paraId="7B28341B" w14:textId="77777777" w:rsidR="00901B4C" w:rsidRPr="00A46BD6" w:rsidRDefault="00901B4C" w:rsidP="00901B4C">
            <w:pPr>
              <w:jc w:val="center"/>
              <w:rPr>
                <w:rFonts w:ascii="Times New Roman" w:hAnsi="Times New Roman"/>
                <w:sz w:val="24"/>
                <w:szCs w:val="24"/>
              </w:rPr>
            </w:pPr>
          </w:p>
        </w:tc>
        <w:tc>
          <w:tcPr>
            <w:tcW w:w="1572" w:type="dxa"/>
            <w:tcBorders>
              <w:top w:val="nil"/>
              <w:left w:val="nil"/>
              <w:bottom w:val="nil"/>
            </w:tcBorders>
          </w:tcPr>
          <w:p w14:paraId="5063DDB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0%</w:t>
            </w:r>
          </w:p>
        </w:tc>
      </w:tr>
      <w:tr w:rsidR="00901B4C" w:rsidRPr="00A46BD6" w14:paraId="3A4763D3" w14:textId="77777777" w:rsidTr="00901B4C">
        <w:trPr>
          <w:gridAfter w:val="1"/>
          <w:wAfter w:w="21" w:type="dxa"/>
        </w:trPr>
        <w:tc>
          <w:tcPr>
            <w:tcW w:w="2835" w:type="dxa"/>
            <w:tcBorders>
              <w:top w:val="nil"/>
              <w:bottom w:val="nil"/>
            </w:tcBorders>
          </w:tcPr>
          <w:p w14:paraId="42A128C7"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Al-Otaibi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19 </w:t>
            </w:r>
            <w:r w:rsidRPr="00A46BD6">
              <w:rPr>
                <w:rFonts w:ascii="Times New Roman" w:hAnsi="Times New Roman"/>
                <w:sz w:val="24"/>
                <w:szCs w:val="24"/>
                <w:lang w:val="nl-NL"/>
              </w:rPr>
              <w:fldChar w:fldCharType="begin">
                <w:fldData xml:space="preserve">PEVuZE5vdGU+PENpdGU+PEF1dGhvcj5BbC1PdGFpYmk8L0F1dGhvcj48WWVhcj4yMDE5PC9ZZWFy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BbC1PdGFpYmk8L0F1dGhvcj48WWVhcj4yMDE5PC9ZZWFy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92</w:t>
            </w:r>
            <w:r w:rsidRPr="00A46BD6">
              <w:rPr>
                <w:rFonts w:ascii="Times New Roman" w:hAnsi="Times New Roman"/>
                <w:sz w:val="24"/>
                <w:szCs w:val="24"/>
                <w:lang w:val="nl-NL"/>
              </w:rPr>
              <w:fldChar w:fldCharType="end"/>
            </w:r>
          </w:p>
        </w:tc>
        <w:tc>
          <w:tcPr>
            <w:tcW w:w="1134" w:type="dxa"/>
            <w:tcBorders>
              <w:top w:val="nil"/>
              <w:bottom w:val="nil"/>
              <w:right w:val="nil"/>
            </w:tcBorders>
          </w:tcPr>
          <w:p w14:paraId="3BA63C1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3</w:t>
            </w:r>
          </w:p>
        </w:tc>
        <w:tc>
          <w:tcPr>
            <w:tcW w:w="1843" w:type="dxa"/>
            <w:tcBorders>
              <w:top w:val="nil"/>
              <w:left w:val="nil"/>
              <w:bottom w:val="nil"/>
              <w:right w:val="nil"/>
            </w:tcBorders>
          </w:tcPr>
          <w:p w14:paraId="735B805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Kidney</w:t>
            </w:r>
          </w:p>
        </w:tc>
        <w:tc>
          <w:tcPr>
            <w:tcW w:w="992" w:type="dxa"/>
            <w:tcBorders>
              <w:top w:val="nil"/>
              <w:left w:val="nil"/>
              <w:bottom w:val="nil"/>
              <w:right w:val="nil"/>
            </w:tcBorders>
          </w:tcPr>
          <w:p w14:paraId="18566DF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46C605D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90.6</w:t>
            </w:r>
          </w:p>
        </w:tc>
        <w:tc>
          <w:tcPr>
            <w:tcW w:w="993" w:type="dxa"/>
            <w:tcBorders>
              <w:top w:val="nil"/>
              <w:left w:val="nil"/>
              <w:bottom w:val="nil"/>
              <w:right w:val="nil"/>
            </w:tcBorders>
          </w:tcPr>
          <w:p w14:paraId="35DA9971" w14:textId="77777777" w:rsidR="00901B4C" w:rsidRPr="00A46BD6" w:rsidRDefault="00901B4C" w:rsidP="00901B4C">
            <w:pPr>
              <w:jc w:val="center"/>
              <w:rPr>
                <w:rFonts w:ascii="Times New Roman" w:hAnsi="Times New Roman"/>
                <w:sz w:val="24"/>
                <w:szCs w:val="24"/>
              </w:rPr>
            </w:pPr>
          </w:p>
        </w:tc>
        <w:tc>
          <w:tcPr>
            <w:tcW w:w="992" w:type="dxa"/>
            <w:tcBorders>
              <w:top w:val="nil"/>
              <w:left w:val="nil"/>
              <w:bottom w:val="nil"/>
              <w:right w:val="nil"/>
            </w:tcBorders>
          </w:tcPr>
          <w:p w14:paraId="1E3D4E75" w14:textId="77777777" w:rsidR="00901B4C" w:rsidRPr="00A46BD6" w:rsidRDefault="00901B4C" w:rsidP="00901B4C">
            <w:pPr>
              <w:jc w:val="center"/>
              <w:rPr>
                <w:rFonts w:ascii="Times New Roman" w:hAnsi="Times New Roman"/>
                <w:sz w:val="24"/>
                <w:szCs w:val="24"/>
              </w:rPr>
            </w:pPr>
          </w:p>
        </w:tc>
        <w:tc>
          <w:tcPr>
            <w:tcW w:w="1276" w:type="dxa"/>
            <w:tcBorders>
              <w:top w:val="nil"/>
              <w:left w:val="nil"/>
              <w:bottom w:val="nil"/>
              <w:right w:val="nil"/>
            </w:tcBorders>
          </w:tcPr>
          <w:p w14:paraId="30F7A024" w14:textId="77777777" w:rsidR="00901B4C" w:rsidRPr="00A46BD6" w:rsidRDefault="00901B4C" w:rsidP="00901B4C">
            <w:pPr>
              <w:jc w:val="center"/>
              <w:rPr>
                <w:rFonts w:ascii="Times New Roman" w:hAnsi="Times New Roman"/>
                <w:sz w:val="24"/>
                <w:szCs w:val="24"/>
              </w:rPr>
            </w:pPr>
          </w:p>
        </w:tc>
        <w:tc>
          <w:tcPr>
            <w:tcW w:w="1134" w:type="dxa"/>
            <w:tcBorders>
              <w:top w:val="nil"/>
              <w:left w:val="nil"/>
              <w:bottom w:val="nil"/>
              <w:right w:val="nil"/>
            </w:tcBorders>
          </w:tcPr>
          <w:p w14:paraId="26C7636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6.1%</w:t>
            </w:r>
          </w:p>
        </w:tc>
        <w:tc>
          <w:tcPr>
            <w:tcW w:w="1572" w:type="dxa"/>
            <w:tcBorders>
              <w:top w:val="nil"/>
              <w:left w:val="nil"/>
              <w:bottom w:val="nil"/>
            </w:tcBorders>
          </w:tcPr>
          <w:p w14:paraId="4A3DA748" w14:textId="77777777" w:rsidR="00901B4C" w:rsidRPr="00A46BD6" w:rsidRDefault="00901B4C" w:rsidP="00901B4C">
            <w:pPr>
              <w:jc w:val="center"/>
              <w:rPr>
                <w:rFonts w:ascii="Times New Roman" w:hAnsi="Times New Roman"/>
                <w:sz w:val="24"/>
                <w:szCs w:val="24"/>
              </w:rPr>
            </w:pPr>
          </w:p>
        </w:tc>
      </w:tr>
      <w:tr w:rsidR="00901B4C" w:rsidRPr="00A46BD6" w14:paraId="79817331" w14:textId="77777777" w:rsidTr="00901B4C">
        <w:trPr>
          <w:gridAfter w:val="1"/>
          <w:wAfter w:w="21" w:type="dxa"/>
        </w:trPr>
        <w:tc>
          <w:tcPr>
            <w:tcW w:w="2835" w:type="dxa"/>
            <w:tcBorders>
              <w:top w:val="nil"/>
              <w:bottom w:val="nil"/>
            </w:tcBorders>
          </w:tcPr>
          <w:p w14:paraId="5FCD7A5B"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Coscia </w:t>
            </w:r>
            <w:r w:rsidRPr="00A46BD6">
              <w:rPr>
                <w:rFonts w:ascii="Times New Roman" w:hAnsi="Times New Roman"/>
                <w:i/>
                <w:sz w:val="24"/>
                <w:szCs w:val="24"/>
              </w:rPr>
              <w:t>et al</w:t>
            </w:r>
            <w:r w:rsidRPr="00A46BD6">
              <w:rPr>
                <w:rFonts w:ascii="Times New Roman" w:hAnsi="Times New Roman"/>
                <w:sz w:val="24"/>
                <w:szCs w:val="24"/>
              </w:rPr>
              <w:t xml:space="preserve">., 2014 </w:t>
            </w:r>
            <w:r w:rsidRPr="00A46BD6">
              <w:rPr>
                <w:rFonts w:ascii="Times New Roman" w:hAnsi="Times New Roman"/>
                <w:sz w:val="24"/>
                <w:szCs w:val="24"/>
              </w:rPr>
              <w:fldChar w:fldCharType="begin">
                <w:fldData xml:space="preserve">PEVuZE5vdGU+PENpdGU+PEF1dGhvcj5Db3NjaWE8L0F1dGhvcj48WWVhcj4yMDE0PC9ZZWFyPjxS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Db3NjaWE8L0F1dGhvcj48WWVhcj4yMDE0PC9ZZWFyPjxS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80</w:t>
            </w:r>
            <w:r w:rsidRPr="00A46BD6">
              <w:rPr>
                <w:rFonts w:ascii="Times New Roman" w:hAnsi="Times New Roman"/>
                <w:sz w:val="24"/>
                <w:szCs w:val="24"/>
              </w:rPr>
              <w:fldChar w:fldCharType="end"/>
            </w:r>
          </w:p>
        </w:tc>
        <w:tc>
          <w:tcPr>
            <w:tcW w:w="1134" w:type="dxa"/>
            <w:tcBorders>
              <w:top w:val="nil"/>
              <w:bottom w:val="nil"/>
              <w:right w:val="nil"/>
            </w:tcBorders>
          </w:tcPr>
          <w:p w14:paraId="68DBD3B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85</w:t>
            </w:r>
          </w:p>
          <w:p w14:paraId="545516F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200</w:t>
            </w:r>
          </w:p>
          <w:p w14:paraId="5F5E4676"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6</w:t>
            </w:r>
          </w:p>
          <w:p w14:paraId="3EC2031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2</w:t>
            </w:r>
          </w:p>
        </w:tc>
        <w:tc>
          <w:tcPr>
            <w:tcW w:w="1843" w:type="dxa"/>
            <w:tcBorders>
              <w:top w:val="nil"/>
              <w:left w:val="nil"/>
              <w:bottom w:val="nil"/>
              <w:right w:val="nil"/>
            </w:tcBorders>
          </w:tcPr>
          <w:p w14:paraId="33FC9A17"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Kidney</w:t>
            </w:r>
          </w:p>
          <w:p w14:paraId="7CB021F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Liver</w:t>
            </w:r>
          </w:p>
          <w:p w14:paraId="0C132698"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Pancreas- kidney</w:t>
            </w:r>
          </w:p>
          <w:p w14:paraId="55BC5B6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Heart</w:t>
            </w:r>
          </w:p>
        </w:tc>
        <w:tc>
          <w:tcPr>
            <w:tcW w:w="992" w:type="dxa"/>
            <w:tcBorders>
              <w:top w:val="nil"/>
              <w:left w:val="nil"/>
              <w:bottom w:val="nil"/>
              <w:right w:val="nil"/>
            </w:tcBorders>
          </w:tcPr>
          <w:p w14:paraId="360C460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Tac</w:t>
            </w:r>
          </w:p>
          <w:p w14:paraId="0FE6734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Tac</w:t>
            </w:r>
          </w:p>
          <w:p w14:paraId="16E209C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p w14:paraId="789D9844"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50E75067"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71%</w:t>
            </w:r>
          </w:p>
          <w:p w14:paraId="5504683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72.7%</w:t>
            </w:r>
          </w:p>
          <w:p w14:paraId="251FF0C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66%</w:t>
            </w:r>
          </w:p>
          <w:p w14:paraId="556515D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67%</w:t>
            </w:r>
          </w:p>
        </w:tc>
        <w:tc>
          <w:tcPr>
            <w:tcW w:w="993" w:type="dxa"/>
            <w:tcBorders>
              <w:top w:val="nil"/>
              <w:left w:val="nil"/>
              <w:bottom w:val="nil"/>
              <w:right w:val="nil"/>
            </w:tcBorders>
          </w:tcPr>
          <w:p w14:paraId="2203327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2489</w:t>
            </w:r>
          </w:p>
          <w:p w14:paraId="6FB2FD6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2757</w:t>
            </w:r>
          </w:p>
          <w:p w14:paraId="40AF546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183</w:t>
            </w:r>
          </w:p>
          <w:p w14:paraId="21457EB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570</w:t>
            </w:r>
          </w:p>
        </w:tc>
        <w:tc>
          <w:tcPr>
            <w:tcW w:w="992" w:type="dxa"/>
            <w:tcBorders>
              <w:top w:val="nil"/>
              <w:left w:val="nil"/>
              <w:bottom w:val="nil"/>
              <w:right w:val="nil"/>
            </w:tcBorders>
          </w:tcPr>
          <w:p w14:paraId="021BB63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43%</w:t>
            </w:r>
          </w:p>
          <w:p w14:paraId="7C28F247"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30%</w:t>
            </w:r>
          </w:p>
          <w:p w14:paraId="49E37964"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8%</w:t>
            </w:r>
          </w:p>
          <w:p w14:paraId="36B4DBF4"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6%</w:t>
            </w:r>
          </w:p>
        </w:tc>
        <w:tc>
          <w:tcPr>
            <w:tcW w:w="1276" w:type="dxa"/>
            <w:tcBorders>
              <w:top w:val="nil"/>
              <w:left w:val="nil"/>
              <w:bottom w:val="nil"/>
              <w:right w:val="nil"/>
            </w:tcBorders>
          </w:tcPr>
          <w:p w14:paraId="5366E55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35.4</w:t>
            </w:r>
          </w:p>
          <w:p w14:paraId="2D78782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36.1</w:t>
            </w:r>
          </w:p>
          <w:p w14:paraId="01A5F8D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4</w:t>
            </w:r>
          </w:p>
          <w:p w14:paraId="5748EC7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6.2</w:t>
            </w:r>
          </w:p>
        </w:tc>
        <w:tc>
          <w:tcPr>
            <w:tcW w:w="1134" w:type="dxa"/>
            <w:tcBorders>
              <w:top w:val="nil"/>
              <w:left w:val="nil"/>
              <w:bottom w:val="nil"/>
              <w:right w:val="nil"/>
            </w:tcBorders>
          </w:tcPr>
          <w:p w14:paraId="23A42AD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53%</w:t>
            </w:r>
          </w:p>
          <w:p w14:paraId="6C0CFD8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lastRenderedPageBreak/>
              <w:t>43%</w:t>
            </w:r>
          </w:p>
          <w:p w14:paraId="496637E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3%</w:t>
            </w:r>
          </w:p>
          <w:p w14:paraId="717C2E86"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7%</w:t>
            </w:r>
          </w:p>
        </w:tc>
        <w:tc>
          <w:tcPr>
            <w:tcW w:w="1572" w:type="dxa"/>
            <w:tcBorders>
              <w:top w:val="nil"/>
              <w:left w:val="nil"/>
              <w:bottom w:val="nil"/>
            </w:tcBorders>
          </w:tcPr>
          <w:p w14:paraId="4411CA0F" w14:textId="77777777" w:rsidR="00901B4C" w:rsidRPr="00A46BD6" w:rsidRDefault="00901B4C" w:rsidP="00901B4C">
            <w:pPr>
              <w:jc w:val="center"/>
              <w:rPr>
                <w:rFonts w:ascii="Times New Roman" w:hAnsi="Times New Roman"/>
                <w:sz w:val="24"/>
                <w:szCs w:val="24"/>
              </w:rPr>
            </w:pPr>
          </w:p>
        </w:tc>
      </w:tr>
      <w:tr w:rsidR="00901B4C" w:rsidRPr="00A46BD6" w14:paraId="4AB9CDCF" w14:textId="77777777" w:rsidTr="00901B4C">
        <w:trPr>
          <w:gridAfter w:val="1"/>
          <w:wAfter w:w="21" w:type="dxa"/>
        </w:trPr>
        <w:tc>
          <w:tcPr>
            <w:tcW w:w="2835" w:type="dxa"/>
            <w:tcBorders>
              <w:top w:val="nil"/>
              <w:bottom w:val="nil"/>
            </w:tcBorders>
          </w:tcPr>
          <w:p w14:paraId="762D2585"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Christopher </w:t>
            </w:r>
            <w:r w:rsidRPr="00A46BD6">
              <w:rPr>
                <w:rFonts w:ascii="Times New Roman" w:hAnsi="Times New Roman"/>
                <w:i/>
                <w:sz w:val="24"/>
                <w:szCs w:val="24"/>
              </w:rPr>
              <w:t>et al</w:t>
            </w:r>
            <w:r w:rsidRPr="00A46BD6">
              <w:rPr>
                <w:rFonts w:ascii="Times New Roman" w:hAnsi="Times New Roman"/>
                <w:sz w:val="24"/>
                <w:szCs w:val="24"/>
              </w:rPr>
              <w:t xml:space="preserve">. 2006 </w:t>
            </w:r>
            <w:r w:rsidRPr="00A46BD6">
              <w:rPr>
                <w:rFonts w:ascii="Times New Roman" w:hAnsi="Times New Roman"/>
                <w:sz w:val="24"/>
                <w:szCs w:val="24"/>
              </w:rPr>
              <w:fldChar w:fldCharType="begin">
                <w:fldData xml:space="preserve">PEVuZE5vdGU+PENpdGU+PEF1dGhvcj5DaHJpc3RvcGhlcjwvQXV0aG9yPjxZZWFyPjIwMDY8L1ll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DaHJpc3RvcGhlcjwvQXV0aG9yPjxZZWFyPjIwMDY8L1ll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73</w:t>
            </w:r>
            <w:r w:rsidRPr="00A46BD6">
              <w:rPr>
                <w:rFonts w:ascii="Times New Roman" w:hAnsi="Times New Roman"/>
                <w:sz w:val="24"/>
                <w:szCs w:val="24"/>
              </w:rPr>
              <w:fldChar w:fldCharType="end"/>
            </w:r>
          </w:p>
        </w:tc>
        <w:tc>
          <w:tcPr>
            <w:tcW w:w="1134" w:type="dxa"/>
            <w:tcBorders>
              <w:top w:val="nil"/>
              <w:bottom w:val="nil"/>
              <w:right w:val="nil"/>
            </w:tcBorders>
          </w:tcPr>
          <w:p w14:paraId="3D054FEF"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3</w:t>
            </w:r>
          </w:p>
        </w:tc>
        <w:tc>
          <w:tcPr>
            <w:tcW w:w="1843" w:type="dxa"/>
            <w:tcBorders>
              <w:top w:val="nil"/>
              <w:left w:val="nil"/>
              <w:bottom w:val="nil"/>
              <w:right w:val="nil"/>
            </w:tcBorders>
          </w:tcPr>
          <w:p w14:paraId="0FD85DF7"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w:t>
            </w:r>
          </w:p>
        </w:tc>
        <w:tc>
          <w:tcPr>
            <w:tcW w:w="992" w:type="dxa"/>
            <w:tcBorders>
              <w:top w:val="nil"/>
              <w:left w:val="nil"/>
              <w:bottom w:val="nil"/>
              <w:right w:val="nil"/>
            </w:tcBorders>
          </w:tcPr>
          <w:p w14:paraId="7A9993E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70CC40E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67.4%</w:t>
            </w:r>
          </w:p>
        </w:tc>
        <w:tc>
          <w:tcPr>
            <w:tcW w:w="993" w:type="dxa"/>
            <w:tcBorders>
              <w:top w:val="nil"/>
              <w:left w:val="nil"/>
              <w:bottom w:val="nil"/>
              <w:right w:val="nil"/>
            </w:tcBorders>
          </w:tcPr>
          <w:p w14:paraId="66E320C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660</w:t>
            </w:r>
          </w:p>
        </w:tc>
        <w:tc>
          <w:tcPr>
            <w:tcW w:w="992" w:type="dxa"/>
            <w:tcBorders>
              <w:top w:val="nil"/>
              <w:left w:val="nil"/>
              <w:bottom w:val="nil"/>
              <w:right w:val="nil"/>
            </w:tcBorders>
          </w:tcPr>
          <w:p w14:paraId="326E69E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1%</w:t>
            </w:r>
          </w:p>
        </w:tc>
        <w:tc>
          <w:tcPr>
            <w:tcW w:w="1276" w:type="dxa"/>
            <w:tcBorders>
              <w:top w:val="nil"/>
              <w:left w:val="nil"/>
              <w:bottom w:val="nil"/>
              <w:right w:val="nil"/>
            </w:tcBorders>
          </w:tcPr>
          <w:p w14:paraId="50E1D8C6"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7.5</w:t>
            </w:r>
          </w:p>
        </w:tc>
        <w:tc>
          <w:tcPr>
            <w:tcW w:w="1134" w:type="dxa"/>
            <w:tcBorders>
              <w:top w:val="nil"/>
              <w:left w:val="nil"/>
              <w:bottom w:val="nil"/>
              <w:right w:val="nil"/>
            </w:tcBorders>
          </w:tcPr>
          <w:p w14:paraId="03460890" w14:textId="77777777" w:rsidR="00901B4C" w:rsidRPr="00A46BD6" w:rsidRDefault="00901B4C" w:rsidP="00901B4C">
            <w:pPr>
              <w:jc w:val="center"/>
              <w:rPr>
                <w:rFonts w:ascii="Times New Roman" w:hAnsi="Times New Roman"/>
                <w:sz w:val="24"/>
                <w:szCs w:val="24"/>
              </w:rPr>
            </w:pPr>
          </w:p>
        </w:tc>
        <w:tc>
          <w:tcPr>
            <w:tcW w:w="1572" w:type="dxa"/>
            <w:tcBorders>
              <w:top w:val="nil"/>
              <w:left w:val="nil"/>
              <w:bottom w:val="nil"/>
            </w:tcBorders>
          </w:tcPr>
          <w:p w14:paraId="30C32D9E" w14:textId="77777777" w:rsidR="00901B4C" w:rsidRPr="00A46BD6" w:rsidRDefault="00901B4C" w:rsidP="00901B4C">
            <w:pPr>
              <w:jc w:val="center"/>
              <w:rPr>
                <w:rFonts w:ascii="Times New Roman" w:hAnsi="Times New Roman"/>
                <w:sz w:val="24"/>
                <w:szCs w:val="24"/>
              </w:rPr>
            </w:pPr>
          </w:p>
        </w:tc>
      </w:tr>
      <w:tr w:rsidR="00901B4C" w:rsidRPr="00A46BD6" w14:paraId="780D0C00" w14:textId="77777777" w:rsidTr="00901B4C">
        <w:trPr>
          <w:gridAfter w:val="1"/>
          <w:wAfter w:w="21" w:type="dxa"/>
        </w:trPr>
        <w:tc>
          <w:tcPr>
            <w:tcW w:w="2835" w:type="dxa"/>
            <w:tcBorders>
              <w:top w:val="nil"/>
              <w:bottom w:val="nil"/>
            </w:tcBorders>
          </w:tcPr>
          <w:p w14:paraId="55194CA6"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Dinelli </w:t>
            </w:r>
            <w:r w:rsidRPr="00A46BD6">
              <w:rPr>
                <w:rFonts w:ascii="Times New Roman" w:hAnsi="Times New Roman"/>
                <w:i/>
                <w:sz w:val="24"/>
                <w:szCs w:val="24"/>
              </w:rPr>
              <w:t>et al</w:t>
            </w:r>
            <w:r w:rsidRPr="00A46BD6">
              <w:rPr>
                <w:rFonts w:ascii="Times New Roman" w:hAnsi="Times New Roman"/>
                <w:sz w:val="24"/>
                <w:szCs w:val="24"/>
              </w:rPr>
              <w:t xml:space="preserve">., 2017 </w:t>
            </w:r>
            <w:r w:rsidRPr="00A46BD6">
              <w:rPr>
                <w:rFonts w:ascii="Times New Roman" w:hAnsi="Times New Roman"/>
                <w:sz w:val="24"/>
                <w:szCs w:val="24"/>
              </w:rPr>
              <w:fldChar w:fldCharType="begin">
                <w:fldData xml:space="preserve">PEVuZE5vdGU+PENpdGU+PEF1dGhvcj5EaW5lbGxpPC9BdXRob3I+PFllYXI+MjAxNzwvWWVhcj48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EaW5lbGxpPC9BdXRob3I+PFllYXI+MjAxNzwvWWVhcj48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93</w:t>
            </w:r>
            <w:r w:rsidRPr="00A46BD6">
              <w:rPr>
                <w:rFonts w:ascii="Times New Roman" w:hAnsi="Times New Roman"/>
                <w:sz w:val="24"/>
                <w:szCs w:val="24"/>
              </w:rPr>
              <w:fldChar w:fldCharType="end"/>
            </w:r>
          </w:p>
        </w:tc>
        <w:tc>
          <w:tcPr>
            <w:tcW w:w="1134" w:type="dxa"/>
            <w:tcBorders>
              <w:top w:val="nil"/>
              <w:bottom w:val="nil"/>
              <w:right w:val="nil"/>
            </w:tcBorders>
          </w:tcPr>
          <w:p w14:paraId="469E5CF6"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6</w:t>
            </w:r>
          </w:p>
        </w:tc>
        <w:tc>
          <w:tcPr>
            <w:tcW w:w="1843" w:type="dxa"/>
            <w:tcBorders>
              <w:top w:val="nil"/>
              <w:left w:val="nil"/>
              <w:bottom w:val="nil"/>
              <w:right w:val="nil"/>
            </w:tcBorders>
          </w:tcPr>
          <w:p w14:paraId="44612F58"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Kidney</w:t>
            </w:r>
          </w:p>
        </w:tc>
        <w:tc>
          <w:tcPr>
            <w:tcW w:w="992" w:type="dxa"/>
            <w:tcBorders>
              <w:top w:val="nil"/>
              <w:left w:val="nil"/>
              <w:bottom w:val="nil"/>
              <w:right w:val="nil"/>
            </w:tcBorders>
          </w:tcPr>
          <w:p w14:paraId="5F6224F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2% Tac</w:t>
            </w:r>
          </w:p>
        </w:tc>
        <w:tc>
          <w:tcPr>
            <w:tcW w:w="992" w:type="dxa"/>
            <w:tcBorders>
              <w:top w:val="nil"/>
              <w:left w:val="nil"/>
              <w:bottom w:val="nil"/>
              <w:right w:val="nil"/>
            </w:tcBorders>
          </w:tcPr>
          <w:p w14:paraId="533154C6" w14:textId="77777777" w:rsidR="00901B4C" w:rsidRPr="00A46BD6" w:rsidRDefault="00901B4C" w:rsidP="00901B4C">
            <w:pPr>
              <w:jc w:val="center"/>
              <w:rPr>
                <w:rFonts w:ascii="Times New Roman" w:hAnsi="Times New Roman"/>
                <w:sz w:val="24"/>
                <w:szCs w:val="24"/>
              </w:rPr>
            </w:pPr>
          </w:p>
        </w:tc>
        <w:tc>
          <w:tcPr>
            <w:tcW w:w="993" w:type="dxa"/>
            <w:tcBorders>
              <w:top w:val="nil"/>
              <w:left w:val="nil"/>
              <w:bottom w:val="nil"/>
              <w:right w:val="nil"/>
            </w:tcBorders>
          </w:tcPr>
          <w:p w14:paraId="268E147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630</w:t>
            </w:r>
          </w:p>
        </w:tc>
        <w:tc>
          <w:tcPr>
            <w:tcW w:w="992" w:type="dxa"/>
            <w:tcBorders>
              <w:top w:val="nil"/>
              <w:left w:val="nil"/>
              <w:bottom w:val="nil"/>
              <w:right w:val="nil"/>
            </w:tcBorders>
          </w:tcPr>
          <w:p w14:paraId="33B4A9BF" w14:textId="77777777" w:rsidR="00901B4C" w:rsidRPr="00A46BD6" w:rsidRDefault="00901B4C" w:rsidP="00901B4C">
            <w:pPr>
              <w:jc w:val="center"/>
              <w:rPr>
                <w:rFonts w:ascii="Times New Roman" w:hAnsi="Times New Roman"/>
                <w:sz w:val="24"/>
                <w:szCs w:val="24"/>
              </w:rPr>
            </w:pPr>
          </w:p>
        </w:tc>
        <w:tc>
          <w:tcPr>
            <w:tcW w:w="1276" w:type="dxa"/>
            <w:tcBorders>
              <w:top w:val="nil"/>
              <w:left w:val="nil"/>
              <w:bottom w:val="nil"/>
              <w:right w:val="nil"/>
            </w:tcBorders>
          </w:tcPr>
          <w:p w14:paraId="34E0CFE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6.9</w:t>
            </w:r>
          </w:p>
        </w:tc>
        <w:tc>
          <w:tcPr>
            <w:tcW w:w="1134" w:type="dxa"/>
            <w:tcBorders>
              <w:top w:val="nil"/>
              <w:left w:val="nil"/>
              <w:bottom w:val="nil"/>
              <w:right w:val="nil"/>
            </w:tcBorders>
          </w:tcPr>
          <w:p w14:paraId="2F95217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1.9%</w:t>
            </w:r>
          </w:p>
        </w:tc>
        <w:tc>
          <w:tcPr>
            <w:tcW w:w="1572" w:type="dxa"/>
            <w:tcBorders>
              <w:top w:val="nil"/>
              <w:left w:val="nil"/>
              <w:bottom w:val="nil"/>
            </w:tcBorders>
          </w:tcPr>
          <w:p w14:paraId="0730D94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0.7%</w:t>
            </w:r>
          </w:p>
        </w:tc>
      </w:tr>
      <w:tr w:rsidR="00901B4C" w:rsidRPr="00A46BD6" w14:paraId="741D05AF" w14:textId="77777777" w:rsidTr="00901B4C">
        <w:trPr>
          <w:gridAfter w:val="1"/>
          <w:wAfter w:w="21" w:type="dxa"/>
        </w:trPr>
        <w:tc>
          <w:tcPr>
            <w:tcW w:w="2835" w:type="dxa"/>
            <w:tcBorders>
              <w:top w:val="nil"/>
              <w:bottom w:val="nil"/>
            </w:tcBorders>
          </w:tcPr>
          <w:p w14:paraId="27926293"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D’Souza </w:t>
            </w:r>
            <w:r w:rsidRPr="00A46BD6">
              <w:rPr>
                <w:rFonts w:ascii="Times New Roman" w:hAnsi="Times New Roman"/>
                <w:i/>
                <w:sz w:val="24"/>
                <w:szCs w:val="24"/>
              </w:rPr>
              <w:t>et al</w:t>
            </w:r>
            <w:r w:rsidRPr="00A46BD6">
              <w:rPr>
                <w:rFonts w:ascii="Times New Roman" w:hAnsi="Times New Roman"/>
                <w:sz w:val="24"/>
                <w:szCs w:val="24"/>
              </w:rPr>
              <w:t xml:space="preserve">., 2018 </w:t>
            </w:r>
            <w:r w:rsidRPr="00A46BD6">
              <w:rPr>
                <w:rFonts w:ascii="Times New Roman" w:hAnsi="Times New Roman"/>
                <w:sz w:val="24"/>
                <w:szCs w:val="24"/>
              </w:rPr>
              <w:fldChar w:fldCharType="begin">
                <w:fldData xml:space="preserve">PEVuZE5vdGU+PENpdGU+PEF1dGhvcj5EJmFwb3M7U291emE8L0F1dGhvcj48WWVhcj4yMDE4PC9Z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EJmFwb3M7U291emE8L0F1dGhvcj48WWVhcj4yMDE4PC9Z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74</w:t>
            </w:r>
            <w:r w:rsidRPr="00A46BD6">
              <w:rPr>
                <w:rFonts w:ascii="Times New Roman" w:hAnsi="Times New Roman"/>
                <w:sz w:val="24"/>
                <w:szCs w:val="24"/>
              </w:rPr>
              <w:fldChar w:fldCharType="end"/>
            </w:r>
          </w:p>
        </w:tc>
        <w:tc>
          <w:tcPr>
            <w:tcW w:w="1134" w:type="dxa"/>
            <w:tcBorders>
              <w:top w:val="nil"/>
              <w:bottom w:val="nil"/>
              <w:right w:val="nil"/>
            </w:tcBorders>
          </w:tcPr>
          <w:p w14:paraId="35DC5D9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7</w:t>
            </w:r>
          </w:p>
        </w:tc>
        <w:tc>
          <w:tcPr>
            <w:tcW w:w="1843" w:type="dxa"/>
            <w:tcBorders>
              <w:top w:val="nil"/>
              <w:left w:val="nil"/>
              <w:bottom w:val="nil"/>
              <w:right w:val="nil"/>
            </w:tcBorders>
          </w:tcPr>
          <w:p w14:paraId="61FE7E68"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Heart</w:t>
            </w:r>
          </w:p>
        </w:tc>
        <w:tc>
          <w:tcPr>
            <w:tcW w:w="992" w:type="dxa"/>
            <w:tcBorders>
              <w:top w:val="nil"/>
              <w:left w:val="nil"/>
              <w:bottom w:val="nil"/>
              <w:right w:val="nil"/>
            </w:tcBorders>
          </w:tcPr>
          <w:p w14:paraId="7B4449D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88% Tac</w:t>
            </w:r>
          </w:p>
        </w:tc>
        <w:tc>
          <w:tcPr>
            <w:tcW w:w="992" w:type="dxa"/>
            <w:tcBorders>
              <w:top w:val="nil"/>
              <w:left w:val="nil"/>
              <w:bottom w:val="nil"/>
              <w:right w:val="nil"/>
            </w:tcBorders>
          </w:tcPr>
          <w:p w14:paraId="05D2038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81%</w:t>
            </w:r>
          </w:p>
        </w:tc>
        <w:tc>
          <w:tcPr>
            <w:tcW w:w="993" w:type="dxa"/>
            <w:tcBorders>
              <w:top w:val="nil"/>
              <w:left w:val="nil"/>
              <w:bottom w:val="nil"/>
              <w:right w:val="nil"/>
            </w:tcBorders>
          </w:tcPr>
          <w:p w14:paraId="64DDB83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495</w:t>
            </w:r>
          </w:p>
        </w:tc>
        <w:tc>
          <w:tcPr>
            <w:tcW w:w="992" w:type="dxa"/>
            <w:tcBorders>
              <w:top w:val="nil"/>
              <w:left w:val="nil"/>
              <w:bottom w:val="nil"/>
              <w:right w:val="nil"/>
            </w:tcBorders>
          </w:tcPr>
          <w:p w14:paraId="28F01674" w14:textId="77777777" w:rsidR="00901B4C" w:rsidRPr="00A46BD6" w:rsidRDefault="00901B4C" w:rsidP="00901B4C">
            <w:pPr>
              <w:jc w:val="center"/>
              <w:rPr>
                <w:rFonts w:ascii="Times New Roman" w:hAnsi="Times New Roman"/>
                <w:sz w:val="24"/>
                <w:szCs w:val="24"/>
              </w:rPr>
            </w:pPr>
          </w:p>
        </w:tc>
        <w:tc>
          <w:tcPr>
            <w:tcW w:w="1276" w:type="dxa"/>
            <w:tcBorders>
              <w:top w:val="nil"/>
              <w:left w:val="nil"/>
              <w:bottom w:val="nil"/>
              <w:right w:val="nil"/>
            </w:tcBorders>
          </w:tcPr>
          <w:p w14:paraId="1D9A342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5</w:t>
            </w:r>
          </w:p>
        </w:tc>
        <w:tc>
          <w:tcPr>
            <w:tcW w:w="1134" w:type="dxa"/>
            <w:tcBorders>
              <w:top w:val="nil"/>
              <w:left w:val="nil"/>
              <w:bottom w:val="nil"/>
              <w:right w:val="nil"/>
            </w:tcBorders>
          </w:tcPr>
          <w:p w14:paraId="3FCEEDF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6.2%</w:t>
            </w:r>
          </w:p>
        </w:tc>
        <w:tc>
          <w:tcPr>
            <w:tcW w:w="1572" w:type="dxa"/>
            <w:tcBorders>
              <w:top w:val="nil"/>
              <w:left w:val="nil"/>
              <w:bottom w:val="nil"/>
            </w:tcBorders>
          </w:tcPr>
          <w:p w14:paraId="008B1E7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5.4%</w:t>
            </w:r>
          </w:p>
        </w:tc>
      </w:tr>
      <w:tr w:rsidR="00901B4C" w:rsidRPr="00A46BD6" w14:paraId="5ECC8E7E" w14:textId="77777777" w:rsidTr="00901B4C">
        <w:trPr>
          <w:gridAfter w:val="1"/>
          <w:wAfter w:w="21" w:type="dxa"/>
        </w:trPr>
        <w:tc>
          <w:tcPr>
            <w:tcW w:w="2835" w:type="dxa"/>
            <w:tcBorders>
              <w:top w:val="nil"/>
              <w:bottom w:val="nil"/>
            </w:tcBorders>
          </w:tcPr>
          <w:p w14:paraId="187002D7"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Armenti </w:t>
            </w:r>
            <w:r w:rsidRPr="00A46BD6">
              <w:rPr>
                <w:rFonts w:ascii="Times New Roman" w:hAnsi="Times New Roman"/>
                <w:i/>
                <w:sz w:val="24"/>
                <w:szCs w:val="24"/>
              </w:rPr>
              <w:t>et al</w:t>
            </w:r>
            <w:r w:rsidRPr="00A46BD6">
              <w:rPr>
                <w:rFonts w:ascii="Times New Roman" w:hAnsi="Times New Roman"/>
                <w:sz w:val="24"/>
                <w:szCs w:val="24"/>
              </w:rPr>
              <w:t xml:space="preserve">., 2000 </w:t>
            </w:r>
            <w:r w:rsidRPr="00A46BD6">
              <w:rPr>
                <w:rFonts w:ascii="Times New Roman" w:hAnsi="Times New Roman"/>
                <w:sz w:val="24"/>
                <w:szCs w:val="24"/>
              </w:rPr>
              <w:fldChar w:fldCharType="begin">
                <w:fldData xml:space="preserve">PEVuZE5vdGU+PENpdGU+PEF1dGhvcj5Bcm1lbnRpPC9BdXRob3I+PFllYXI+MjAwMDwvWWVhcj48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Bcm1lbnRpPC9BdXRob3I+PFllYXI+MjAwMDwvWWVhcj48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83</w:t>
            </w:r>
            <w:r w:rsidRPr="00A46BD6">
              <w:rPr>
                <w:rFonts w:ascii="Times New Roman" w:hAnsi="Times New Roman"/>
                <w:sz w:val="24"/>
                <w:szCs w:val="24"/>
              </w:rPr>
              <w:fldChar w:fldCharType="end"/>
            </w:r>
          </w:p>
        </w:tc>
        <w:tc>
          <w:tcPr>
            <w:tcW w:w="1134" w:type="dxa"/>
            <w:tcBorders>
              <w:top w:val="nil"/>
              <w:bottom w:val="nil"/>
              <w:right w:val="nil"/>
            </w:tcBorders>
          </w:tcPr>
          <w:p w14:paraId="1C299F4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8</w:t>
            </w:r>
          </w:p>
        </w:tc>
        <w:tc>
          <w:tcPr>
            <w:tcW w:w="1843" w:type="dxa"/>
            <w:tcBorders>
              <w:top w:val="nil"/>
              <w:left w:val="nil"/>
              <w:bottom w:val="nil"/>
              <w:right w:val="nil"/>
            </w:tcBorders>
          </w:tcPr>
          <w:p w14:paraId="03D0A1A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w:t>
            </w:r>
          </w:p>
        </w:tc>
        <w:tc>
          <w:tcPr>
            <w:tcW w:w="992" w:type="dxa"/>
            <w:tcBorders>
              <w:top w:val="nil"/>
              <w:left w:val="nil"/>
              <w:bottom w:val="nil"/>
              <w:right w:val="nil"/>
            </w:tcBorders>
          </w:tcPr>
          <w:p w14:paraId="75D6D10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4D1E8E7A"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8.2%</w:t>
            </w:r>
          </w:p>
        </w:tc>
        <w:tc>
          <w:tcPr>
            <w:tcW w:w="993" w:type="dxa"/>
            <w:tcBorders>
              <w:top w:val="nil"/>
              <w:left w:val="nil"/>
              <w:bottom w:val="nil"/>
              <w:right w:val="nil"/>
            </w:tcBorders>
          </w:tcPr>
          <w:p w14:paraId="284CC55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617</w:t>
            </w:r>
          </w:p>
        </w:tc>
        <w:tc>
          <w:tcPr>
            <w:tcW w:w="992" w:type="dxa"/>
            <w:tcBorders>
              <w:top w:val="nil"/>
              <w:left w:val="nil"/>
              <w:bottom w:val="nil"/>
              <w:right w:val="nil"/>
            </w:tcBorders>
          </w:tcPr>
          <w:p w14:paraId="243BB7CF"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3%</w:t>
            </w:r>
          </w:p>
        </w:tc>
        <w:tc>
          <w:tcPr>
            <w:tcW w:w="1276" w:type="dxa"/>
            <w:tcBorders>
              <w:top w:val="nil"/>
              <w:left w:val="nil"/>
              <w:bottom w:val="nil"/>
              <w:right w:val="nil"/>
            </w:tcBorders>
          </w:tcPr>
          <w:p w14:paraId="220736D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7.4</w:t>
            </w:r>
          </w:p>
        </w:tc>
        <w:tc>
          <w:tcPr>
            <w:tcW w:w="1134" w:type="dxa"/>
            <w:tcBorders>
              <w:top w:val="nil"/>
              <w:left w:val="nil"/>
              <w:bottom w:val="nil"/>
              <w:right w:val="nil"/>
            </w:tcBorders>
          </w:tcPr>
          <w:p w14:paraId="09CF0017"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3%</w:t>
            </w:r>
          </w:p>
        </w:tc>
        <w:tc>
          <w:tcPr>
            <w:tcW w:w="1572" w:type="dxa"/>
            <w:tcBorders>
              <w:top w:val="nil"/>
              <w:left w:val="nil"/>
              <w:bottom w:val="nil"/>
            </w:tcBorders>
          </w:tcPr>
          <w:p w14:paraId="6543381D" w14:textId="77777777" w:rsidR="00901B4C" w:rsidRPr="00A46BD6" w:rsidRDefault="00901B4C" w:rsidP="00901B4C">
            <w:pPr>
              <w:jc w:val="center"/>
              <w:rPr>
                <w:rFonts w:ascii="Times New Roman" w:hAnsi="Times New Roman"/>
                <w:sz w:val="24"/>
                <w:szCs w:val="24"/>
              </w:rPr>
            </w:pPr>
          </w:p>
        </w:tc>
      </w:tr>
      <w:tr w:rsidR="00901B4C" w:rsidRPr="00A46BD6" w14:paraId="7496E5C4" w14:textId="77777777" w:rsidTr="00901B4C">
        <w:trPr>
          <w:gridAfter w:val="1"/>
          <w:wAfter w:w="21" w:type="dxa"/>
        </w:trPr>
        <w:tc>
          <w:tcPr>
            <w:tcW w:w="2835" w:type="dxa"/>
            <w:tcBorders>
              <w:top w:val="nil"/>
              <w:bottom w:val="nil"/>
            </w:tcBorders>
          </w:tcPr>
          <w:p w14:paraId="68836F6F"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Jabiry-Zieniewicz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5 </w:t>
            </w:r>
            <w:r w:rsidRPr="00A46BD6">
              <w:rPr>
                <w:rFonts w:ascii="Times New Roman" w:hAnsi="Times New Roman"/>
                <w:sz w:val="24"/>
                <w:szCs w:val="24"/>
                <w:lang w:val="nl-NL"/>
              </w:rPr>
              <w:fldChar w:fldCharType="begin">
                <w:fldData xml:space="preserve">PEVuZE5vdGU+PENpdGU+PEF1dGhvcj5KYWJpcnktWmllbmlld2ljejwvQXV0aG9yPjxZZWFyPjIw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KYWJpcnktWmllbmlld2ljejwvQXV0aG9yPjxZZWFyPjIw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94</w:t>
            </w:r>
            <w:r w:rsidRPr="00A46BD6">
              <w:rPr>
                <w:rFonts w:ascii="Times New Roman" w:hAnsi="Times New Roman"/>
                <w:sz w:val="24"/>
                <w:szCs w:val="24"/>
                <w:lang w:val="nl-NL"/>
              </w:rPr>
              <w:fldChar w:fldCharType="end"/>
            </w:r>
          </w:p>
        </w:tc>
        <w:tc>
          <w:tcPr>
            <w:tcW w:w="1134" w:type="dxa"/>
            <w:tcBorders>
              <w:top w:val="nil"/>
              <w:bottom w:val="nil"/>
              <w:right w:val="nil"/>
            </w:tcBorders>
          </w:tcPr>
          <w:p w14:paraId="1556D23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1</w:t>
            </w:r>
          </w:p>
        </w:tc>
        <w:tc>
          <w:tcPr>
            <w:tcW w:w="1843" w:type="dxa"/>
            <w:tcBorders>
              <w:top w:val="nil"/>
              <w:left w:val="nil"/>
              <w:bottom w:val="nil"/>
              <w:right w:val="nil"/>
            </w:tcBorders>
          </w:tcPr>
          <w:p w14:paraId="3ECC2AA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w:t>
            </w:r>
          </w:p>
        </w:tc>
        <w:tc>
          <w:tcPr>
            <w:tcW w:w="992" w:type="dxa"/>
            <w:tcBorders>
              <w:top w:val="nil"/>
              <w:left w:val="nil"/>
              <w:bottom w:val="nil"/>
              <w:right w:val="nil"/>
            </w:tcBorders>
          </w:tcPr>
          <w:p w14:paraId="398C2C5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2.3% Tac</w:t>
            </w:r>
          </w:p>
        </w:tc>
        <w:tc>
          <w:tcPr>
            <w:tcW w:w="992" w:type="dxa"/>
            <w:tcBorders>
              <w:top w:val="nil"/>
              <w:left w:val="nil"/>
              <w:bottom w:val="nil"/>
              <w:right w:val="nil"/>
            </w:tcBorders>
          </w:tcPr>
          <w:p w14:paraId="518EEFB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00%</w:t>
            </w:r>
          </w:p>
        </w:tc>
        <w:tc>
          <w:tcPr>
            <w:tcW w:w="993" w:type="dxa"/>
            <w:tcBorders>
              <w:top w:val="nil"/>
              <w:left w:val="nil"/>
              <w:bottom w:val="nil"/>
              <w:right w:val="nil"/>
            </w:tcBorders>
          </w:tcPr>
          <w:p w14:paraId="738FD41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629</w:t>
            </w:r>
          </w:p>
        </w:tc>
        <w:tc>
          <w:tcPr>
            <w:tcW w:w="992" w:type="dxa"/>
            <w:tcBorders>
              <w:top w:val="nil"/>
              <w:left w:val="nil"/>
              <w:bottom w:val="nil"/>
              <w:right w:val="nil"/>
            </w:tcBorders>
          </w:tcPr>
          <w:p w14:paraId="6FC94E0D" w14:textId="77777777" w:rsidR="00901B4C" w:rsidRPr="00A46BD6" w:rsidRDefault="00901B4C" w:rsidP="00901B4C">
            <w:pPr>
              <w:jc w:val="center"/>
              <w:rPr>
                <w:rFonts w:ascii="Times New Roman" w:hAnsi="Times New Roman"/>
                <w:sz w:val="24"/>
                <w:szCs w:val="24"/>
              </w:rPr>
            </w:pPr>
          </w:p>
        </w:tc>
        <w:tc>
          <w:tcPr>
            <w:tcW w:w="1276" w:type="dxa"/>
            <w:tcBorders>
              <w:top w:val="nil"/>
              <w:left w:val="nil"/>
              <w:bottom w:val="nil"/>
              <w:right w:val="nil"/>
            </w:tcBorders>
          </w:tcPr>
          <w:p w14:paraId="18C429C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6.5</w:t>
            </w:r>
          </w:p>
        </w:tc>
        <w:tc>
          <w:tcPr>
            <w:tcW w:w="1134" w:type="dxa"/>
            <w:tcBorders>
              <w:top w:val="nil"/>
              <w:left w:val="nil"/>
              <w:bottom w:val="nil"/>
              <w:right w:val="nil"/>
            </w:tcBorders>
          </w:tcPr>
          <w:p w14:paraId="3882B3A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5.5%</w:t>
            </w:r>
          </w:p>
        </w:tc>
        <w:tc>
          <w:tcPr>
            <w:tcW w:w="1572" w:type="dxa"/>
            <w:tcBorders>
              <w:top w:val="nil"/>
              <w:left w:val="nil"/>
              <w:bottom w:val="nil"/>
            </w:tcBorders>
          </w:tcPr>
          <w:p w14:paraId="09329550" w14:textId="77777777" w:rsidR="00901B4C" w:rsidRPr="00A46BD6" w:rsidRDefault="00901B4C" w:rsidP="00901B4C">
            <w:pPr>
              <w:jc w:val="center"/>
              <w:rPr>
                <w:rFonts w:ascii="Times New Roman" w:hAnsi="Times New Roman"/>
                <w:sz w:val="24"/>
                <w:szCs w:val="24"/>
              </w:rPr>
            </w:pPr>
          </w:p>
        </w:tc>
      </w:tr>
      <w:tr w:rsidR="00901B4C" w:rsidRPr="00A46BD6" w14:paraId="2BA567DA" w14:textId="77777777" w:rsidTr="00901B4C">
        <w:trPr>
          <w:gridAfter w:val="1"/>
          <w:wAfter w:w="21" w:type="dxa"/>
        </w:trPr>
        <w:tc>
          <w:tcPr>
            <w:tcW w:w="2835" w:type="dxa"/>
            <w:tcBorders>
              <w:top w:val="nil"/>
              <w:bottom w:val="nil"/>
            </w:tcBorders>
          </w:tcPr>
          <w:p w14:paraId="5BF989E3"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Kamarajah </w:t>
            </w:r>
            <w:r w:rsidRPr="00A46BD6">
              <w:rPr>
                <w:rFonts w:ascii="Times New Roman" w:hAnsi="Times New Roman"/>
                <w:i/>
                <w:sz w:val="24"/>
                <w:szCs w:val="24"/>
              </w:rPr>
              <w:t>et al</w:t>
            </w:r>
            <w:r w:rsidRPr="00A46BD6">
              <w:rPr>
                <w:rFonts w:ascii="Times New Roman" w:hAnsi="Times New Roman"/>
                <w:sz w:val="24"/>
                <w:szCs w:val="24"/>
              </w:rPr>
              <w:t xml:space="preserve">., 2018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Kamarajah&lt;/Author&gt;&lt;Year&gt;2018&lt;/Year&gt;&lt;RecNum&gt;90&lt;/RecNum&gt;&lt;DisplayText&gt;&lt;style face="superscript"&gt;95&lt;/style&gt;&lt;/DisplayText&gt;&lt;record&gt;&lt;rec-number&gt;90&lt;/rec-number&gt;&lt;foreign-keys&gt;&lt;key app="EN" db-id="t0xzptva805ppme2de75afdw5zzfzrdwrrsv" timestamp="1586186585"&gt;90&lt;/key&gt;&lt;/foreign-keys&gt;&lt;ref-type name="Journal Article"&gt;17&lt;/ref-type&gt;&lt;contributors&gt;&lt;authors&gt;&lt;author&gt;Kamarajah, S. K.&lt;/author&gt;&lt;author&gt;Arntdz, K.&lt;/author&gt;&lt;author&gt;Bundred, J.&lt;/author&gt;&lt;author&gt;Gunson, B.&lt;/author&gt;&lt;author&gt;Haydon, G.&lt;/author&gt;&lt;author&gt;Thompson, F.&lt;/author&gt;&lt;/authors&gt;&lt;/contributors&gt;&lt;titles&gt;&lt;title&gt;Outcomes of pregnancy in recipients of liver transplants&lt;/title&gt;&lt;secondary-title&gt;Clin Gastroenterol Hepatol&lt;/secondary-title&gt;&lt;/titles&gt;&lt;periodical&gt;&lt;full-title&gt;Clin Gastroenterol Hepatol&lt;/full-title&gt;&lt;/periodical&gt;&lt;pages&gt;1398-1404&lt;/pages&gt;&lt;volume&gt;17&lt;/volume&gt;&lt;number&gt;7&lt;/number&gt;&lt;dates&gt;&lt;year&gt;2018&lt;/year&gt;&lt;pub-dates&gt;&lt;date&gt;Dec 06&lt;/date&gt;&lt;/pub-dates&gt;&lt;/dates&gt;&lt;isbn&gt;1542-7714&lt;/isbn&gt;&lt;accession-num&gt;30529735&lt;/accession-num&gt;&lt;urls&gt;&lt;related-urls&gt;&lt;url&gt;&lt;style face="underline" font="default" size="100%"&gt;http://ovidsp.ovid.com/ovidweb.cgi?T=JS&amp;amp;CSC=Y&amp;amp;NEWS=N&amp;amp;PAGE=fulltext&amp;amp;D=medp&amp;amp;AN=30529735&lt;/style&gt;&lt;/url&gt;&lt;/related-urls&gt;&lt;/urls&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95</w:t>
            </w:r>
            <w:r w:rsidRPr="00A46BD6">
              <w:rPr>
                <w:rFonts w:ascii="Times New Roman" w:hAnsi="Times New Roman"/>
                <w:sz w:val="24"/>
                <w:szCs w:val="24"/>
              </w:rPr>
              <w:fldChar w:fldCharType="end"/>
            </w:r>
            <w:r w:rsidRPr="00A46BD6">
              <w:rPr>
                <w:rFonts w:ascii="Times New Roman" w:hAnsi="Times New Roman"/>
                <w:sz w:val="24"/>
                <w:szCs w:val="24"/>
              </w:rPr>
              <w:t xml:space="preserve"> </w:t>
            </w:r>
          </w:p>
        </w:tc>
        <w:tc>
          <w:tcPr>
            <w:tcW w:w="1134" w:type="dxa"/>
            <w:tcBorders>
              <w:top w:val="nil"/>
              <w:bottom w:val="nil"/>
              <w:right w:val="nil"/>
            </w:tcBorders>
          </w:tcPr>
          <w:p w14:paraId="0F2BA2B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4</w:t>
            </w:r>
          </w:p>
        </w:tc>
        <w:tc>
          <w:tcPr>
            <w:tcW w:w="1843" w:type="dxa"/>
            <w:tcBorders>
              <w:top w:val="nil"/>
              <w:left w:val="nil"/>
              <w:bottom w:val="nil"/>
              <w:right w:val="nil"/>
            </w:tcBorders>
          </w:tcPr>
          <w:p w14:paraId="180DBA0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w:t>
            </w:r>
          </w:p>
        </w:tc>
        <w:tc>
          <w:tcPr>
            <w:tcW w:w="992" w:type="dxa"/>
            <w:tcBorders>
              <w:top w:val="nil"/>
              <w:left w:val="nil"/>
              <w:bottom w:val="nil"/>
              <w:right w:val="nil"/>
            </w:tcBorders>
          </w:tcPr>
          <w:p w14:paraId="61A70BF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bottom w:val="nil"/>
              <w:right w:val="nil"/>
            </w:tcBorders>
          </w:tcPr>
          <w:p w14:paraId="6083DA8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65%</w:t>
            </w:r>
          </w:p>
        </w:tc>
        <w:tc>
          <w:tcPr>
            <w:tcW w:w="993" w:type="dxa"/>
            <w:tcBorders>
              <w:top w:val="nil"/>
              <w:left w:val="nil"/>
              <w:bottom w:val="nil"/>
              <w:right w:val="nil"/>
            </w:tcBorders>
          </w:tcPr>
          <w:p w14:paraId="3D62486D" w14:textId="77777777" w:rsidR="00901B4C" w:rsidRPr="00A46BD6" w:rsidRDefault="00901B4C" w:rsidP="00901B4C">
            <w:pPr>
              <w:jc w:val="center"/>
              <w:rPr>
                <w:rFonts w:ascii="Times New Roman" w:hAnsi="Times New Roman"/>
                <w:sz w:val="24"/>
                <w:szCs w:val="24"/>
              </w:rPr>
            </w:pPr>
          </w:p>
        </w:tc>
        <w:tc>
          <w:tcPr>
            <w:tcW w:w="992" w:type="dxa"/>
            <w:tcBorders>
              <w:top w:val="nil"/>
              <w:left w:val="nil"/>
              <w:bottom w:val="nil"/>
              <w:right w:val="nil"/>
            </w:tcBorders>
          </w:tcPr>
          <w:p w14:paraId="7E8154F6" w14:textId="77777777" w:rsidR="00901B4C" w:rsidRPr="00A46BD6" w:rsidRDefault="00901B4C" w:rsidP="00901B4C">
            <w:pPr>
              <w:jc w:val="center"/>
              <w:rPr>
                <w:rFonts w:ascii="Times New Roman" w:hAnsi="Times New Roman"/>
                <w:sz w:val="24"/>
                <w:szCs w:val="24"/>
              </w:rPr>
            </w:pPr>
          </w:p>
        </w:tc>
        <w:tc>
          <w:tcPr>
            <w:tcW w:w="1276" w:type="dxa"/>
            <w:tcBorders>
              <w:top w:val="nil"/>
              <w:left w:val="nil"/>
              <w:bottom w:val="nil"/>
              <w:right w:val="nil"/>
            </w:tcBorders>
          </w:tcPr>
          <w:p w14:paraId="42A559A1" w14:textId="77777777" w:rsidR="00901B4C" w:rsidRPr="00A46BD6" w:rsidRDefault="00901B4C" w:rsidP="00901B4C">
            <w:pPr>
              <w:jc w:val="center"/>
              <w:rPr>
                <w:rFonts w:ascii="Times New Roman" w:hAnsi="Times New Roman"/>
                <w:sz w:val="24"/>
                <w:szCs w:val="24"/>
              </w:rPr>
            </w:pPr>
          </w:p>
        </w:tc>
        <w:tc>
          <w:tcPr>
            <w:tcW w:w="1134" w:type="dxa"/>
            <w:tcBorders>
              <w:top w:val="nil"/>
              <w:left w:val="nil"/>
              <w:bottom w:val="nil"/>
              <w:right w:val="nil"/>
            </w:tcBorders>
          </w:tcPr>
          <w:p w14:paraId="5C6C3D7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7%</w:t>
            </w:r>
          </w:p>
        </w:tc>
        <w:tc>
          <w:tcPr>
            <w:tcW w:w="1572" w:type="dxa"/>
            <w:tcBorders>
              <w:top w:val="nil"/>
              <w:left w:val="nil"/>
              <w:bottom w:val="nil"/>
            </w:tcBorders>
          </w:tcPr>
          <w:p w14:paraId="3F7FF9F8" w14:textId="77777777" w:rsidR="00901B4C" w:rsidRPr="00A46BD6" w:rsidRDefault="00901B4C" w:rsidP="00901B4C">
            <w:pPr>
              <w:jc w:val="center"/>
              <w:rPr>
                <w:rFonts w:ascii="Times New Roman" w:hAnsi="Times New Roman"/>
                <w:sz w:val="24"/>
                <w:szCs w:val="24"/>
              </w:rPr>
            </w:pPr>
          </w:p>
        </w:tc>
      </w:tr>
      <w:tr w:rsidR="00901B4C" w:rsidRPr="00A46BD6" w14:paraId="5C45AC49" w14:textId="77777777" w:rsidTr="00901B4C">
        <w:trPr>
          <w:gridAfter w:val="1"/>
          <w:wAfter w:w="21" w:type="dxa"/>
        </w:trPr>
        <w:tc>
          <w:tcPr>
            <w:tcW w:w="2835" w:type="dxa"/>
            <w:tcBorders>
              <w:top w:val="nil"/>
              <w:bottom w:val="nil"/>
            </w:tcBorders>
          </w:tcPr>
          <w:p w14:paraId="038DD7FD"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Madej </w:t>
            </w:r>
            <w:r w:rsidRPr="00A46BD6">
              <w:rPr>
                <w:rFonts w:ascii="Times New Roman" w:hAnsi="Times New Roman"/>
                <w:i/>
                <w:sz w:val="24"/>
                <w:szCs w:val="24"/>
              </w:rPr>
              <w:t>et al.</w:t>
            </w:r>
            <w:r w:rsidRPr="00A46BD6">
              <w:rPr>
                <w:rFonts w:ascii="Times New Roman" w:hAnsi="Times New Roman"/>
                <w:sz w:val="24"/>
                <w:szCs w:val="24"/>
              </w:rPr>
              <w:t xml:space="preserve">, 2016 </w:t>
            </w:r>
            <w:r w:rsidRPr="00A46BD6">
              <w:rPr>
                <w:rFonts w:ascii="Times New Roman" w:hAnsi="Times New Roman"/>
                <w:sz w:val="24"/>
                <w:szCs w:val="24"/>
              </w:rPr>
              <w:fldChar w:fldCharType="begin">
                <w:fldData xml:space="preserve">PEVuZE5vdGU+PENpdGU+PEF1dGhvcj5NYWRlajwvQXV0aG9yPjxZZWFyPjIwMTY8L1llYXI+PFJl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NYWRlajwvQXV0aG9yPjxZZWFyPjIwMTY8L1llYXI+PFJl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96</w:t>
            </w:r>
            <w:r w:rsidRPr="00A46BD6">
              <w:rPr>
                <w:rFonts w:ascii="Times New Roman" w:hAnsi="Times New Roman"/>
                <w:sz w:val="24"/>
                <w:szCs w:val="24"/>
              </w:rPr>
              <w:fldChar w:fldCharType="end"/>
            </w:r>
          </w:p>
        </w:tc>
        <w:tc>
          <w:tcPr>
            <w:tcW w:w="1134" w:type="dxa"/>
            <w:tcBorders>
              <w:top w:val="nil"/>
              <w:bottom w:val="nil"/>
              <w:right w:val="nil"/>
            </w:tcBorders>
          </w:tcPr>
          <w:p w14:paraId="73A3A474"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101</w:t>
            </w:r>
          </w:p>
        </w:tc>
        <w:tc>
          <w:tcPr>
            <w:tcW w:w="1843" w:type="dxa"/>
            <w:tcBorders>
              <w:top w:val="nil"/>
              <w:left w:val="nil"/>
              <w:bottom w:val="nil"/>
              <w:right w:val="nil"/>
            </w:tcBorders>
          </w:tcPr>
          <w:p w14:paraId="67E8E20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w:t>
            </w:r>
          </w:p>
          <w:p w14:paraId="6C3462AF"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Kidney</w:t>
            </w:r>
          </w:p>
        </w:tc>
        <w:tc>
          <w:tcPr>
            <w:tcW w:w="992" w:type="dxa"/>
            <w:tcBorders>
              <w:top w:val="nil"/>
              <w:left w:val="nil"/>
              <w:bottom w:val="nil"/>
              <w:right w:val="nil"/>
            </w:tcBorders>
          </w:tcPr>
          <w:p w14:paraId="30BAD79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6.8% Tac</w:t>
            </w:r>
          </w:p>
          <w:p w14:paraId="0AEDE486"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6.6% Tac</w:t>
            </w:r>
          </w:p>
        </w:tc>
        <w:tc>
          <w:tcPr>
            <w:tcW w:w="992" w:type="dxa"/>
            <w:tcBorders>
              <w:top w:val="nil"/>
              <w:left w:val="nil"/>
              <w:bottom w:val="nil"/>
              <w:right w:val="nil"/>
            </w:tcBorders>
          </w:tcPr>
          <w:p w14:paraId="63649749" w14:textId="77777777" w:rsidR="00901B4C" w:rsidRPr="00A46BD6" w:rsidRDefault="00901B4C" w:rsidP="00901B4C">
            <w:pPr>
              <w:jc w:val="center"/>
              <w:rPr>
                <w:rFonts w:ascii="Times New Roman" w:hAnsi="Times New Roman"/>
                <w:sz w:val="24"/>
                <w:szCs w:val="24"/>
              </w:rPr>
            </w:pPr>
          </w:p>
        </w:tc>
        <w:tc>
          <w:tcPr>
            <w:tcW w:w="993" w:type="dxa"/>
            <w:tcBorders>
              <w:top w:val="nil"/>
              <w:left w:val="nil"/>
              <w:bottom w:val="nil"/>
              <w:right w:val="nil"/>
            </w:tcBorders>
          </w:tcPr>
          <w:p w14:paraId="250CA49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244</w:t>
            </w:r>
          </w:p>
          <w:p w14:paraId="7113CD6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429</w:t>
            </w:r>
          </w:p>
        </w:tc>
        <w:tc>
          <w:tcPr>
            <w:tcW w:w="992" w:type="dxa"/>
            <w:tcBorders>
              <w:top w:val="nil"/>
              <w:left w:val="nil"/>
              <w:bottom w:val="nil"/>
              <w:right w:val="nil"/>
            </w:tcBorders>
          </w:tcPr>
          <w:p w14:paraId="1FBB2B34" w14:textId="77777777" w:rsidR="00901B4C" w:rsidRPr="00A46BD6" w:rsidRDefault="00901B4C" w:rsidP="00901B4C">
            <w:pPr>
              <w:jc w:val="center"/>
              <w:rPr>
                <w:rFonts w:ascii="Times New Roman" w:hAnsi="Times New Roman"/>
                <w:sz w:val="24"/>
                <w:szCs w:val="24"/>
              </w:rPr>
            </w:pPr>
          </w:p>
        </w:tc>
        <w:tc>
          <w:tcPr>
            <w:tcW w:w="1276" w:type="dxa"/>
            <w:tcBorders>
              <w:top w:val="nil"/>
              <w:left w:val="nil"/>
              <w:bottom w:val="nil"/>
              <w:right w:val="nil"/>
            </w:tcBorders>
          </w:tcPr>
          <w:p w14:paraId="6A75347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6.6</w:t>
            </w:r>
          </w:p>
          <w:p w14:paraId="2D69C8F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5.4</w:t>
            </w:r>
          </w:p>
        </w:tc>
        <w:tc>
          <w:tcPr>
            <w:tcW w:w="1134" w:type="dxa"/>
            <w:tcBorders>
              <w:top w:val="nil"/>
              <w:left w:val="nil"/>
              <w:bottom w:val="nil"/>
              <w:right w:val="nil"/>
            </w:tcBorders>
          </w:tcPr>
          <w:p w14:paraId="4E506801"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2.8%</w:t>
            </w:r>
          </w:p>
          <w:p w14:paraId="7DB2BCE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1.1%</w:t>
            </w:r>
          </w:p>
        </w:tc>
        <w:tc>
          <w:tcPr>
            <w:tcW w:w="1572" w:type="dxa"/>
            <w:tcBorders>
              <w:top w:val="nil"/>
              <w:left w:val="nil"/>
              <w:bottom w:val="nil"/>
            </w:tcBorders>
          </w:tcPr>
          <w:p w14:paraId="4D053817" w14:textId="77777777" w:rsidR="00901B4C" w:rsidRPr="00A46BD6" w:rsidRDefault="00901B4C" w:rsidP="00901B4C">
            <w:pPr>
              <w:jc w:val="center"/>
              <w:rPr>
                <w:rFonts w:ascii="Times New Roman" w:hAnsi="Times New Roman"/>
                <w:sz w:val="24"/>
                <w:szCs w:val="24"/>
              </w:rPr>
            </w:pPr>
          </w:p>
        </w:tc>
      </w:tr>
      <w:tr w:rsidR="00901B4C" w:rsidRPr="00A46BD6" w14:paraId="03153884" w14:textId="77777777" w:rsidTr="00901B4C">
        <w:trPr>
          <w:gridAfter w:val="1"/>
          <w:wAfter w:w="21" w:type="dxa"/>
        </w:trPr>
        <w:tc>
          <w:tcPr>
            <w:tcW w:w="2835" w:type="dxa"/>
            <w:tcBorders>
              <w:top w:val="nil"/>
              <w:bottom w:val="nil"/>
            </w:tcBorders>
          </w:tcPr>
          <w:p w14:paraId="77EF55DE"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Miller </w:t>
            </w:r>
            <w:r w:rsidRPr="00A46BD6">
              <w:rPr>
                <w:rFonts w:ascii="Times New Roman" w:hAnsi="Times New Roman"/>
                <w:i/>
                <w:sz w:val="24"/>
                <w:szCs w:val="24"/>
              </w:rPr>
              <w:t>et al.</w:t>
            </w:r>
            <w:r w:rsidRPr="00A46BD6">
              <w:rPr>
                <w:rFonts w:ascii="Times New Roman" w:hAnsi="Times New Roman"/>
                <w:sz w:val="24"/>
                <w:szCs w:val="24"/>
              </w:rPr>
              <w:t xml:space="preserve">, 2000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Miller&lt;/Author&gt;&lt;Year&gt;2000&lt;/Year&gt;&lt;RecNum&gt;92&lt;/RecNum&gt;&lt;DisplayText&gt;&lt;style face="superscript"&gt;97&lt;/style&gt;&lt;/DisplayText&gt;&lt;record&gt;&lt;rec-number&gt;92&lt;/rec-number&gt;&lt;foreign-keys&gt;&lt;key app="EN" db-id="t0xzptva805ppme2de75afdw5zzfzrdwrrsv" timestamp="1586186585"&gt;92&lt;/key&gt;&lt;/foreign-keys&gt;&lt;ref-type name="Journal Article"&gt;17&lt;/ref-type&gt;&lt;contributors&gt;&lt;authors&gt;&lt;author&gt;J. C. Miller&lt;/author&gt;&lt;author&gt;J. M. Mastrobattista&lt;/author&gt;&lt;/authors&gt;&lt;/contributors&gt;&lt;titles&gt;&lt;title&gt;Obstetrical and neonatal outcome in pregnancies after liver transplantation&lt;/title&gt;&lt;secondary-title&gt;Am J Parinatol&lt;/secondary-title&gt;&lt;/titles&gt;&lt;periodical&gt;&lt;full-title&gt;Am J Parinatol&lt;/full-title&gt;&lt;/periodical&gt;&lt;pages&gt;299-302&lt;/pages&gt;&lt;volume&gt;17&lt;/volume&gt;&lt;number&gt;6&lt;/number&gt;&lt;dates&gt;&lt;year&gt;2000&lt;/year&gt;&lt;/dates&gt;&lt;urls&gt;&lt;related-urls&gt;&lt;url&gt;&lt;style face="underline" font="default" size="100%"&gt;https://www.thieme-connect.com/products/ejournals/html/10.1055/s-2000-13435&lt;/style&gt;&lt;/url&gt;&lt;/related-urls&gt;&lt;/urls&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97</w:t>
            </w:r>
            <w:r w:rsidRPr="00A46BD6">
              <w:rPr>
                <w:rFonts w:ascii="Times New Roman" w:hAnsi="Times New Roman"/>
                <w:sz w:val="24"/>
                <w:szCs w:val="24"/>
              </w:rPr>
              <w:fldChar w:fldCharType="end"/>
            </w:r>
          </w:p>
        </w:tc>
        <w:tc>
          <w:tcPr>
            <w:tcW w:w="1134" w:type="dxa"/>
            <w:tcBorders>
              <w:top w:val="nil"/>
              <w:bottom w:val="nil"/>
              <w:right w:val="nil"/>
            </w:tcBorders>
          </w:tcPr>
          <w:p w14:paraId="33BE0E5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8</w:t>
            </w:r>
          </w:p>
        </w:tc>
        <w:tc>
          <w:tcPr>
            <w:tcW w:w="1843" w:type="dxa"/>
            <w:tcBorders>
              <w:top w:val="nil"/>
              <w:left w:val="nil"/>
              <w:bottom w:val="nil"/>
              <w:right w:val="nil"/>
            </w:tcBorders>
          </w:tcPr>
          <w:p w14:paraId="1D38568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w:t>
            </w:r>
          </w:p>
        </w:tc>
        <w:tc>
          <w:tcPr>
            <w:tcW w:w="992" w:type="dxa"/>
            <w:tcBorders>
              <w:top w:val="nil"/>
              <w:left w:val="nil"/>
              <w:bottom w:val="nil"/>
              <w:right w:val="nil"/>
            </w:tcBorders>
          </w:tcPr>
          <w:p w14:paraId="155D353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0% Tac</w:t>
            </w:r>
          </w:p>
        </w:tc>
        <w:tc>
          <w:tcPr>
            <w:tcW w:w="992" w:type="dxa"/>
            <w:tcBorders>
              <w:top w:val="nil"/>
              <w:left w:val="nil"/>
              <w:bottom w:val="nil"/>
              <w:right w:val="nil"/>
            </w:tcBorders>
          </w:tcPr>
          <w:p w14:paraId="33D0531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85.7%</w:t>
            </w:r>
          </w:p>
        </w:tc>
        <w:tc>
          <w:tcPr>
            <w:tcW w:w="993" w:type="dxa"/>
            <w:tcBorders>
              <w:top w:val="nil"/>
              <w:left w:val="nil"/>
              <w:bottom w:val="nil"/>
              <w:right w:val="nil"/>
            </w:tcBorders>
          </w:tcPr>
          <w:p w14:paraId="5A10120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010</w:t>
            </w:r>
          </w:p>
        </w:tc>
        <w:tc>
          <w:tcPr>
            <w:tcW w:w="992" w:type="dxa"/>
            <w:tcBorders>
              <w:top w:val="nil"/>
              <w:left w:val="nil"/>
              <w:bottom w:val="nil"/>
              <w:right w:val="nil"/>
            </w:tcBorders>
          </w:tcPr>
          <w:p w14:paraId="358FDE9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0%</w:t>
            </w:r>
          </w:p>
        </w:tc>
        <w:tc>
          <w:tcPr>
            <w:tcW w:w="1276" w:type="dxa"/>
            <w:tcBorders>
              <w:top w:val="nil"/>
              <w:left w:val="nil"/>
              <w:bottom w:val="nil"/>
              <w:right w:val="nil"/>
            </w:tcBorders>
          </w:tcPr>
          <w:p w14:paraId="6B5A6CF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9.1</w:t>
            </w:r>
          </w:p>
        </w:tc>
        <w:tc>
          <w:tcPr>
            <w:tcW w:w="1134" w:type="dxa"/>
            <w:tcBorders>
              <w:top w:val="nil"/>
              <w:left w:val="nil"/>
              <w:bottom w:val="nil"/>
              <w:right w:val="nil"/>
            </w:tcBorders>
          </w:tcPr>
          <w:p w14:paraId="07123498" w14:textId="77777777" w:rsidR="00901B4C" w:rsidRPr="00A46BD6" w:rsidRDefault="00901B4C" w:rsidP="00901B4C">
            <w:pPr>
              <w:jc w:val="center"/>
              <w:rPr>
                <w:rFonts w:ascii="Times New Roman" w:hAnsi="Times New Roman"/>
                <w:sz w:val="24"/>
                <w:szCs w:val="24"/>
              </w:rPr>
            </w:pPr>
          </w:p>
        </w:tc>
        <w:tc>
          <w:tcPr>
            <w:tcW w:w="1572" w:type="dxa"/>
            <w:tcBorders>
              <w:top w:val="nil"/>
              <w:left w:val="nil"/>
              <w:bottom w:val="nil"/>
            </w:tcBorders>
          </w:tcPr>
          <w:p w14:paraId="60785301" w14:textId="77777777" w:rsidR="00901B4C" w:rsidRPr="00A46BD6" w:rsidRDefault="00901B4C" w:rsidP="00901B4C">
            <w:pPr>
              <w:jc w:val="center"/>
              <w:rPr>
                <w:rFonts w:ascii="Times New Roman" w:hAnsi="Times New Roman"/>
                <w:sz w:val="24"/>
                <w:szCs w:val="24"/>
              </w:rPr>
            </w:pPr>
          </w:p>
        </w:tc>
      </w:tr>
      <w:tr w:rsidR="00901B4C" w:rsidRPr="00A46BD6" w14:paraId="351B2E3D" w14:textId="77777777" w:rsidTr="00901B4C">
        <w:trPr>
          <w:gridAfter w:val="1"/>
          <w:wAfter w:w="21" w:type="dxa"/>
        </w:trPr>
        <w:tc>
          <w:tcPr>
            <w:tcW w:w="2835" w:type="dxa"/>
            <w:tcBorders>
              <w:top w:val="nil"/>
            </w:tcBorders>
          </w:tcPr>
          <w:p w14:paraId="6025C9B0"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Perales-Puchalt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12 </w:t>
            </w:r>
            <w:r w:rsidRPr="00A46BD6">
              <w:rPr>
                <w:rFonts w:ascii="Times New Roman" w:hAnsi="Times New Roman"/>
                <w:sz w:val="24"/>
                <w:szCs w:val="24"/>
                <w:lang w:val="nl-NL"/>
              </w:rPr>
              <w:fldChar w:fldCharType="begin">
                <w:fldData xml:space="preserve">PEVuZE5vdGU+PENpdGU+PEF1dGhvcj5QZXJhbGVzLVB1Y2hhbHQ8L0F1dGhvcj48WWVhcj4yMDEy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QZXJhbGVzLVB1Y2hhbHQ8L0F1dGhvcj48WWVhcj4yMDEy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98</w:t>
            </w:r>
            <w:r w:rsidRPr="00A46BD6">
              <w:rPr>
                <w:rFonts w:ascii="Times New Roman" w:hAnsi="Times New Roman"/>
                <w:sz w:val="24"/>
                <w:szCs w:val="24"/>
                <w:lang w:val="nl-NL"/>
              </w:rPr>
              <w:fldChar w:fldCharType="end"/>
            </w:r>
          </w:p>
        </w:tc>
        <w:tc>
          <w:tcPr>
            <w:tcW w:w="1134" w:type="dxa"/>
            <w:tcBorders>
              <w:top w:val="nil"/>
              <w:right w:val="nil"/>
            </w:tcBorders>
          </w:tcPr>
          <w:p w14:paraId="24B74573"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9</w:t>
            </w:r>
          </w:p>
        </w:tc>
        <w:tc>
          <w:tcPr>
            <w:tcW w:w="1843" w:type="dxa"/>
            <w:tcBorders>
              <w:top w:val="nil"/>
              <w:left w:val="nil"/>
              <w:right w:val="nil"/>
            </w:tcBorders>
          </w:tcPr>
          <w:p w14:paraId="25F01576"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Kidney</w:t>
            </w:r>
          </w:p>
        </w:tc>
        <w:tc>
          <w:tcPr>
            <w:tcW w:w="992" w:type="dxa"/>
            <w:tcBorders>
              <w:top w:val="nil"/>
              <w:left w:val="nil"/>
              <w:right w:val="nil"/>
            </w:tcBorders>
          </w:tcPr>
          <w:p w14:paraId="06740AB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Tac</w:t>
            </w:r>
          </w:p>
        </w:tc>
        <w:tc>
          <w:tcPr>
            <w:tcW w:w="992" w:type="dxa"/>
            <w:tcBorders>
              <w:top w:val="nil"/>
              <w:left w:val="nil"/>
              <w:right w:val="nil"/>
            </w:tcBorders>
          </w:tcPr>
          <w:p w14:paraId="2CCACBF8"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100%</w:t>
            </w:r>
          </w:p>
        </w:tc>
        <w:tc>
          <w:tcPr>
            <w:tcW w:w="993" w:type="dxa"/>
            <w:tcBorders>
              <w:top w:val="nil"/>
              <w:left w:val="nil"/>
              <w:right w:val="nil"/>
            </w:tcBorders>
          </w:tcPr>
          <w:p w14:paraId="7AFFAE40"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800</w:t>
            </w:r>
          </w:p>
        </w:tc>
        <w:tc>
          <w:tcPr>
            <w:tcW w:w="992" w:type="dxa"/>
            <w:tcBorders>
              <w:top w:val="nil"/>
              <w:left w:val="nil"/>
              <w:right w:val="nil"/>
            </w:tcBorders>
          </w:tcPr>
          <w:p w14:paraId="3DCCC03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N.A.</w:t>
            </w:r>
          </w:p>
        </w:tc>
        <w:tc>
          <w:tcPr>
            <w:tcW w:w="1276" w:type="dxa"/>
            <w:tcBorders>
              <w:top w:val="nil"/>
              <w:left w:val="nil"/>
              <w:right w:val="nil"/>
            </w:tcBorders>
          </w:tcPr>
          <w:p w14:paraId="72F5E3DA"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7.3</w:t>
            </w:r>
          </w:p>
        </w:tc>
        <w:tc>
          <w:tcPr>
            <w:tcW w:w="1134" w:type="dxa"/>
            <w:tcBorders>
              <w:top w:val="nil"/>
              <w:left w:val="nil"/>
              <w:right w:val="nil"/>
            </w:tcBorders>
          </w:tcPr>
          <w:p w14:paraId="5E330A0B"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3.3%</w:t>
            </w:r>
          </w:p>
        </w:tc>
        <w:tc>
          <w:tcPr>
            <w:tcW w:w="1572" w:type="dxa"/>
            <w:tcBorders>
              <w:top w:val="nil"/>
              <w:left w:val="nil"/>
            </w:tcBorders>
          </w:tcPr>
          <w:p w14:paraId="67153EE8"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11.1%</w:t>
            </w:r>
          </w:p>
        </w:tc>
      </w:tr>
      <w:tr w:rsidR="00901B4C" w:rsidRPr="00A46BD6" w14:paraId="6E390AA9" w14:textId="77777777" w:rsidTr="00901B4C">
        <w:trPr>
          <w:gridAfter w:val="1"/>
          <w:wAfter w:w="21" w:type="dxa"/>
        </w:trPr>
        <w:tc>
          <w:tcPr>
            <w:tcW w:w="2835" w:type="dxa"/>
            <w:tcBorders>
              <w:top w:val="nil"/>
            </w:tcBorders>
          </w:tcPr>
          <w:p w14:paraId="6EC99979"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lastRenderedPageBreak/>
              <w:t xml:space="preserve">Costa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11 </w:t>
            </w:r>
            <w:r w:rsidRPr="00A46BD6">
              <w:rPr>
                <w:rFonts w:ascii="Times New Roman" w:hAnsi="Times New Roman"/>
                <w:sz w:val="24"/>
                <w:szCs w:val="24"/>
                <w:lang w:val="nl-NL"/>
              </w:rPr>
              <w:fldChar w:fldCharType="begin">
                <w:fldData xml:space="preserve">PEVuZE5vdGU+PENpdGU+PEF1dGhvcj5Db3N0YTwvQXV0aG9yPjxZZWFyPjIwMTE8L1llYXI+PFJl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Db3N0YTwvQXV0aG9yPjxZZWFyPjIwMTE8L1llYXI+PFJl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9</w:t>
            </w:r>
            <w:r w:rsidRPr="00A46BD6">
              <w:rPr>
                <w:rFonts w:ascii="Times New Roman" w:hAnsi="Times New Roman"/>
                <w:sz w:val="24"/>
                <w:szCs w:val="24"/>
                <w:lang w:val="nl-NL"/>
              </w:rPr>
              <w:fldChar w:fldCharType="end"/>
            </w:r>
          </w:p>
        </w:tc>
        <w:tc>
          <w:tcPr>
            <w:tcW w:w="1134" w:type="dxa"/>
            <w:tcBorders>
              <w:top w:val="nil"/>
              <w:right w:val="nil"/>
            </w:tcBorders>
          </w:tcPr>
          <w:p w14:paraId="4711A374"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4</w:t>
            </w:r>
          </w:p>
        </w:tc>
        <w:tc>
          <w:tcPr>
            <w:tcW w:w="1843" w:type="dxa"/>
            <w:tcBorders>
              <w:top w:val="nil"/>
              <w:left w:val="nil"/>
              <w:right w:val="nil"/>
            </w:tcBorders>
          </w:tcPr>
          <w:p w14:paraId="0AB87395"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Liver</w:t>
            </w:r>
          </w:p>
        </w:tc>
        <w:tc>
          <w:tcPr>
            <w:tcW w:w="992" w:type="dxa"/>
            <w:tcBorders>
              <w:top w:val="nil"/>
              <w:left w:val="nil"/>
              <w:right w:val="nil"/>
            </w:tcBorders>
          </w:tcPr>
          <w:p w14:paraId="6136D7D2"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Tac</w:t>
            </w:r>
          </w:p>
        </w:tc>
        <w:tc>
          <w:tcPr>
            <w:tcW w:w="992" w:type="dxa"/>
            <w:tcBorders>
              <w:top w:val="nil"/>
              <w:left w:val="nil"/>
              <w:right w:val="nil"/>
            </w:tcBorders>
          </w:tcPr>
          <w:p w14:paraId="10027214"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100%</w:t>
            </w:r>
          </w:p>
        </w:tc>
        <w:tc>
          <w:tcPr>
            <w:tcW w:w="993" w:type="dxa"/>
            <w:tcBorders>
              <w:top w:val="nil"/>
              <w:left w:val="nil"/>
              <w:right w:val="nil"/>
            </w:tcBorders>
          </w:tcPr>
          <w:p w14:paraId="48DF1420"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721</w:t>
            </w:r>
          </w:p>
        </w:tc>
        <w:tc>
          <w:tcPr>
            <w:tcW w:w="992" w:type="dxa"/>
            <w:tcBorders>
              <w:top w:val="nil"/>
              <w:left w:val="nil"/>
              <w:right w:val="nil"/>
            </w:tcBorders>
          </w:tcPr>
          <w:p w14:paraId="3113E592"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50%</w:t>
            </w:r>
          </w:p>
        </w:tc>
        <w:tc>
          <w:tcPr>
            <w:tcW w:w="1276" w:type="dxa"/>
            <w:tcBorders>
              <w:top w:val="nil"/>
              <w:left w:val="nil"/>
              <w:right w:val="nil"/>
            </w:tcBorders>
          </w:tcPr>
          <w:p w14:paraId="635AD2A0"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6.9</w:t>
            </w:r>
          </w:p>
        </w:tc>
        <w:tc>
          <w:tcPr>
            <w:tcW w:w="1134" w:type="dxa"/>
            <w:tcBorders>
              <w:top w:val="nil"/>
              <w:left w:val="nil"/>
              <w:right w:val="nil"/>
            </w:tcBorders>
          </w:tcPr>
          <w:p w14:paraId="2E4F33FF"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5%</w:t>
            </w:r>
          </w:p>
        </w:tc>
        <w:tc>
          <w:tcPr>
            <w:tcW w:w="1572" w:type="dxa"/>
            <w:tcBorders>
              <w:top w:val="nil"/>
              <w:left w:val="nil"/>
            </w:tcBorders>
          </w:tcPr>
          <w:p w14:paraId="2F8A7862"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N.A.</w:t>
            </w:r>
          </w:p>
        </w:tc>
      </w:tr>
      <w:tr w:rsidR="00901B4C" w:rsidRPr="00A46BD6" w14:paraId="6D2D2355" w14:textId="77777777" w:rsidTr="00901B4C">
        <w:trPr>
          <w:gridAfter w:val="1"/>
          <w:wAfter w:w="21" w:type="dxa"/>
        </w:trPr>
        <w:tc>
          <w:tcPr>
            <w:tcW w:w="2835" w:type="dxa"/>
            <w:tcBorders>
              <w:top w:val="nil"/>
            </w:tcBorders>
          </w:tcPr>
          <w:p w14:paraId="1D5AE50A"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Songin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14 </w:t>
            </w:r>
            <w:r w:rsidRPr="00A46BD6">
              <w:rPr>
                <w:rFonts w:ascii="Times New Roman" w:hAnsi="Times New Roman"/>
                <w:sz w:val="24"/>
                <w:szCs w:val="24"/>
                <w:lang w:val="nl-NL"/>
              </w:rPr>
              <w:fldChar w:fldCharType="begin">
                <w:fldData xml:space="preserve">PEVuZE5vdGU+PENpdGU+PEF1dGhvcj5Tb25naW48L0F1dGhvcj48WWVhcj4yMDE0PC9ZZWFyPjxS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=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Tb25naW48L0F1dGhvcj48WWVhcj4yMDE0PC9ZZWFyPjxS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=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99</w:t>
            </w:r>
            <w:r w:rsidRPr="00A46BD6">
              <w:rPr>
                <w:rFonts w:ascii="Times New Roman" w:hAnsi="Times New Roman"/>
                <w:sz w:val="24"/>
                <w:szCs w:val="24"/>
                <w:lang w:val="nl-NL"/>
              </w:rPr>
              <w:fldChar w:fldCharType="end"/>
            </w:r>
          </w:p>
        </w:tc>
        <w:tc>
          <w:tcPr>
            <w:tcW w:w="1134" w:type="dxa"/>
            <w:tcBorders>
              <w:top w:val="nil"/>
              <w:right w:val="nil"/>
            </w:tcBorders>
          </w:tcPr>
          <w:p w14:paraId="43117CFC"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43</w:t>
            </w:r>
          </w:p>
          <w:p w14:paraId="10F4ACE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48</w:t>
            </w:r>
          </w:p>
        </w:tc>
        <w:tc>
          <w:tcPr>
            <w:tcW w:w="1843" w:type="dxa"/>
            <w:tcBorders>
              <w:top w:val="nil"/>
              <w:left w:val="nil"/>
              <w:right w:val="nil"/>
            </w:tcBorders>
          </w:tcPr>
          <w:p w14:paraId="159A2690"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1 Kidney</w:t>
            </w:r>
          </w:p>
          <w:p w14:paraId="55C61377"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8 Liver</w:t>
            </w:r>
          </w:p>
        </w:tc>
        <w:tc>
          <w:tcPr>
            <w:tcW w:w="992" w:type="dxa"/>
            <w:tcBorders>
              <w:top w:val="nil"/>
              <w:left w:val="nil"/>
              <w:right w:val="nil"/>
            </w:tcBorders>
          </w:tcPr>
          <w:p w14:paraId="2AE59C1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Tac</w:t>
            </w:r>
          </w:p>
          <w:p w14:paraId="45A0F7D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Tac</w:t>
            </w:r>
          </w:p>
        </w:tc>
        <w:tc>
          <w:tcPr>
            <w:tcW w:w="992" w:type="dxa"/>
            <w:tcBorders>
              <w:top w:val="nil"/>
              <w:left w:val="nil"/>
              <w:right w:val="nil"/>
            </w:tcBorders>
          </w:tcPr>
          <w:p w14:paraId="4B51C242"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1</w:t>
            </w:r>
          </w:p>
        </w:tc>
        <w:tc>
          <w:tcPr>
            <w:tcW w:w="993" w:type="dxa"/>
            <w:tcBorders>
              <w:top w:val="nil"/>
              <w:left w:val="nil"/>
              <w:right w:val="nil"/>
            </w:tcBorders>
          </w:tcPr>
          <w:p w14:paraId="1A964A2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249</w:t>
            </w:r>
          </w:p>
          <w:p w14:paraId="12A85EEA"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899</w:t>
            </w:r>
          </w:p>
        </w:tc>
        <w:tc>
          <w:tcPr>
            <w:tcW w:w="992" w:type="dxa"/>
            <w:tcBorders>
              <w:top w:val="nil"/>
              <w:left w:val="nil"/>
              <w:right w:val="nil"/>
            </w:tcBorders>
          </w:tcPr>
          <w:p w14:paraId="604E042F" w14:textId="77777777" w:rsidR="00901B4C" w:rsidRPr="00A46BD6" w:rsidRDefault="00901B4C" w:rsidP="00901B4C">
            <w:pPr>
              <w:jc w:val="center"/>
              <w:rPr>
                <w:rFonts w:ascii="Times New Roman" w:hAnsi="Times New Roman"/>
                <w:sz w:val="24"/>
                <w:szCs w:val="24"/>
                <w:lang w:val="nl-NL"/>
              </w:rPr>
            </w:pPr>
          </w:p>
        </w:tc>
        <w:tc>
          <w:tcPr>
            <w:tcW w:w="1276" w:type="dxa"/>
            <w:tcBorders>
              <w:top w:val="nil"/>
              <w:left w:val="nil"/>
              <w:right w:val="nil"/>
            </w:tcBorders>
          </w:tcPr>
          <w:p w14:paraId="2C035C5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4.7</w:t>
            </w:r>
          </w:p>
          <w:p w14:paraId="17FB14BC"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6.8</w:t>
            </w:r>
          </w:p>
        </w:tc>
        <w:tc>
          <w:tcPr>
            <w:tcW w:w="1134" w:type="dxa"/>
            <w:tcBorders>
              <w:top w:val="nil"/>
              <w:left w:val="nil"/>
              <w:right w:val="nil"/>
            </w:tcBorders>
          </w:tcPr>
          <w:p w14:paraId="16572593"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74.4%</w:t>
            </w:r>
          </w:p>
          <w:p w14:paraId="28493180"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43.8%</w:t>
            </w:r>
          </w:p>
        </w:tc>
        <w:tc>
          <w:tcPr>
            <w:tcW w:w="1572" w:type="dxa"/>
            <w:tcBorders>
              <w:top w:val="nil"/>
              <w:left w:val="nil"/>
            </w:tcBorders>
          </w:tcPr>
          <w:p w14:paraId="1AFCBEB7" w14:textId="77777777" w:rsidR="00901B4C" w:rsidRPr="00A46BD6" w:rsidRDefault="00901B4C" w:rsidP="00901B4C">
            <w:pPr>
              <w:jc w:val="center"/>
              <w:rPr>
                <w:rFonts w:ascii="Times New Roman" w:hAnsi="Times New Roman"/>
                <w:sz w:val="24"/>
                <w:szCs w:val="24"/>
                <w:lang w:val="nl-NL"/>
              </w:rPr>
            </w:pPr>
          </w:p>
        </w:tc>
      </w:tr>
      <w:tr w:rsidR="00901B4C" w:rsidRPr="00A46BD6" w14:paraId="5C788EE2" w14:textId="77777777" w:rsidTr="00901B4C">
        <w:trPr>
          <w:gridAfter w:val="1"/>
          <w:wAfter w:w="21" w:type="dxa"/>
        </w:trPr>
        <w:tc>
          <w:tcPr>
            <w:tcW w:w="2835" w:type="dxa"/>
            <w:tcBorders>
              <w:top w:val="nil"/>
            </w:tcBorders>
          </w:tcPr>
          <w:p w14:paraId="77B15E33"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Ecevit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12 </w:t>
            </w:r>
            <w:r w:rsidRPr="00A46BD6">
              <w:rPr>
                <w:rFonts w:ascii="Times New Roman" w:hAnsi="Times New Roman"/>
                <w:sz w:val="24"/>
                <w:szCs w:val="24"/>
                <w:lang w:val="nl-NL"/>
              </w:rPr>
              <w:fldChar w:fldCharType="begin">
                <w:fldData xml:space="preserve">PEVuZE5vdGU+PENpdGU+PEF1dGhvcj5FY2V2aXQ8L0F1dGhvcj48WWVhcj4yMDEyPC9ZZWFyPjxS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FY2V2aXQ8L0F1dGhvcj48WWVhcj4yMDEyPC9ZZWFyPjxS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100</w:t>
            </w:r>
            <w:r w:rsidRPr="00A46BD6">
              <w:rPr>
                <w:rFonts w:ascii="Times New Roman" w:hAnsi="Times New Roman"/>
                <w:sz w:val="24"/>
                <w:szCs w:val="24"/>
                <w:lang w:val="nl-NL"/>
              </w:rPr>
              <w:fldChar w:fldCharType="end"/>
            </w:r>
          </w:p>
        </w:tc>
        <w:tc>
          <w:tcPr>
            <w:tcW w:w="1134" w:type="dxa"/>
            <w:tcBorders>
              <w:top w:val="nil"/>
              <w:right w:val="nil"/>
            </w:tcBorders>
          </w:tcPr>
          <w:p w14:paraId="6A77C123"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4</w:t>
            </w:r>
          </w:p>
        </w:tc>
        <w:tc>
          <w:tcPr>
            <w:tcW w:w="1843" w:type="dxa"/>
            <w:tcBorders>
              <w:top w:val="nil"/>
              <w:left w:val="nil"/>
              <w:right w:val="nil"/>
            </w:tcBorders>
          </w:tcPr>
          <w:p w14:paraId="0F394A3D"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Liver</w:t>
            </w:r>
          </w:p>
        </w:tc>
        <w:tc>
          <w:tcPr>
            <w:tcW w:w="992" w:type="dxa"/>
            <w:tcBorders>
              <w:top w:val="nil"/>
              <w:left w:val="nil"/>
              <w:right w:val="nil"/>
            </w:tcBorders>
          </w:tcPr>
          <w:p w14:paraId="23E1B69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75% Tac</w:t>
            </w:r>
          </w:p>
        </w:tc>
        <w:tc>
          <w:tcPr>
            <w:tcW w:w="992" w:type="dxa"/>
            <w:tcBorders>
              <w:top w:val="nil"/>
              <w:left w:val="nil"/>
              <w:right w:val="nil"/>
            </w:tcBorders>
          </w:tcPr>
          <w:p w14:paraId="25259931"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100%</w:t>
            </w:r>
          </w:p>
        </w:tc>
        <w:tc>
          <w:tcPr>
            <w:tcW w:w="993" w:type="dxa"/>
            <w:tcBorders>
              <w:top w:val="nil"/>
              <w:left w:val="nil"/>
              <w:right w:val="nil"/>
            </w:tcBorders>
          </w:tcPr>
          <w:p w14:paraId="2E72AF57"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2285</w:t>
            </w:r>
          </w:p>
        </w:tc>
        <w:tc>
          <w:tcPr>
            <w:tcW w:w="992" w:type="dxa"/>
            <w:tcBorders>
              <w:top w:val="nil"/>
              <w:left w:val="nil"/>
              <w:right w:val="nil"/>
            </w:tcBorders>
          </w:tcPr>
          <w:p w14:paraId="00BD5B79"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100%</w:t>
            </w:r>
          </w:p>
        </w:tc>
        <w:tc>
          <w:tcPr>
            <w:tcW w:w="1276" w:type="dxa"/>
            <w:tcBorders>
              <w:top w:val="nil"/>
              <w:left w:val="nil"/>
              <w:right w:val="nil"/>
            </w:tcBorders>
          </w:tcPr>
          <w:p w14:paraId="7B6AF3A4"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34.5</w:t>
            </w:r>
          </w:p>
        </w:tc>
        <w:tc>
          <w:tcPr>
            <w:tcW w:w="1134" w:type="dxa"/>
            <w:tcBorders>
              <w:top w:val="nil"/>
              <w:left w:val="nil"/>
              <w:right w:val="nil"/>
            </w:tcBorders>
          </w:tcPr>
          <w:p w14:paraId="5111CDBE"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75%</w:t>
            </w:r>
          </w:p>
        </w:tc>
        <w:tc>
          <w:tcPr>
            <w:tcW w:w="1572" w:type="dxa"/>
            <w:tcBorders>
              <w:top w:val="nil"/>
              <w:left w:val="nil"/>
            </w:tcBorders>
          </w:tcPr>
          <w:p w14:paraId="330EDE72" w14:textId="77777777" w:rsidR="00901B4C" w:rsidRPr="00A46BD6" w:rsidRDefault="00901B4C" w:rsidP="00901B4C">
            <w:pPr>
              <w:jc w:val="center"/>
              <w:rPr>
                <w:rFonts w:ascii="Times New Roman" w:hAnsi="Times New Roman"/>
                <w:sz w:val="24"/>
                <w:szCs w:val="24"/>
                <w:lang w:val="nl-NL"/>
              </w:rPr>
            </w:pPr>
            <w:r w:rsidRPr="00A46BD6">
              <w:rPr>
                <w:rFonts w:ascii="Times New Roman" w:hAnsi="Times New Roman"/>
                <w:sz w:val="24"/>
                <w:szCs w:val="24"/>
                <w:lang w:val="nl-NL"/>
              </w:rPr>
              <w:t>N.A.</w:t>
            </w:r>
          </w:p>
        </w:tc>
      </w:tr>
      <w:tr w:rsidR="00901B4C" w:rsidRPr="00A46BD6" w14:paraId="6FF96D11" w14:textId="77777777" w:rsidTr="00901B4C">
        <w:trPr>
          <w:gridAfter w:val="1"/>
          <w:wAfter w:w="21" w:type="dxa"/>
        </w:trPr>
        <w:tc>
          <w:tcPr>
            <w:tcW w:w="2835" w:type="dxa"/>
            <w:tcBorders>
              <w:top w:val="nil"/>
            </w:tcBorders>
          </w:tcPr>
          <w:p w14:paraId="180E5B48" w14:textId="77777777" w:rsidR="00901B4C" w:rsidRPr="00A46BD6" w:rsidRDefault="00901B4C" w:rsidP="00901B4C">
            <w:pPr>
              <w:rPr>
                <w:rFonts w:ascii="Times New Roman" w:hAnsi="Times New Roman"/>
                <w:sz w:val="24"/>
                <w:szCs w:val="24"/>
              </w:rPr>
            </w:pPr>
            <w:r w:rsidRPr="00A46BD6">
              <w:rPr>
                <w:rFonts w:ascii="Times New Roman" w:hAnsi="Times New Roman"/>
                <w:sz w:val="24"/>
                <w:szCs w:val="24"/>
              </w:rPr>
              <w:t xml:space="preserve">Kim </w:t>
            </w:r>
            <w:r w:rsidRPr="00A46BD6">
              <w:rPr>
                <w:rFonts w:ascii="Times New Roman" w:hAnsi="Times New Roman"/>
                <w:i/>
                <w:sz w:val="24"/>
                <w:szCs w:val="24"/>
              </w:rPr>
              <w:t>et al</w:t>
            </w:r>
            <w:r w:rsidRPr="00A46BD6">
              <w:rPr>
                <w:rFonts w:ascii="Times New Roman" w:hAnsi="Times New Roman"/>
                <w:sz w:val="24"/>
                <w:szCs w:val="24"/>
              </w:rPr>
              <w:t xml:space="preserve">., 2015 </w:t>
            </w:r>
            <w:r w:rsidRPr="00A46BD6">
              <w:rPr>
                <w:rFonts w:ascii="Times New Roman" w:hAnsi="Times New Roman"/>
                <w:sz w:val="24"/>
                <w:szCs w:val="24"/>
              </w:rPr>
              <w:fldChar w:fldCharType="begin">
                <w:fldData xml:space="preserve">PEVuZE5vdGU+PENpdGU+PEF1dGhvcj5LaW08L0F1dGhvcj48WWVhcj4yMDE1PC9ZZWFyPjxSZWNO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LaW08L0F1dGhvcj48WWVhcj4yMDE1PC9ZZWFyPjxSZWNO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50</w:t>
            </w:r>
            <w:r w:rsidRPr="00A46BD6">
              <w:rPr>
                <w:rFonts w:ascii="Times New Roman" w:hAnsi="Times New Roman"/>
                <w:sz w:val="24"/>
                <w:szCs w:val="24"/>
              </w:rPr>
              <w:fldChar w:fldCharType="end"/>
            </w:r>
          </w:p>
        </w:tc>
        <w:tc>
          <w:tcPr>
            <w:tcW w:w="1134" w:type="dxa"/>
            <w:tcBorders>
              <w:top w:val="nil"/>
              <w:right w:val="nil"/>
            </w:tcBorders>
          </w:tcPr>
          <w:p w14:paraId="79D09133"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8</w:t>
            </w:r>
          </w:p>
        </w:tc>
        <w:tc>
          <w:tcPr>
            <w:tcW w:w="1843" w:type="dxa"/>
            <w:tcBorders>
              <w:top w:val="nil"/>
              <w:left w:val="nil"/>
              <w:right w:val="nil"/>
            </w:tcBorders>
          </w:tcPr>
          <w:p w14:paraId="515F4CA2"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Kidney</w:t>
            </w:r>
          </w:p>
        </w:tc>
        <w:tc>
          <w:tcPr>
            <w:tcW w:w="992" w:type="dxa"/>
            <w:tcBorders>
              <w:top w:val="nil"/>
              <w:left w:val="nil"/>
              <w:right w:val="nil"/>
            </w:tcBorders>
          </w:tcPr>
          <w:p w14:paraId="500BCD79"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Tac</w:t>
            </w:r>
          </w:p>
        </w:tc>
        <w:tc>
          <w:tcPr>
            <w:tcW w:w="992" w:type="dxa"/>
            <w:tcBorders>
              <w:top w:val="nil"/>
              <w:left w:val="nil"/>
              <w:right w:val="nil"/>
            </w:tcBorders>
          </w:tcPr>
          <w:p w14:paraId="6FD68700" w14:textId="77777777" w:rsidR="00901B4C" w:rsidRPr="00A46BD6" w:rsidRDefault="00901B4C" w:rsidP="00901B4C">
            <w:pPr>
              <w:jc w:val="center"/>
              <w:rPr>
                <w:rFonts w:ascii="Times New Roman" w:hAnsi="Times New Roman"/>
                <w:sz w:val="24"/>
                <w:szCs w:val="24"/>
              </w:rPr>
            </w:pPr>
          </w:p>
        </w:tc>
        <w:tc>
          <w:tcPr>
            <w:tcW w:w="993" w:type="dxa"/>
            <w:tcBorders>
              <w:top w:val="nil"/>
              <w:left w:val="nil"/>
              <w:right w:val="nil"/>
            </w:tcBorders>
          </w:tcPr>
          <w:p w14:paraId="1406085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493</w:t>
            </w:r>
          </w:p>
        </w:tc>
        <w:tc>
          <w:tcPr>
            <w:tcW w:w="992" w:type="dxa"/>
            <w:tcBorders>
              <w:top w:val="nil"/>
              <w:left w:val="nil"/>
              <w:right w:val="nil"/>
            </w:tcBorders>
          </w:tcPr>
          <w:p w14:paraId="467B608D"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42.9%</w:t>
            </w:r>
          </w:p>
        </w:tc>
        <w:tc>
          <w:tcPr>
            <w:tcW w:w="1276" w:type="dxa"/>
            <w:tcBorders>
              <w:top w:val="nil"/>
              <w:left w:val="nil"/>
              <w:right w:val="nil"/>
            </w:tcBorders>
          </w:tcPr>
          <w:p w14:paraId="0633E4B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5.8</w:t>
            </w:r>
          </w:p>
        </w:tc>
        <w:tc>
          <w:tcPr>
            <w:tcW w:w="1134" w:type="dxa"/>
            <w:tcBorders>
              <w:top w:val="nil"/>
              <w:left w:val="nil"/>
              <w:right w:val="nil"/>
            </w:tcBorders>
          </w:tcPr>
          <w:p w14:paraId="0FDA95C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53.6%</w:t>
            </w:r>
          </w:p>
        </w:tc>
        <w:tc>
          <w:tcPr>
            <w:tcW w:w="1572" w:type="dxa"/>
            <w:tcBorders>
              <w:top w:val="nil"/>
              <w:left w:val="nil"/>
            </w:tcBorders>
          </w:tcPr>
          <w:p w14:paraId="4FB1B85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N.A.</w:t>
            </w:r>
          </w:p>
        </w:tc>
      </w:tr>
      <w:tr w:rsidR="00901B4C" w:rsidRPr="00A46BD6" w14:paraId="66CE4A9E" w14:textId="77777777" w:rsidTr="00901B4C">
        <w:trPr>
          <w:gridAfter w:val="1"/>
          <w:wAfter w:w="21" w:type="dxa"/>
        </w:trPr>
        <w:tc>
          <w:tcPr>
            <w:tcW w:w="2835" w:type="dxa"/>
            <w:tcBorders>
              <w:top w:val="nil"/>
              <w:bottom w:val="single" w:sz="4" w:space="0" w:color="auto"/>
            </w:tcBorders>
          </w:tcPr>
          <w:p w14:paraId="4EDA1D5C" w14:textId="77777777" w:rsidR="00901B4C" w:rsidRPr="00A46BD6" w:rsidRDefault="00901B4C" w:rsidP="00901B4C">
            <w:pPr>
              <w:rPr>
                <w:rFonts w:ascii="Times New Roman" w:hAnsi="Times New Roman"/>
                <w:sz w:val="24"/>
                <w:szCs w:val="24"/>
                <w:lang w:val="nl-NL"/>
              </w:rPr>
            </w:pPr>
            <w:r w:rsidRPr="00A46BD6">
              <w:rPr>
                <w:rFonts w:ascii="Times New Roman" w:hAnsi="Times New Roman"/>
                <w:sz w:val="24"/>
                <w:szCs w:val="24"/>
                <w:lang w:val="nl-NL"/>
              </w:rPr>
              <w:t xml:space="preserve">Jabiry-Zieniewi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11 </w:t>
            </w:r>
            <w:r w:rsidRPr="00A46BD6">
              <w:rPr>
                <w:rFonts w:ascii="Times New Roman" w:hAnsi="Times New Roman"/>
                <w:sz w:val="24"/>
                <w:szCs w:val="24"/>
                <w:lang w:val="nl-NL"/>
              </w:rPr>
              <w:fldChar w:fldCharType="begin">
                <w:fldData xml:space="preserve">PEVuZE5vdGU+PENpdGU+PEF1dGhvcj5KYWJpcnktWmllbmlld2ljejwvQXV0aG9yPjxZZWFyPjIw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KYWJpcnktWmllbmlld2ljejwvQXV0aG9yPjxZZWFyPjIw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82</w:t>
            </w:r>
            <w:r w:rsidRPr="00A46BD6">
              <w:rPr>
                <w:rFonts w:ascii="Times New Roman" w:hAnsi="Times New Roman"/>
                <w:sz w:val="24"/>
                <w:szCs w:val="24"/>
                <w:lang w:val="nl-NL"/>
              </w:rPr>
              <w:fldChar w:fldCharType="end"/>
            </w:r>
          </w:p>
        </w:tc>
        <w:tc>
          <w:tcPr>
            <w:tcW w:w="1134" w:type="dxa"/>
            <w:tcBorders>
              <w:top w:val="nil"/>
              <w:bottom w:val="single" w:sz="4" w:space="0" w:color="auto"/>
              <w:right w:val="nil"/>
            </w:tcBorders>
          </w:tcPr>
          <w:p w14:paraId="20A539C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9</w:t>
            </w:r>
          </w:p>
        </w:tc>
        <w:tc>
          <w:tcPr>
            <w:tcW w:w="1843" w:type="dxa"/>
            <w:tcBorders>
              <w:top w:val="nil"/>
              <w:left w:val="nil"/>
              <w:bottom w:val="single" w:sz="4" w:space="0" w:color="auto"/>
              <w:right w:val="nil"/>
            </w:tcBorders>
          </w:tcPr>
          <w:p w14:paraId="7DA540BB"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Liver</w:t>
            </w:r>
          </w:p>
        </w:tc>
        <w:tc>
          <w:tcPr>
            <w:tcW w:w="992" w:type="dxa"/>
            <w:tcBorders>
              <w:top w:val="nil"/>
              <w:left w:val="nil"/>
              <w:bottom w:val="single" w:sz="4" w:space="0" w:color="auto"/>
              <w:right w:val="nil"/>
            </w:tcBorders>
          </w:tcPr>
          <w:p w14:paraId="47B138C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74.4% Tac</w:t>
            </w:r>
          </w:p>
        </w:tc>
        <w:tc>
          <w:tcPr>
            <w:tcW w:w="992" w:type="dxa"/>
            <w:tcBorders>
              <w:top w:val="nil"/>
              <w:left w:val="nil"/>
              <w:bottom w:val="single" w:sz="4" w:space="0" w:color="auto"/>
              <w:right w:val="nil"/>
            </w:tcBorders>
          </w:tcPr>
          <w:p w14:paraId="74DCD57B" w14:textId="77777777" w:rsidR="00901B4C" w:rsidRPr="00A46BD6" w:rsidRDefault="00901B4C" w:rsidP="00901B4C">
            <w:pPr>
              <w:jc w:val="center"/>
              <w:rPr>
                <w:rFonts w:ascii="Times New Roman" w:hAnsi="Times New Roman"/>
                <w:sz w:val="24"/>
                <w:szCs w:val="24"/>
              </w:rPr>
            </w:pPr>
          </w:p>
        </w:tc>
        <w:tc>
          <w:tcPr>
            <w:tcW w:w="993" w:type="dxa"/>
            <w:tcBorders>
              <w:top w:val="nil"/>
              <w:left w:val="nil"/>
              <w:bottom w:val="single" w:sz="4" w:space="0" w:color="auto"/>
              <w:right w:val="nil"/>
            </w:tcBorders>
          </w:tcPr>
          <w:p w14:paraId="56F6B4B0"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877</w:t>
            </w:r>
          </w:p>
        </w:tc>
        <w:tc>
          <w:tcPr>
            <w:tcW w:w="992" w:type="dxa"/>
            <w:tcBorders>
              <w:top w:val="nil"/>
              <w:left w:val="nil"/>
              <w:bottom w:val="single" w:sz="4" w:space="0" w:color="auto"/>
              <w:right w:val="nil"/>
            </w:tcBorders>
          </w:tcPr>
          <w:p w14:paraId="517E9815"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20%</w:t>
            </w:r>
          </w:p>
        </w:tc>
        <w:tc>
          <w:tcPr>
            <w:tcW w:w="1276" w:type="dxa"/>
            <w:tcBorders>
              <w:top w:val="nil"/>
              <w:left w:val="nil"/>
              <w:bottom w:val="single" w:sz="4" w:space="0" w:color="auto"/>
              <w:right w:val="nil"/>
            </w:tcBorders>
          </w:tcPr>
          <w:p w14:paraId="009D36CC"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7.2</w:t>
            </w:r>
          </w:p>
        </w:tc>
        <w:tc>
          <w:tcPr>
            <w:tcW w:w="1134" w:type="dxa"/>
            <w:tcBorders>
              <w:top w:val="nil"/>
              <w:left w:val="nil"/>
              <w:bottom w:val="single" w:sz="4" w:space="0" w:color="auto"/>
              <w:right w:val="nil"/>
            </w:tcBorders>
          </w:tcPr>
          <w:p w14:paraId="2A4BE96E" w14:textId="77777777" w:rsidR="00901B4C" w:rsidRPr="00A46BD6" w:rsidRDefault="00901B4C" w:rsidP="00901B4C">
            <w:pPr>
              <w:jc w:val="center"/>
              <w:rPr>
                <w:rFonts w:ascii="Times New Roman" w:hAnsi="Times New Roman"/>
                <w:sz w:val="24"/>
                <w:szCs w:val="24"/>
              </w:rPr>
            </w:pPr>
            <w:r w:rsidRPr="00A46BD6">
              <w:rPr>
                <w:rFonts w:ascii="Times New Roman" w:hAnsi="Times New Roman"/>
                <w:sz w:val="24"/>
                <w:szCs w:val="24"/>
              </w:rPr>
              <w:t>30.8%</w:t>
            </w:r>
          </w:p>
        </w:tc>
        <w:tc>
          <w:tcPr>
            <w:tcW w:w="1572" w:type="dxa"/>
            <w:tcBorders>
              <w:top w:val="nil"/>
              <w:left w:val="nil"/>
              <w:bottom w:val="single" w:sz="4" w:space="0" w:color="auto"/>
            </w:tcBorders>
          </w:tcPr>
          <w:p w14:paraId="3D46F914" w14:textId="77777777" w:rsidR="00901B4C" w:rsidRPr="00A46BD6" w:rsidRDefault="00901B4C" w:rsidP="00901B4C">
            <w:pPr>
              <w:jc w:val="center"/>
              <w:rPr>
                <w:rFonts w:ascii="Times New Roman" w:hAnsi="Times New Roman"/>
                <w:sz w:val="24"/>
                <w:szCs w:val="24"/>
              </w:rPr>
            </w:pPr>
          </w:p>
        </w:tc>
      </w:tr>
      <w:tr w:rsidR="00901B4C" w:rsidRPr="00A46BD6" w14:paraId="22D60318" w14:textId="77777777" w:rsidTr="00901B4C">
        <w:tc>
          <w:tcPr>
            <w:tcW w:w="13784" w:type="dxa"/>
            <w:gridSpan w:val="11"/>
            <w:tcBorders>
              <w:top w:val="single" w:sz="4" w:space="0" w:color="auto"/>
              <w:bottom w:val="single" w:sz="4" w:space="0" w:color="auto"/>
            </w:tcBorders>
          </w:tcPr>
          <w:p w14:paraId="13118989" w14:textId="77777777" w:rsidR="00901B4C" w:rsidRPr="00A46BD6" w:rsidRDefault="00901B4C" w:rsidP="00901B4C">
            <w:pPr>
              <w:spacing w:after="0"/>
              <w:jc w:val="both"/>
              <w:rPr>
                <w:rFonts w:ascii="Times New Roman" w:hAnsi="Times New Roman"/>
                <w:sz w:val="24"/>
                <w:szCs w:val="24"/>
              </w:rPr>
            </w:pPr>
            <w:r w:rsidRPr="00A46BD6">
              <w:rPr>
                <w:rFonts w:ascii="Times New Roman" w:hAnsi="Times New Roman"/>
                <w:sz w:val="24"/>
                <w:szCs w:val="24"/>
              </w:rPr>
              <w:t>Abbreviations: N.A., not applicable; LBW, low birth weight; Tac, tacrolimus; CsA, ciclosporin</w:t>
            </w:r>
          </w:p>
        </w:tc>
      </w:tr>
    </w:tbl>
    <w:p w14:paraId="02D804D7" w14:textId="7834F652" w:rsidR="00901B4C" w:rsidRPr="00A46BD6" w:rsidRDefault="00901B4C" w:rsidP="007B3BB2">
      <w:pPr>
        <w:spacing w:line="360" w:lineRule="auto"/>
        <w:rPr>
          <w:rFonts w:ascii="Times New Roman" w:hAnsi="Times New Roman"/>
          <w:b/>
          <w:sz w:val="24"/>
          <w:szCs w:val="24"/>
        </w:rPr>
      </w:pPr>
    </w:p>
    <w:p w14:paraId="22DA9543" w14:textId="77777777" w:rsidR="00901B4C" w:rsidRPr="00A46BD6" w:rsidRDefault="00901B4C" w:rsidP="007B3BB2">
      <w:pPr>
        <w:spacing w:line="360" w:lineRule="auto"/>
        <w:rPr>
          <w:rFonts w:ascii="Times New Roman" w:hAnsi="Times New Roman"/>
          <w:sz w:val="24"/>
          <w:szCs w:val="24"/>
        </w:rPr>
      </w:pPr>
    </w:p>
    <w:p w14:paraId="6F90B75B" w14:textId="77777777" w:rsidR="007B3BB2" w:rsidRPr="00A46BD6" w:rsidRDefault="007B3BB2" w:rsidP="007B3BB2">
      <w:pPr>
        <w:spacing w:line="360" w:lineRule="auto"/>
        <w:rPr>
          <w:rFonts w:ascii="Times New Roman" w:hAnsi="Times New Roman"/>
          <w:sz w:val="24"/>
          <w:szCs w:val="24"/>
        </w:rPr>
      </w:pPr>
    </w:p>
    <w:p w14:paraId="1DD7217C" w14:textId="77777777" w:rsidR="007B3BB2" w:rsidRPr="00A46BD6" w:rsidRDefault="007B3BB2" w:rsidP="007B3BB2">
      <w:pPr>
        <w:spacing w:line="360" w:lineRule="auto"/>
        <w:rPr>
          <w:rFonts w:ascii="Times New Roman" w:hAnsi="Times New Roman"/>
          <w:sz w:val="24"/>
          <w:szCs w:val="24"/>
        </w:rPr>
      </w:pPr>
    </w:p>
    <w:p w14:paraId="612C5C99" w14:textId="77777777" w:rsidR="007B3BB2" w:rsidRPr="00A46BD6" w:rsidRDefault="007B3BB2" w:rsidP="007B3BB2">
      <w:pPr>
        <w:rPr>
          <w:rFonts w:ascii="Times New Roman" w:hAnsi="Times New Roman"/>
          <w:b/>
          <w:sz w:val="24"/>
          <w:szCs w:val="24"/>
        </w:rPr>
      </w:pPr>
      <w:r w:rsidRPr="00A46BD6">
        <w:rPr>
          <w:rFonts w:ascii="Times New Roman" w:hAnsi="Times New Roman"/>
          <w:b/>
          <w:sz w:val="24"/>
          <w:szCs w:val="24"/>
        </w:rPr>
        <w:br w:type="page"/>
      </w:r>
    </w:p>
    <w:p w14:paraId="7DE94F84" w14:textId="5EC294E5" w:rsidR="007B3BB2" w:rsidRPr="00A46BD6" w:rsidRDefault="007B3BB2" w:rsidP="007B3BB2">
      <w:pPr>
        <w:spacing w:line="360" w:lineRule="auto"/>
        <w:rPr>
          <w:rFonts w:ascii="Times New Roman" w:hAnsi="Times New Roman"/>
          <w:sz w:val="24"/>
          <w:szCs w:val="24"/>
        </w:rPr>
      </w:pPr>
      <w:r w:rsidRPr="00A46BD6">
        <w:rPr>
          <w:rFonts w:ascii="Times New Roman" w:hAnsi="Times New Roman"/>
          <w:b/>
          <w:sz w:val="24"/>
          <w:szCs w:val="24"/>
        </w:rPr>
        <w:lastRenderedPageBreak/>
        <w:t>Supplemental Digital Content 3.</w:t>
      </w:r>
    </w:p>
    <w:tbl>
      <w:tblPr>
        <w:tblW w:w="14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425"/>
        <w:gridCol w:w="3402"/>
        <w:gridCol w:w="1423"/>
        <w:gridCol w:w="1417"/>
        <w:gridCol w:w="3119"/>
        <w:gridCol w:w="1985"/>
      </w:tblGrid>
      <w:tr w:rsidR="00A46BD6" w:rsidRPr="00A46BD6" w14:paraId="2EEC36E9" w14:textId="77777777" w:rsidTr="000B0EC8">
        <w:tc>
          <w:tcPr>
            <w:tcW w:w="14034" w:type="dxa"/>
            <w:gridSpan w:val="7"/>
            <w:tcBorders>
              <w:left w:val="nil"/>
              <w:right w:val="nil"/>
            </w:tcBorders>
          </w:tcPr>
          <w:p w14:paraId="4B4B9DA9" w14:textId="77777777" w:rsidR="000B0EC8" w:rsidRPr="00A46BD6" w:rsidRDefault="000B0EC8" w:rsidP="000B1C53">
            <w:pPr>
              <w:spacing w:after="0" w:line="240" w:lineRule="auto"/>
              <w:rPr>
                <w:rFonts w:ascii="Times New Roman" w:hAnsi="Times New Roman"/>
                <w:sz w:val="24"/>
                <w:szCs w:val="24"/>
              </w:rPr>
            </w:pPr>
            <w:r w:rsidRPr="00A46BD6">
              <w:rPr>
                <w:rFonts w:ascii="Times New Roman" w:hAnsi="Times New Roman"/>
                <w:b/>
                <w:sz w:val="24"/>
                <w:szCs w:val="24"/>
              </w:rPr>
              <w:t>Table S3.</w:t>
            </w:r>
            <w:r w:rsidRPr="00A46BD6">
              <w:rPr>
                <w:rFonts w:ascii="Times New Roman" w:hAnsi="Times New Roman"/>
                <w:sz w:val="24"/>
                <w:szCs w:val="24"/>
              </w:rPr>
              <w:t xml:space="preserve"> Case reports: pregnancy outcomes in women on MPA treatment</w:t>
            </w:r>
          </w:p>
        </w:tc>
      </w:tr>
      <w:tr w:rsidR="00A46BD6" w:rsidRPr="00A46BD6" w14:paraId="387B946A" w14:textId="77777777" w:rsidTr="000B0EC8">
        <w:tc>
          <w:tcPr>
            <w:tcW w:w="2263" w:type="dxa"/>
            <w:tcBorders>
              <w:left w:val="nil"/>
              <w:bottom w:val="single" w:sz="4" w:space="0" w:color="auto"/>
              <w:right w:val="nil"/>
            </w:tcBorders>
          </w:tcPr>
          <w:p w14:paraId="37034C4E" w14:textId="77777777" w:rsidR="000B0EC8" w:rsidRPr="00A46BD6" w:rsidRDefault="000B0EC8" w:rsidP="000B1C53">
            <w:pPr>
              <w:spacing w:after="0" w:line="240" w:lineRule="auto"/>
              <w:rPr>
                <w:rFonts w:ascii="Times New Roman" w:hAnsi="Times New Roman"/>
                <w:b/>
                <w:bCs/>
                <w:sz w:val="24"/>
                <w:szCs w:val="24"/>
              </w:rPr>
            </w:pPr>
            <w:r w:rsidRPr="00A46BD6">
              <w:rPr>
                <w:rFonts w:ascii="Times New Roman" w:hAnsi="Times New Roman"/>
                <w:b/>
                <w:bCs/>
                <w:sz w:val="24"/>
                <w:szCs w:val="24"/>
              </w:rPr>
              <w:t>Article, year</w:t>
            </w:r>
          </w:p>
        </w:tc>
        <w:tc>
          <w:tcPr>
            <w:tcW w:w="425" w:type="dxa"/>
            <w:tcBorders>
              <w:left w:val="nil"/>
              <w:bottom w:val="single" w:sz="4" w:space="0" w:color="auto"/>
              <w:right w:val="nil"/>
            </w:tcBorders>
          </w:tcPr>
          <w:p w14:paraId="14932701" w14:textId="77777777" w:rsidR="000B0EC8" w:rsidRPr="00A46BD6" w:rsidRDefault="000B0EC8" w:rsidP="000B1C53">
            <w:pPr>
              <w:spacing w:after="0" w:line="240" w:lineRule="auto"/>
              <w:rPr>
                <w:rFonts w:ascii="Times New Roman" w:hAnsi="Times New Roman"/>
                <w:b/>
                <w:bCs/>
                <w:sz w:val="24"/>
                <w:szCs w:val="24"/>
              </w:rPr>
            </w:pPr>
            <w:r w:rsidRPr="00A46BD6">
              <w:rPr>
                <w:rFonts w:ascii="Times New Roman" w:hAnsi="Times New Roman"/>
                <w:b/>
                <w:bCs/>
                <w:sz w:val="24"/>
                <w:szCs w:val="24"/>
              </w:rPr>
              <w:t>n</w:t>
            </w:r>
          </w:p>
        </w:tc>
        <w:tc>
          <w:tcPr>
            <w:tcW w:w="3402" w:type="dxa"/>
            <w:tcBorders>
              <w:left w:val="nil"/>
              <w:bottom w:val="single" w:sz="4" w:space="0" w:color="auto"/>
              <w:right w:val="nil"/>
            </w:tcBorders>
          </w:tcPr>
          <w:p w14:paraId="6C4BFC98" w14:textId="77777777" w:rsidR="000B0EC8" w:rsidRPr="00A46BD6" w:rsidRDefault="000B0EC8" w:rsidP="000B1C53">
            <w:pPr>
              <w:spacing w:after="0" w:line="240" w:lineRule="auto"/>
              <w:rPr>
                <w:rFonts w:ascii="Times New Roman" w:hAnsi="Times New Roman"/>
                <w:b/>
                <w:bCs/>
                <w:sz w:val="24"/>
                <w:szCs w:val="24"/>
              </w:rPr>
            </w:pPr>
            <w:r w:rsidRPr="00A46BD6">
              <w:rPr>
                <w:rFonts w:ascii="Times New Roman" w:hAnsi="Times New Roman"/>
                <w:b/>
                <w:bCs/>
                <w:sz w:val="24"/>
                <w:szCs w:val="24"/>
              </w:rPr>
              <w:t>Medication during pregnancy</w:t>
            </w:r>
          </w:p>
        </w:tc>
        <w:tc>
          <w:tcPr>
            <w:tcW w:w="1423" w:type="dxa"/>
            <w:tcBorders>
              <w:left w:val="nil"/>
              <w:bottom w:val="single" w:sz="4" w:space="0" w:color="auto"/>
              <w:right w:val="nil"/>
            </w:tcBorders>
          </w:tcPr>
          <w:p w14:paraId="3A264C01" w14:textId="77777777" w:rsidR="000B0EC8" w:rsidRPr="00A46BD6" w:rsidRDefault="000B0EC8" w:rsidP="000B1C53">
            <w:pPr>
              <w:spacing w:after="0" w:line="240" w:lineRule="auto"/>
              <w:rPr>
                <w:rFonts w:ascii="Times New Roman" w:hAnsi="Times New Roman"/>
                <w:b/>
                <w:bCs/>
                <w:sz w:val="24"/>
                <w:szCs w:val="24"/>
              </w:rPr>
            </w:pPr>
            <w:r w:rsidRPr="00A46BD6">
              <w:rPr>
                <w:rFonts w:ascii="Times New Roman" w:hAnsi="Times New Roman"/>
                <w:b/>
                <w:bCs/>
                <w:sz w:val="24"/>
                <w:szCs w:val="24"/>
              </w:rPr>
              <w:t>MPA indication</w:t>
            </w:r>
          </w:p>
        </w:tc>
        <w:tc>
          <w:tcPr>
            <w:tcW w:w="1417" w:type="dxa"/>
            <w:tcBorders>
              <w:left w:val="nil"/>
              <w:bottom w:val="single" w:sz="4" w:space="0" w:color="auto"/>
              <w:right w:val="nil"/>
            </w:tcBorders>
          </w:tcPr>
          <w:p w14:paraId="6A3E94B5" w14:textId="77777777" w:rsidR="000B0EC8" w:rsidRPr="00A46BD6" w:rsidRDefault="000B0EC8" w:rsidP="000B1C53">
            <w:pPr>
              <w:spacing w:after="0" w:line="240" w:lineRule="auto"/>
              <w:rPr>
                <w:rFonts w:ascii="Times New Roman" w:hAnsi="Times New Roman"/>
                <w:b/>
                <w:bCs/>
                <w:sz w:val="24"/>
                <w:szCs w:val="24"/>
              </w:rPr>
            </w:pPr>
            <w:r w:rsidRPr="00A46BD6">
              <w:rPr>
                <w:rFonts w:ascii="Times New Roman" w:hAnsi="Times New Roman"/>
                <w:b/>
                <w:bCs/>
                <w:sz w:val="24"/>
                <w:szCs w:val="24"/>
              </w:rPr>
              <w:t>Newborn</w:t>
            </w:r>
          </w:p>
        </w:tc>
        <w:tc>
          <w:tcPr>
            <w:tcW w:w="3119" w:type="dxa"/>
            <w:tcBorders>
              <w:left w:val="nil"/>
              <w:bottom w:val="single" w:sz="4" w:space="0" w:color="auto"/>
              <w:right w:val="nil"/>
            </w:tcBorders>
          </w:tcPr>
          <w:p w14:paraId="7DDBD57E" w14:textId="77777777" w:rsidR="000B0EC8" w:rsidRPr="00A46BD6" w:rsidRDefault="000B0EC8" w:rsidP="000B1C53">
            <w:pPr>
              <w:spacing w:after="0" w:line="240" w:lineRule="auto"/>
              <w:rPr>
                <w:rFonts w:ascii="Times New Roman" w:hAnsi="Times New Roman"/>
                <w:b/>
                <w:bCs/>
                <w:sz w:val="24"/>
                <w:szCs w:val="24"/>
              </w:rPr>
            </w:pPr>
            <w:r w:rsidRPr="00A46BD6">
              <w:rPr>
                <w:rFonts w:ascii="Times New Roman" w:hAnsi="Times New Roman"/>
                <w:b/>
                <w:bCs/>
                <w:sz w:val="24"/>
                <w:szCs w:val="24"/>
              </w:rPr>
              <w:t>Birth defects</w:t>
            </w:r>
          </w:p>
        </w:tc>
        <w:tc>
          <w:tcPr>
            <w:tcW w:w="1985" w:type="dxa"/>
            <w:tcBorders>
              <w:left w:val="nil"/>
              <w:bottom w:val="single" w:sz="4" w:space="0" w:color="auto"/>
              <w:right w:val="nil"/>
            </w:tcBorders>
          </w:tcPr>
          <w:p w14:paraId="759A38A2" w14:textId="77777777" w:rsidR="000B0EC8" w:rsidRPr="00A46BD6" w:rsidRDefault="000B0EC8" w:rsidP="000B1C53">
            <w:pPr>
              <w:spacing w:after="0" w:line="240" w:lineRule="auto"/>
              <w:rPr>
                <w:rFonts w:ascii="Times New Roman" w:hAnsi="Times New Roman"/>
                <w:b/>
                <w:bCs/>
                <w:sz w:val="24"/>
                <w:szCs w:val="24"/>
              </w:rPr>
            </w:pPr>
            <w:r w:rsidRPr="00A46BD6">
              <w:rPr>
                <w:rFonts w:ascii="Times New Roman" w:hAnsi="Times New Roman"/>
                <w:b/>
                <w:bCs/>
                <w:sz w:val="24"/>
                <w:szCs w:val="24"/>
              </w:rPr>
              <w:t>Additional information</w:t>
            </w:r>
          </w:p>
        </w:tc>
      </w:tr>
      <w:tr w:rsidR="00A46BD6" w:rsidRPr="00A46BD6" w14:paraId="5D058A1C" w14:textId="77777777" w:rsidTr="000B0EC8">
        <w:tc>
          <w:tcPr>
            <w:tcW w:w="2263" w:type="dxa"/>
            <w:tcBorders>
              <w:left w:val="nil"/>
              <w:bottom w:val="nil"/>
              <w:right w:val="nil"/>
            </w:tcBorders>
          </w:tcPr>
          <w:p w14:paraId="77F9803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Kylat </w:t>
            </w:r>
            <w:r w:rsidRPr="00A46BD6">
              <w:rPr>
                <w:rFonts w:ascii="Times New Roman" w:hAnsi="Times New Roman"/>
                <w:i/>
                <w:sz w:val="24"/>
                <w:szCs w:val="24"/>
              </w:rPr>
              <w:t>et al</w:t>
            </w:r>
            <w:r w:rsidRPr="00A46BD6">
              <w:rPr>
                <w:rFonts w:ascii="Times New Roman" w:hAnsi="Times New Roman"/>
                <w:sz w:val="24"/>
                <w:szCs w:val="24"/>
              </w:rPr>
              <w:t xml:space="preserve">., 2017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Kylat&lt;/Author&gt;&lt;Year&gt;2017&lt;/Year&gt;&lt;RecNum&gt;128&lt;/RecNum&gt;&lt;DisplayText&gt;&lt;style face="superscript"&gt;133&lt;/style&gt;&lt;/DisplayText&gt;&lt;record&gt;&lt;rec-number&gt;128&lt;/rec-number&gt;&lt;foreign-keys&gt;&lt;key app="EN" db-id="t0xzptva805ppme2de75afdw5zzfzrdwrrsv" timestamp="1586186597"&gt;128&lt;/key&gt;&lt;/foreign-keys&gt;&lt;ref-type name="Journal Article"&gt;17&lt;/ref-type&gt;&lt;contributors&gt;&lt;authors&gt;&lt;author&gt;Kylat, R. I.&lt;/author&gt;&lt;/authors&gt;&lt;/contributors&gt;&lt;auth-address&gt;[Kylat, Ranjit I.] Univ Arizona, Dept Pediat, Div Neonatal Perinatal Med &amp;amp; Dev Biol, Tucson, AZ 85721 USA.&amp;#xD;Kylat, RI (reprint author), Univ Arizona, Coll Med, Dept Pediat, Div Neonatal Perinatal Med &amp;amp; Dev Biol, POB 245073,1501 N Campbell Ave, Tucson, AZ 85724 USA.&amp;#xD;rkylat@gmail.com&lt;/auth-address&gt;&lt;titles&gt;&lt;title&gt;What is the teratogenic risk of mycophenolate?&lt;/title&gt;&lt;secondary-title&gt;J Pediatr Genet&lt;/secondary-title&gt;&lt;/titles&gt;&lt;periodical&gt;&lt;full-title&gt;J Pediatr Genet&lt;/full-title&gt;&lt;/periodical&gt;&lt;pages&gt;111-114&lt;/pages&gt;&lt;volume&gt;6&lt;/volume&gt;&lt;number&gt;2&lt;/number&gt;&lt;keywords&gt;&lt;keyword&gt;mycophenolate mofetil&lt;/keyword&gt;&lt;keyword&gt;mycophenolate sodium&lt;/keyword&gt;&lt;keyword&gt;teratogen&lt;/keyword&gt;&lt;keyword&gt;embryopathy&lt;/keyword&gt;&lt;keyword&gt;congenital anomalies&lt;/keyword&gt;&lt;keyword&gt;MOFETIL EMBRYOPATHY&lt;/keyword&gt;&lt;keyword&gt;EXPOSURE&lt;/keyword&gt;&lt;keyword&gt;PREGNANCY&lt;/keyword&gt;&lt;keyword&gt;TRANSPLANTATION&lt;/keyword&gt;&lt;keyword&gt;NEWBORN&lt;/keyword&gt;&lt;/keywords&gt;&lt;dates&gt;&lt;year&gt;2017&lt;/year&gt;&lt;pub-dates&gt;&lt;date&gt;Jun&lt;/date&gt;&lt;/pub-dates&gt;&lt;/dates&gt;&lt;isbn&gt;2146-4596&lt;/isbn&gt;&lt;accession-num&gt;WOS:000407376100008&lt;/accession-num&gt;&lt;work-type&gt;Article&lt;/work-type&gt;&lt;urls&gt;&lt;related-urls&gt;&lt;url&gt;&lt;style face="underline" font="default" size="100%"&gt;https://www.ncbi.nlm.nih.gov/pmc/articles/PMC5423790/pdf/10-1055-s-0036-1597933.pdf&lt;/style&gt;&lt;/url&gt;&lt;/related-urls&gt;&lt;/urls&gt;&lt;language&gt;English&lt;/language&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33</w:t>
            </w:r>
            <w:r w:rsidRPr="00A46BD6">
              <w:rPr>
                <w:rFonts w:ascii="Times New Roman" w:hAnsi="Times New Roman"/>
                <w:sz w:val="24"/>
                <w:szCs w:val="24"/>
              </w:rPr>
              <w:fldChar w:fldCharType="end"/>
            </w:r>
          </w:p>
        </w:tc>
        <w:tc>
          <w:tcPr>
            <w:tcW w:w="425" w:type="dxa"/>
            <w:tcBorders>
              <w:left w:val="nil"/>
              <w:bottom w:val="nil"/>
              <w:right w:val="nil"/>
            </w:tcBorders>
          </w:tcPr>
          <w:p w14:paraId="39B7E84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left w:val="nil"/>
              <w:bottom w:val="nil"/>
              <w:right w:val="nil"/>
            </w:tcBorders>
          </w:tcPr>
          <w:p w14:paraId="5F5633F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000 mg 2/d (0 – 4 months)</w:t>
            </w:r>
          </w:p>
          <w:p w14:paraId="0914A4F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 mg 2/d (4 months – 29 weeks)</w:t>
            </w:r>
          </w:p>
          <w:p w14:paraId="7808379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Prednisone 10 mg/d, </w:t>
            </w:r>
          </w:p>
          <w:p w14:paraId="6E4A9D9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droxychloroquine 200 mg/d</w:t>
            </w:r>
          </w:p>
          <w:p w14:paraId="3F8C60A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ow-molecular-weight heparin 65 mg 2/d</w:t>
            </w:r>
          </w:p>
          <w:p w14:paraId="0763D1F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spirin mg 81 /d</w:t>
            </w:r>
          </w:p>
        </w:tc>
        <w:tc>
          <w:tcPr>
            <w:tcW w:w="1423" w:type="dxa"/>
            <w:tcBorders>
              <w:left w:val="nil"/>
              <w:bottom w:val="nil"/>
              <w:right w:val="nil"/>
            </w:tcBorders>
          </w:tcPr>
          <w:p w14:paraId="1B79A8A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LE</w:t>
            </w:r>
          </w:p>
        </w:tc>
        <w:tc>
          <w:tcPr>
            <w:tcW w:w="1417" w:type="dxa"/>
            <w:tcBorders>
              <w:left w:val="nil"/>
              <w:bottom w:val="nil"/>
              <w:right w:val="nil"/>
            </w:tcBorders>
          </w:tcPr>
          <w:p w14:paraId="2548A91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ale</w:t>
            </w:r>
          </w:p>
          <w:p w14:paraId="6F8B088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9 weeks</w:t>
            </w:r>
          </w:p>
          <w:p w14:paraId="43D31FF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295 g</w:t>
            </w:r>
          </w:p>
        </w:tc>
        <w:tc>
          <w:tcPr>
            <w:tcW w:w="3119" w:type="dxa"/>
            <w:tcBorders>
              <w:left w:val="nil"/>
              <w:bottom w:val="nil"/>
              <w:right w:val="nil"/>
            </w:tcBorders>
          </w:tcPr>
          <w:p w14:paraId="157D7F5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ricuspid regurgitation</w:t>
            </w:r>
          </w:p>
          <w:p w14:paraId="0A8A690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Right ventricular hypertrophy </w:t>
            </w:r>
          </w:p>
          <w:p w14:paraId="7AEBC4C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atent ductus arteriosus</w:t>
            </w:r>
          </w:p>
          <w:p w14:paraId="41E9BA1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trial septal defect</w:t>
            </w:r>
          </w:p>
          <w:p w14:paraId="3E9531D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TAPVR </w:t>
            </w:r>
          </w:p>
        </w:tc>
        <w:tc>
          <w:tcPr>
            <w:tcW w:w="1985" w:type="dxa"/>
            <w:tcBorders>
              <w:left w:val="nil"/>
              <w:bottom w:val="nil"/>
              <w:right w:val="nil"/>
            </w:tcBorders>
          </w:tcPr>
          <w:p w14:paraId="7CA4E581" w14:textId="77777777" w:rsidR="000B0EC8" w:rsidRPr="00A46BD6" w:rsidRDefault="000B0EC8" w:rsidP="000B1C53">
            <w:pPr>
              <w:spacing w:after="0"/>
              <w:rPr>
                <w:rFonts w:ascii="Times New Roman" w:hAnsi="Times New Roman"/>
                <w:sz w:val="24"/>
                <w:szCs w:val="24"/>
              </w:rPr>
            </w:pPr>
          </w:p>
        </w:tc>
      </w:tr>
      <w:tr w:rsidR="00A46BD6" w:rsidRPr="00A46BD6" w14:paraId="113CF2BB" w14:textId="77777777" w:rsidTr="000B0EC8">
        <w:tc>
          <w:tcPr>
            <w:tcW w:w="2263" w:type="dxa"/>
            <w:tcBorders>
              <w:top w:val="nil"/>
              <w:left w:val="nil"/>
              <w:bottom w:val="nil"/>
              <w:right w:val="nil"/>
            </w:tcBorders>
          </w:tcPr>
          <w:p w14:paraId="389044F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Lin </w:t>
            </w:r>
            <w:r w:rsidRPr="00A46BD6">
              <w:rPr>
                <w:rFonts w:ascii="Times New Roman" w:hAnsi="Times New Roman"/>
                <w:i/>
                <w:sz w:val="24"/>
                <w:szCs w:val="24"/>
              </w:rPr>
              <w:t>et al</w:t>
            </w:r>
            <w:r w:rsidRPr="00A46BD6">
              <w:rPr>
                <w:rFonts w:ascii="Times New Roman" w:hAnsi="Times New Roman"/>
                <w:sz w:val="24"/>
                <w:szCs w:val="24"/>
              </w:rPr>
              <w:t xml:space="preserve">., 2011 </w:t>
            </w:r>
            <w:r w:rsidRPr="00A46BD6">
              <w:rPr>
                <w:rFonts w:ascii="Times New Roman" w:hAnsi="Times New Roman"/>
                <w:sz w:val="24"/>
                <w:szCs w:val="24"/>
              </w:rPr>
              <w:fldChar w:fldCharType="begin">
                <w:fldData xml:space="preserve">PEVuZE5vdGU+PENpdGU+PEF1dGhvcj5MaW48L0F1dGhvcj48WWVhcj4yMDExPC9ZZWFyPjxSZWNO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=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MaW48L0F1dGhvcj48WWVhcj4yMDExPC9ZZWFyPjxSZWNO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=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34</w:t>
            </w:r>
            <w:r w:rsidRPr="00A46BD6">
              <w:rPr>
                <w:rFonts w:ascii="Times New Roman" w:hAnsi="Times New Roman"/>
                <w:sz w:val="24"/>
                <w:szCs w:val="24"/>
              </w:rPr>
              <w:fldChar w:fldCharType="end"/>
            </w:r>
          </w:p>
        </w:tc>
        <w:tc>
          <w:tcPr>
            <w:tcW w:w="425" w:type="dxa"/>
            <w:tcBorders>
              <w:top w:val="nil"/>
              <w:left w:val="nil"/>
              <w:bottom w:val="nil"/>
              <w:right w:val="nil"/>
            </w:tcBorders>
          </w:tcPr>
          <w:p w14:paraId="11B1933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646876C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000 mg/day (0- 3 months)</w:t>
            </w:r>
          </w:p>
          <w:p w14:paraId="16A157B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 5 mg/d</w:t>
            </w:r>
          </w:p>
          <w:p w14:paraId="46AE830F"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Tacrolimus 6 mg/d</w:t>
            </w:r>
          </w:p>
          <w:p w14:paraId="2FE6BB27"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 xml:space="preserve">Omeprazole 20 mg/d, </w:t>
            </w:r>
          </w:p>
          <w:p w14:paraId="41A6A5C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rrous sulphate 600 mg/d</w:t>
            </w:r>
          </w:p>
        </w:tc>
        <w:tc>
          <w:tcPr>
            <w:tcW w:w="1423" w:type="dxa"/>
            <w:tcBorders>
              <w:top w:val="nil"/>
              <w:left w:val="nil"/>
              <w:bottom w:val="nil"/>
              <w:right w:val="nil"/>
            </w:tcBorders>
          </w:tcPr>
          <w:p w14:paraId="3133931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KTx</w:t>
            </w:r>
          </w:p>
        </w:tc>
        <w:tc>
          <w:tcPr>
            <w:tcW w:w="1417" w:type="dxa"/>
            <w:tcBorders>
              <w:top w:val="nil"/>
              <w:left w:val="nil"/>
              <w:bottom w:val="nil"/>
              <w:right w:val="nil"/>
            </w:tcBorders>
          </w:tcPr>
          <w:p w14:paraId="229FEA7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ale</w:t>
            </w:r>
          </w:p>
          <w:p w14:paraId="6BF1FD9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40 weeks</w:t>
            </w:r>
          </w:p>
          <w:p w14:paraId="3D9B66F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2064 g </w:t>
            </w:r>
          </w:p>
        </w:tc>
        <w:tc>
          <w:tcPr>
            <w:tcW w:w="3119" w:type="dxa"/>
            <w:tcBorders>
              <w:top w:val="nil"/>
              <w:left w:val="nil"/>
              <w:bottom w:val="nil"/>
              <w:right w:val="nil"/>
            </w:tcBorders>
          </w:tcPr>
          <w:p w14:paraId="0DC935F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Bilateral microtia </w:t>
            </w:r>
          </w:p>
          <w:p w14:paraId="7B274B3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bsent external auditory meatus</w:t>
            </w:r>
          </w:p>
          <w:p w14:paraId="2D7CA58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nlarged fontanelle</w:t>
            </w:r>
          </w:p>
          <w:p w14:paraId="21E77A0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microphthalmia</w:t>
            </w:r>
          </w:p>
          <w:p w14:paraId="4840F85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gnathia</w:t>
            </w:r>
          </w:p>
          <w:p w14:paraId="7F8327D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oderate ankylosis of the jaw</w:t>
            </w:r>
          </w:p>
          <w:p w14:paraId="659C834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left of the hard and soft palate</w:t>
            </w:r>
          </w:p>
          <w:p w14:paraId="4066084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ouble outlet right ventricle</w:t>
            </w:r>
          </w:p>
          <w:p w14:paraId="255937F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tral atresia</w:t>
            </w:r>
          </w:p>
          <w:p w14:paraId="6AC47E8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ulmonic stenosis</w:t>
            </w:r>
          </w:p>
          <w:p w14:paraId="0F36062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PVR</w:t>
            </w:r>
          </w:p>
        </w:tc>
        <w:tc>
          <w:tcPr>
            <w:tcW w:w="1985" w:type="dxa"/>
            <w:tcBorders>
              <w:top w:val="nil"/>
              <w:left w:val="nil"/>
              <w:bottom w:val="nil"/>
              <w:right w:val="nil"/>
            </w:tcBorders>
          </w:tcPr>
          <w:p w14:paraId="269730EE" w14:textId="77777777" w:rsidR="000B0EC8" w:rsidRPr="00A46BD6" w:rsidRDefault="000B0EC8" w:rsidP="000B1C53">
            <w:pPr>
              <w:spacing w:after="0"/>
              <w:rPr>
                <w:rFonts w:ascii="Times New Roman" w:hAnsi="Times New Roman"/>
                <w:sz w:val="24"/>
                <w:szCs w:val="24"/>
              </w:rPr>
            </w:pPr>
          </w:p>
        </w:tc>
      </w:tr>
      <w:tr w:rsidR="00A46BD6" w:rsidRPr="00A46BD6" w14:paraId="70EF0744" w14:textId="77777777" w:rsidTr="000B0EC8">
        <w:tc>
          <w:tcPr>
            <w:tcW w:w="2263" w:type="dxa"/>
            <w:tcBorders>
              <w:top w:val="nil"/>
              <w:left w:val="nil"/>
              <w:bottom w:val="nil"/>
              <w:right w:val="nil"/>
            </w:tcBorders>
          </w:tcPr>
          <w:p w14:paraId="6A38A25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 xml:space="preserve">Parisi </w:t>
            </w:r>
            <w:r w:rsidRPr="00A46BD6">
              <w:rPr>
                <w:rFonts w:ascii="Times New Roman" w:hAnsi="Times New Roman"/>
                <w:i/>
                <w:sz w:val="24"/>
                <w:szCs w:val="24"/>
              </w:rPr>
              <w:t>et al</w:t>
            </w:r>
            <w:r w:rsidRPr="00A46BD6">
              <w:rPr>
                <w:rFonts w:ascii="Times New Roman" w:hAnsi="Times New Roman"/>
                <w:sz w:val="24"/>
                <w:szCs w:val="24"/>
              </w:rPr>
              <w:t xml:space="preserve">., 2008 </w:t>
            </w:r>
            <w:r w:rsidRPr="00A46BD6">
              <w:rPr>
                <w:rFonts w:ascii="Times New Roman" w:hAnsi="Times New Roman"/>
                <w:sz w:val="24"/>
                <w:szCs w:val="24"/>
              </w:rPr>
              <w:fldChar w:fldCharType="begin">
                <w:fldData xml:space="preserve">PEVuZE5vdGU+PENpdGU+PEF1dGhvcj5QYXJpc2k8L0F1dGhvcj48WWVhcj4yMDA5PC9ZZWFyPjxS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QYXJpc2k8L0F1dGhvcj48WWVhcj4yMDA5PC9ZZWFyPjxS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35</w:t>
            </w:r>
            <w:r w:rsidRPr="00A46BD6">
              <w:rPr>
                <w:rFonts w:ascii="Times New Roman" w:hAnsi="Times New Roman"/>
                <w:sz w:val="24"/>
                <w:szCs w:val="24"/>
              </w:rPr>
              <w:fldChar w:fldCharType="end"/>
            </w:r>
          </w:p>
        </w:tc>
        <w:tc>
          <w:tcPr>
            <w:tcW w:w="425" w:type="dxa"/>
            <w:tcBorders>
              <w:top w:val="nil"/>
              <w:left w:val="nil"/>
              <w:bottom w:val="nil"/>
              <w:right w:val="nil"/>
            </w:tcBorders>
          </w:tcPr>
          <w:p w14:paraId="19B986A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7D6E94D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250 mg 2/d</w:t>
            </w:r>
          </w:p>
          <w:p w14:paraId="165111D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rolimus 5 mg/d</w:t>
            </w:r>
          </w:p>
          <w:p w14:paraId="3F252F6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Prednisone 5 mg/d </w:t>
            </w:r>
          </w:p>
          <w:p w14:paraId="1098704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Norvasc</w:t>
            </w:r>
          </w:p>
          <w:p w14:paraId="43179F1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etoprolol</w:t>
            </w:r>
          </w:p>
          <w:p w14:paraId="7C40277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Lasix </w:t>
            </w:r>
          </w:p>
          <w:p w14:paraId="44383F0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pogen</w:t>
            </w:r>
          </w:p>
          <w:p w14:paraId="3CD6CE2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cyclovir (0 – 1</w:t>
            </w:r>
            <w:r w:rsidRPr="00A46BD6">
              <w:rPr>
                <w:rFonts w:ascii="Times New Roman" w:hAnsi="Times New Roman"/>
                <w:sz w:val="24"/>
                <w:szCs w:val="24"/>
                <w:vertAlign w:val="superscript"/>
              </w:rPr>
              <w:t>st</w:t>
            </w:r>
            <w:r w:rsidRPr="00A46BD6">
              <w:rPr>
                <w:rFonts w:ascii="Times New Roman" w:hAnsi="Times New Roman"/>
                <w:sz w:val="24"/>
                <w:szCs w:val="24"/>
              </w:rPr>
              <w:t xml:space="preserve"> month) </w:t>
            </w:r>
          </w:p>
        </w:tc>
        <w:tc>
          <w:tcPr>
            <w:tcW w:w="1423" w:type="dxa"/>
            <w:tcBorders>
              <w:top w:val="nil"/>
              <w:left w:val="nil"/>
              <w:bottom w:val="nil"/>
              <w:right w:val="nil"/>
            </w:tcBorders>
          </w:tcPr>
          <w:p w14:paraId="17B07E0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upus nephritis</w:t>
            </w:r>
          </w:p>
        </w:tc>
        <w:tc>
          <w:tcPr>
            <w:tcW w:w="1417" w:type="dxa"/>
            <w:tcBorders>
              <w:top w:val="nil"/>
              <w:left w:val="nil"/>
              <w:bottom w:val="nil"/>
              <w:right w:val="nil"/>
            </w:tcBorders>
          </w:tcPr>
          <w:p w14:paraId="68DE7DD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3A8DC77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5 weeks</w:t>
            </w:r>
          </w:p>
          <w:p w14:paraId="6C2AFD5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136 g</w:t>
            </w:r>
          </w:p>
        </w:tc>
        <w:tc>
          <w:tcPr>
            <w:tcW w:w="3119" w:type="dxa"/>
            <w:tcBorders>
              <w:top w:val="nil"/>
              <w:left w:val="nil"/>
              <w:bottom w:val="nil"/>
              <w:right w:val="nil"/>
            </w:tcBorders>
          </w:tcPr>
          <w:p w14:paraId="484516B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ngenital diaphragmatic hernia</w:t>
            </w:r>
          </w:p>
          <w:p w14:paraId="1D865CD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tia</w:t>
            </w:r>
          </w:p>
          <w:p w14:paraId="46A4EB4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sophageal atresia</w:t>
            </w:r>
          </w:p>
          <w:p w14:paraId="3FE261E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racheoesophageal fistula</w:t>
            </w:r>
          </w:p>
          <w:p w14:paraId="6AD2985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left palate</w:t>
            </w:r>
          </w:p>
          <w:p w14:paraId="2C2BD92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ngenital heart defect</w:t>
            </w:r>
          </w:p>
          <w:p w14:paraId="2936EEB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igital anomalies</w:t>
            </w:r>
          </w:p>
          <w:p w14:paraId="3B70766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Dysmorphic facial features </w:t>
            </w:r>
          </w:p>
        </w:tc>
        <w:tc>
          <w:tcPr>
            <w:tcW w:w="1985" w:type="dxa"/>
            <w:tcBorders>
              <w:top w:val="nil"/>
              <w:left w:val="nil"/>
              <w:bottom w:val="nil"/>
              <w:right w:val="nil"/>
            </w:tcBorders>
          </w:tcPr>
          <w:p w14:paraId="647B801F" w14:textId="77777777" w:rsidR="000B0EC8" w:rsidRPr="00A46BD6" w:rsidRDefault="000B0EC8" w:rsidP="000B1C53">
            <w:pPr>
              <w:spacing w:after="0"/>
              <w:rPr>
                <w:rFonts w:ascii="Times New Roman" w:hAnsi="Times New Roman"/>
                <w:sz w:val="24"/>
                <w:szCs w:val="24"/>
              </w:rPr>
            </w:pPr>
          </w:p>
        </w:tc>
      </w:tr>
      <w:tr w:rsidR="00A46BD6" w:rsidRPr="00A46BD6" w14:paraId="6485134F" w14:textId="77777777" w:rsidTr="000B0EC8">
        <w:tc>
          <w:tcPr>
            <w:tcW w:w="2263" w:type="dxa"/>
            <w:tcBorders>
              <w:top w:val="nil"/>
              <w:left w:val="nil"/>
              <w:bottom w:val="nil"/>
              <w:right w:val="nil"/>
            </w:tcBorders>
          </w:tcPr>
          <w:p w14:paraId="1CF6AC0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Ang </w:t>
            </w:r>
            <w:r w:rsidRPr="00A46BD6">
              <w:rPr>
                <w:rFonts w:ascii="Times New Roman" w:hAnsi="Times New Roman"/>
                <w:i/>
                <w:sz w:val="24"/>
                <w:szCs w:val="24"/>
              </w:rPr>
              <w:t>et al</w:t>
            </w:r>
            <w:r w:rsidRPr="00A46BD6">
              <w:rPr>
                <w:rFonts w:ascii="Times New Roman" w:hAnsi="Times New Roman"/>
                <w:sz w:val="24"/>
                <w:szCs w:val="24"/>
              </w:rPr>
              <w:t xml:space="preserve">., 2008 </w:t>
            </w:r>
            <w:r w:rsidRPr="00A46BD6">
              <w:rPr>
                <w:rFonts w:ascii="Times New Roman" w:hAnsi="Times New Roman"/>
                <w:sz w:val="24"/>
                <w:szCs w:val="24"/>
              </w:rPr>
              <w:fldChar w:fldCharType="begin">
                <w:fldData xml:space="preserve">PEVuZE5vdGU+PENpdGU+PEF1dGhvcj5Bbmc8L0F1dGhvcj48WWVhcj4yMDA4PC9ZZWFyPjxSZWNO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Bbmc8L0F1dGhvcj48WWVhcj4yMDA4PC9ZZWFyPjxSZWNO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36</w:t>
            </w:r>
            <w:r w:rsidRPr="00A46BD6">
              <w:rPr>
                <w:rFonts w:ascii="Times New Roman" w:hAnsi="Times New Roman"/>
                <w:sz w:val="24"/>
                <w:szCs w:val="24"/>
              </w:rPr>
              <w:fldChar w:fldCharType="end"/>
            </w:r>
          </w:p>
        </w:tc>
        <w:tc>
          <w:tcPr>
            <w:tcW w:w="425" w:type="dxa"/>
            <w:tcBorders>
              <w:top w:val="nil"/>
              <w:left w:val="nil"/>
              <w:bottom w:val="nil"/>
              <w:right w:val="nil"/>
            </w:tcBorders>
          </w:tcPr>
          <w:p w14:paraId="3E32207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24138D1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r w:rsidRPr="00A46BD6">
              <w:rPr>
                <w:rFonts w:ascii="Times New Roman" w:hAnsi="Times New Roman"/>
                <w:sz w:val="24"/>
                <w:szCs w:val="24"/>
                <w:vertAlign w:val="superscript"/>
              </w:rPr>
              <w:t>st</w:t>
            </w:r>
            <w:r w:rsidRPr="00A46BD6">
              <w:rPr>
                <w:rFonts w:ascii="Times New Roman" w:hAnsi="Times New Roman"/>
                <w:sz w:val="24"/>
                <w:szCs w:val="24"/>
              </w:rPr>
              <w:t xml:space="preserve"> pregnancy:</w:t>
            </w:r>
          </w:p>
          <w:p w14:paraId="1D18260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 mg 3/d (week 0- 5)</w:t>
            </w:r>
          </w:p>
          <w:p w14:paraId="42780514" w14:textId="77777777" w:rsidR="000B0EC8" w:rsidRPr="00A46BD6" w:rsidRDefault="000B0EC8" w:rsidP="000B1C53">
            <w:pPr>
              <w:spacing w:after="0"/>
              <w:rPr>
                <w:rFonts w:ascii="Times New Roman" w:hAnsi="Times New Roman"/>
                <w:sz w:val="24"/>
                <w:szCs w:val="24"/>
              </w:rPr>
            </w:pPr>
          </w:p>
          <w:p w14:paraId="1167B9F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w:t>
            </w:r>
            <w:r w:rsidRPr="00A46BD6">
              <w:rPr>
                <w:rFonts w:ascii="Times New Roman" w:hAnsi="Times New Roman"/>
                <w:sz w:val="24"/>
                <w:szCs w:val="24"/>
                <w:vertAlign w:val="superscript"/>
              </w:rPr>
              <w:t>nd</w:t>
            </w:r>
            <w:r w:rsidRPr="00A46BD6">
              <w:rPr>
                <w:rFonts w:ascii="Times New Roman" w:hAnsi="Times New Roman"/>
                <w:sz w:val="24"/>
                <w:szCs w:val="24"/>
              </w:rPr>
              <w:t xml:space="preserve"> pregnancy:</w:t>
            </w:r>
          </w:p>
          <w:p w14:paraId="5357041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4000 mg (for 4 days in week 7)</w:t>
            </w:r>
          </w:p>
        </w:tc>
        <w:tc>
          <w:tcPr>
            <w:tcW w:w="1423" w:type="dxa"/>
            <w:tcBorders>
              <w:top w:val="nil"/>
              <w:left w:val="nil"/>
              <w:bottom w:val="nil"/>
              <w:right w:val="nil"/>
            </w:tcBorders>
          </w:tcPr>
          <w:p w14:paraId="4C43BBE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Recurrent erythema multiforme</w:t>
            </w:r>
          </w:p>
        </w:tc>
        <w:tc>
          <w:tcPr>
            <w:tcW w:w="1417" w:type="dxa"/>
            <w:tcBorders>
              <w:top w:val="nil"/>
              <w:left w:val="nil"/>
              <w:bottom w:val="nil"/>
              <w:right w:val="nil"/>
            </w:tcBorders>
          </w:tcPr>
          <w:p w14:paraId="5D8C111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617965F7" w14:textId="77777777" w:rsidR="000B0EC8" w:rsidRPr="00A46BD6" w:rsidRDefault="000B0EC8" w:rsidP="000B1C53">
            <w:pPr>
              <w:spacing w:after="0"/>
              <w:rPr>
                <w:rFonts w:ascii="Times New Roman" w:hAnsi="Times New Roman"/>
                <w:sz w:val="24"/>
                <w:szCs w:val="24"/>
              </w:rPr>
            </w:pPr>
          </w:p>
          <w:p w14:paraId="0949AC2B" w14:textId="77777777" w:rsidR="000B0EC8" w:rsidRPr="00A46BD6" w:rsidRDefault="000B0EC8" w:rsidP="000B1C53">
            <w:pPr>
              <w:spacing w:after="0"/>
              <w:rPr>
                <w:rFonts w:ascii="Times New Roman" w:hAnsi="Times New Roman"/>
                <w:sz w:val="24"/>
                <w:szCs w:val="24"/>
              </w:rPr>
            </w:pPr>
          </w:p>
          <w:p w14:paraId="6A5EB5A0" w14:textId="77777777" w:rsidR="000B0EC8" w:rsidRPr="00A46BD6" w:rsidRDefault="000B0EC8" w:rsidP="000B1C53">
            <w:pPr>
              <w:spacing w:after="0"/>
              <w:rPr>
                <w:rFonts w:ascii="Times New Roman" w:hAnsi="Times New Roman"/>
                <w:sz w:val="24"/>
                <w:szCs w:val="24"/>
              </w:rPr>
            </w:pPr>
          </w:p>
          <w:p w14:paraId="4E6AAA5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6D14D48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40 weeks</w:t>
            </w:r>
          </w:p>
          <w:p w14:paraId="532AC0A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900 g</w:t>
            </w:r>
          </w:p>
        </w:tc>
        <w:tc>
          <w:tcPr>
            <w:tcW w:w="3119" w:type="dxa"/>
            <w:tcBorders>
              <w:top w:val="nil"/>
              <w:left w:val="nil"/>
              <w:bottom w:val="nil"/>
              <w:right w:val="nil"/>
            </w:tcBorders>
          </w:tcPr>
          <w:p w14:paraId="2A2D665D" w14:textId="77777777" w:rsidR="000B0EC8" w:rsidRPr="00A46BD6" w:rsidRDefault="000B0EC8" w:rsidP="000B1C53">
            <w:pPr>
              <w:spacing w:after="0"/>
              <w:rPr>
                <w:rFonts w:ascii="Times New Roman" w:hAnsi="Times New Roman"/>
                <w:sz w:val="24"/>
                <w:szCs w:val="24"/>
              </w:rPr>
            </w:pPr>
          </w:p>
          <w:p w14:paraId="2ABCD142" w14:textId="77777777" w:rsidR="000B0EC8" w:rsidRPr="00A46BD6" w:rsidRDefault="000B0EC8" w:rsidP="000B1C53">
            <w:pPr>
              <w:spacing w:after="0"/>
              <w:rPr>
                <w:rFonts w:ascii="Times New Roman" w:hAnsi="Times New Roman"/>
                <w:sz w:val="24"/>
                <w:szCs w:val="24"/>
              </w:rPr>
            </w:pPr>
          </w:p>
          <w:p w14:paraId="28B491CB" w14:textId="77777777" w:rsidR="000B0EC8" w:rsidRPr="00A46BD6" w:rsidRDefault="000B0EC8" w:rsidP="000B1C53">
            <w:pPr>
              <w:spacing w:after="0"/>
              <w:rPr>
                <w:rFonts w:ascii="Times New Roman" w:hAnsi="Times New Roman"/>
                <w:sz w:val="24"/>
                <w:szCs w:val="24"/>
              </w:rPr>
            </w:pPr>
          </w:p>
          <w:p w14:paraId="3249D0CB" w14:textId="77777777" w:rsidR="000B0EC8" w:rsidRPr="00A46BD6" w:rsidRDefault="000B0EC8" w:rsidP="000B1C53">
            <w:pPr>
              <w:spacing w:after="0"/>
              <w:rPr>
                <w:rFonts w:ascii="Times New Roman" w:hAnsi="Times New Roman"/>
                <w:sz w:val="24"/>
                <w:szCs w:val="24"/>
              </w:rPr>
            </w:pPr>
          </w:p>
          <w:p w14:paraId="54DBD07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Bilateral microtia </w:t>
            </w:r>
          </w:p>
          <w:p w14:paraId="0FDA35F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Absent external ear canals </w:t>
            </w:r>
          </w:p>
          <w:p w14:paraId="4154DD1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Unilateral inferonasal iris </w:t>
            </w:r>
          </w:p>
          <w:p w14:paraId="6FB249B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Chorioretinal coloboma </w:t>
            </w:r>
          </w:p>
        </w:tc>
        <w:tc>
          <w:tcPr>
            <w:tcW w:w="1985" w:type="dxa"/>
            <w:tcBorders>
              <w:top w:val="nil"/>
              <w:left w:val="nil"/>
              <w:bottom w:val="nil"/>
              <w:right w:val="nil"/>
            </w:tcBorders>
          </w:tcPr>
          <w:p w14:paraId="25C3D31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scarriage after week 7</w:t>
            </w:r>
          </w:p>
        </w:tc>
      </w:tr>
      <w:tr w:rsidR="00A46BD6" w:rsidRPr="00A46BD6" w14:paraId="2E41BC50" w14:textId="77777777" w:rsidTr="000B0EC8">
        <w:tc>
          <w:tcPr>
            <w:tcW w:w="2263" w:type="dxa"/>
            <w:tcBorders>
              <w:top w:val="nil"/>
              <w:left w:val="nil"/>
              <w:bottom w:val="nil"/>
              <w:right w:val="nil"/>
            </w:tcBorders>
          </w:tcPr>
          <w:p w14:paraId="6042994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Alsebayel </w:t>
            </w:r>
            <w:r w:rsidRPr="00A46BD6">
              <w:rPr>
                <w:rFonts w:ascii="Times New Roman" w:hAnsi="Times New Roman"/>
                <w:i/>
                <w:sz w:val="24"/>
                <w:szCs w:val="24"/>
              </w:rPr>
              <w:t>et al</w:t>
            </w:r>
            <w:r w:rsidRPr="00A46BD6">
              <w:rPr>
                <w:rFonts w:ascii="Times New Roman" w:hAnsi="Times New Roman"/>
                <w:sz w:val="24"/>
                <w:szCs w:val="24"/>
              </w:rPr>
              <w:t xml:space="preserve">., 2018 </w:t>
            </w:r>
            <w:r w:rsidRPr="00A46BD6">
              <w:rPr>
                <w:rFonts w:ascii="Times New Roman" w:hAnsi="Times New Roman"/>
                <w:sz w:val="24"/>
                <w:szCs w:val="24"/>
              </w:rPr>
              <w:fldChar w:fldCharType="begin">
                <w:fldData xml:space="preserve">PEVuZE5vdGU+PENpdGU+PEF1dGhvcj5BbHNlYmF5ZWw8L0F1dGhvcj48WWVhcj4yMDE4PC9ZZWFy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=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BbHNlYmF5ZWw8L0F1dGhvcj48WWVhcj4yMDE4PC9ZZWFy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=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37</w:t>
            </w:r>
            <w:r w:rsidRPr="00A46BD6">
              <w:rPr>
                <w:rFonts w:ascii="Times New Roman" w:hAnsi="Times New Roman"/>
                <w:sz w:val="24"/>
                <w:szCs w:val="24"/>
              </w:rPr>
              <w:fldChar w:fldCharType="end"/>
            </w:r>
          </w:p>
        </w:tc>
        <w:tc>
          <w:tcPr>
            <w:tcW w:w="425" w:type="dxa"/>
            <w:tcBorders>
              <w:top w:val="nil"/>
              <w:left w:val="nil"/>
              <w:bottom w:val="nil"/>
              <w:right w:val="nil"/>
            </w:tcBorders>
          </w:tcPr>
          <w:p w14:paraId="75FE77D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3E47EDB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r w:rsidRPr="00A46BD6">
              <w:rPr>
                <w:rFonts w:ascii="Times New Roman" w:hAnsi="Times New Roman"/>
                <w:sz w:val="24"/>
                <w:szCs w:val="24"/>
                <w:vertAlign w:val="superscript"/>
              </w:rPr>
              <w:t>st</w:t>
            </w:r>
            <w:r w:rsidRPr="00A46BD6">
              <w:rPr>
                <w:rFonts w:ascii="Times New Roman" w:hAnsi="Times New Roman"/>
                <w:sz w:val="24"/>
                <w:szCs w:val="24"/>
              </w:rPr>
              <w:t>, 2</w:t>
            </w:r>
            <w:r w:rsidRPr="00A46BD6">
              <w:rPr>
                <w:rFonts w:ascii="Times New Roman" w:hAnsi="Times New Roman"/>
                <w:sz w:val="24"/>
                <w:szCs w:val="24"/>
                <w:vertAlign w:val="superscript"/>
              </w:rPr>
              <w:t>nd</w:t>
            </w:r>
            <w:r w:rsidRPr="00A46BD6">
              <w:rPr>
                <w:rFonts w:ascii="Times New Roman" w:hAnsi="Times New Roman"/>
                <w:sz w:val="24"/>
                <w:szCs w:val="24"/>
              </w:rPr>
              <w:t>, 3</w:t>
            </w:r>
            <w:r w:rsidRPr="00A46BD6">
              <w:rPr>
                <w:rFonts w:ascii="Times New Roman" w:hAnsi="Times New Roman"/>
                <w:sz w:val="24"/>
                <w:szCs w:val="24"/>
                <w:vertAlign w:val="superscript"/>
              </w:rPr>
              <w:t>rd</w:t>
            </w:r>
            <w:r w:rsidRPr="00A46BD6">
              <w:rPr>
                <w:rFonts w:ascii="Times New Roman" w:hAnsi="Times New Roman"/>
                <w:sz w:val="24"/>
                <w:szCs w:val="24"/>
              </w:rPr>
              <w:t xml:space="preserve"> pregnancy</w:t>
            </w:r>
          </w:p>
          <w:p w14:paraId="687735F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w:t>
            </w:r>
          </w:p>
          <w:p w14:paraId="405DE5D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lone 5mg/d</w:t>
            </w:r>
          </w:p>
          <w:p w14:paraId="6D479A9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Tacrolimus </w:t>
            </w:r>
          </w:p>
          <w:p w14:paraId="6F03384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amivudine</w:t>
            </w:r>
          </w:p>
          <w:p w14:paraId="6992BAF5" w14:textId="77777777" w:rsidR="000B0EC8" w:rsidRPr="00A46BD6" w:rsidRDefault="000B0EC8" w:rsidP="000B1C53">
            <w:pPr>
              <w:spacing w:after="0"/>
              <w:rPr>
                <w:rFonts w:ascii="Times New Roman" w:hAnsi="Times New Roman"/>
                <w:sz w:val="24"/>
                <w:szCs w:val="24"/>
              </w:rPr>
            </w:pPr>
          </w:p>
          <w:p w14:paraId="3D1B27A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4</w:t>
            </w:r>
            <w:r w:rsidRPr="00A46BD6">
              <w:rPr>
                <w:rFonts w:ascii="Times New Roman" w:hAnsi="Times New Roman"/>
                <w:sz w:val="24"/>
                <w:szCs w:val="24"/>
                <w:vertAlign w:val="superscript"/>
              </w:rPr>
              <w:t>th</w:t>
            </w:r>
            <w:r w:rsidRPr="00A46BD6">
              <w:rPr>
                <w:rFonts w:ascii="Times New Roman" w:hAnsi="Times New Roman"/>
                <w:sz w:val="24"/>
                <w:szCs w:val="24"/>
              </w:rPr>
              <w:t xml:space="preserve"> pregnancy</w:t>
            </w:r>
          </w:p>
          <w:p w14:paraId="55CC81D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week 0 - 20)</w:t>
            </w:r>
          </w:p>
        </w:tc>
        <w:tc>
          <w:tcPr>
            <w:tcW w:w="1423" w:type="dxa"/>
            <w:tcBorders>
              <w:top w:val="nil"/>
              <w:left w:val="nil"/>
              <w:bottom w:val="nil"/>
              <w:right w:val="nil"/>
            </w:tcBorders>
          </w:tcPr>
          <w:p w14:paraId="219ED97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tx</w:t>
            </w:r>
          </w:p>
        </w:tc>
        <w:tc>
          <w:tcPr>
            <w:tcW w:w="1417" w:type="dxa"/>
            <w:tcBorders>
              <w:top w:val="nil"/>
              <w:left w:val="nil"/>
              <w:bottom w:val="nil"/>
              <w:right w:val="nil"/>
            </w:tcBorders>
          </w:tcPr>
          <w:p w14:paraId="6609B6CB" w14:textId="77777777" w:rsidR="000B0EC8" w:rsidRPr="00A46BD6" w:rsidRDefault="000B0EC8" w:rsidP="000B1C53">
            <w:pPr>
              <w:spacing w:after="0"/>
              <w:rPr>
                <w:rFonts w:ascii="Times New Roman" w:hAnsi="Times New Roman"/>
                <w:sz w:val="24"/>
                <w:szCs w:val="24"/>
              </w:rPr>
            </w:pPr>
          </w:p>
          <w:p w14:paraId="1DB680A9" w14:textId="77777777" w:rsidR="000B0EC8" w:rsidRPr="00A46BD6" w:rsidRDefault="000B0EC8" w:rsidP="000B1C53">
            <w:pPr>
              <w:spacing w:after="0"/>
              <w:rPr>
                <w:rFonts w:ascii="Times New Roman" w:hAnsi="Times New Roman"/>
                <w:sz w:val="24"/>
                <w:szCs w:val="24"/>
              </w:rPr>
            </w:pPr>
          </w:p>
          <w:p w14:paraId="7D7290FB" w14:textId="77777777" w:rsidR="000B0EC8" w:rsidRPr="00A46BD6" w:rsidRDefault="000B0EC8" w:rsidP="000B1C53">
            <w:pPr>
              <w:spacing w:after="0"/>
              <w:rPr>
                <w:rFonts w:ascii="Times New Roman" w:hAnsi="Times New Roman"/>
                <w:sz w:val="24"/>
                <w:szCs w:val="24"/>
              </w:rPr>
            </w:pPr>
          </w:p>
          <w:p w14:paraId="2F30F93A" w14:textId="77777777" w:rsidR="000B0EC8" w:rsidRPr="00A46BD6" w:rsidRDefault="000B0EC8" w:rsidP="000B1C53">
            <w:pPr>
              <w:spacing w:after="0"/>
              <w:rPr>
                <w:rFonts w:ascii="Times New Roman" w:hAnsi="Times New Roman"/>
                <w:sz w:val="24"/>
                <w:szCs w:val="24"/>
              </w:rPr>
            </w:pPr>
          </w:p>
          <w:p w14:paraId="04D5EC48" w14:textId="77777777" w:rsidR="000B0EC8" w:rsidRPr="00A46BD6" w:rsidRDefault="000B0EC8" w:rsidP="000B1C53">
            <w:pPr>
              <w:spacing w:after="0"/>
              <w:rPr>
                <w:rFonts w:ascii="Times New Roman" w:hAnsi="Times New Roman"/>
                <w:sz w:val="24"/>
                <w:szCs w:val="24"/>
              </w:rPr>
            </w:pPr>
          </w:p>
          <w:p w14:paraId="1DD64134" w14:textId="77777777" w:rsidR="000B0EC8" w:rsidRPr="00A46BD6" w:rsidRDefault="000B0EC8" w:rsidP="000B1C53">
            <w:pPr>
              <w:spacing w:after="0"/>
              <w:rPr>
                <w:rFonts w:ascii="Times New Roman" w:hAnsi="Times New Roman"/>
                <w:sz w:val="24"/>
                <w:szCs w:val="24"/>
              </w:rPr>
            </w:pPr>
          </w:p>
          <w:p w14:paraId="3F90207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ale</w:t>
            </w:r>
          </w:p>
          <w:p w14:paraId="173A2E0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8 weeks</w:t>
            </w:r>
          </w:p>
          <w:p w14:paraId="2E04903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001E823A" w14:textId="77777777" w:rsidR="000B0EC8" w:rsidRPr="00A46BD6" w:rsidRDefault="000B0EC8" w:rsidP="000B1C53">
            <w:pPr>
              <w:spacing w:after="0"/>
              <w:rPr>
                <w:rFonts w:ascii="Times New Roman" w:hAnsi="Times New Roman"/>
                <w:sz w:val="24"/>
                <w:szCs w:val="24"/>
              </w:rPr>
            </w:pPr>
          </w:p>
        </w:tc>
        <w:tc>
          <w:tcPr>
            <w:tcW w:w="3119" w:type="dxa"/>
            <w:tcBorders>
              <w:top w:val="nil"/>
              <w:left w:val="nil"/>
              <w:bottom w:val="nil"/>
              <w:right w:val="nil"/>
            </w:tcBorders>
          </w:tcPr>
          <w:p w14:paraId="2D76AD8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3CEC18AB" w14:textId="77777777" w:rsidR="000B0EC8" w:rsidRPr="00A46BD6" w:rsidRDefault="000B0EC8" w:rsidP="000B1C53">
            <w:pPr>
              <w:spacing w:after="0"/>
              <w:rPr>
                <w:rFonts w:ascii="Times New Roman" w:hAnsi="Times New Roman"/>
                <w:sz w:val="24"/>
                <w:szCs w:val="24"/>
              </w:rPr>
            </w:pPr>
          </w:p>
          <w:p w14:paraId="487B2D50" w14:textId="77777777" w:rsidR="000B0EC8" w:rsidRPr="00A46BD6" w:rsidRDefault="000B0EC8" w:rsidP="000B1C53">
            <w:pPr>
              <w:spacing w:after="0"/>
              <w:rPr>
                <w:rFonts w:ascii="Times New Roman" w:hAnsi="Times New Roman"/>
                <w:sz w:val="24"/>
                <w:szCs w:val="24"/>
              </w:rPr>
            </w:pPr>
          </w:p>
          <w:p w14:paraId="3886440F" w14:textId="77777777" w:rsidR="000B0EC8" w:rsidRPr="00A46BD6" w:rsidRDefault="000B0EC8" w:rsidP="000B1C53">
            <w:pPr>
              <w:spacing w:after="0"/>
              <w:rPr>
                <w:rFonts w:ascii="Times New Roman" w:hAnsi="Times New Roman"/>
                <w:sz w:val="24"/>
                <w:szCs w:val="24"/>
              </w:rPr>
            </w:pPr>
          </w:p>
          <w:p w14:paraId="11EDBFCE" w14:textId="77777777" w:rsidR="000B0EC8" w:rsidRPr="00A46BD6" w:rsidRDefault="000B0EC8" w:rsidP="000B1C53">
            <w:pPr>
              <w:spacing w:after="0"/>
              <w:rPr>
                <w:rFonts w:ascii="Times New Roman" w:hAnsi="Times New Roman"/>
                <w:sz w:val="24"/>
                <w:szCs w:val="24"/>
              </w:rPr>
            </w:pPr>
          </w:p>
          <w:p w14:paraId="68E3F8D5" w14:textId="77777777" w:rsidR="000B0EC8" w:rsidRPr="00A46BD6" w:rsidRDefault="000B0EC8" w:rsidP="000B1C53">
            <w:pPr>
              <w:spacing w:after="0"/>
              <w:rPr>
                <w:rFonts w:ascii="Times New Roman" w:hAnsi="Times New Roman"/>
                <w:sz w:val="24"/>
                <w:szCs w:val="24"/>
              </w:rPr>
            </w:pPr>
          </w:p>
          <w:p w14:paraId="0CCDE9A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racheoesophageal fistula</w:t>
            </w:r>
          </w:p>
          <w:p w14:paraId="5289A98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sophageal atresia</w:t>
            </w:r>
          </w:p>
          <w:p w14:paraId="063A3FB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ear canal atresia (microtia)</w:t>
            </w:r>
          </w:p>
        </w:tc>
        <w:tc>
          <w:tcPr>
            <w:tcW w:w="1985" w:type="dxa"/>
            <w:tcBorders>
              <w:top w:val="nil"/>
              <w:left w:val="nil"/>
              <w:bottom w:val="nil"/>
              <w:right w:val="nil"/>
            </w:tcBorders>
          </w:tcPr>
          <w:p w14:paraId="03AA4F5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 miscarriages</w:t>
            </w:r>
          </w:p>
          <w:p w14:paraId="37B318A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eek 6</w:t>
            </w:r>
          </w:p>
          <w:p w14:paraId="6CC6445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eek 6</w:t>
            </w:r>
          </w:p>
          <w:p w14:paraId="0D37BC5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eek 9</w:t>
            </w:r>
          </w:p>
        </w:tc>
      </w:tr>
      <w:tr w:rsidR="00A46BD6" w:rsidRPr="00A46BD6" w14:paraId="73B6ED91" w14:textId="77777777" w:rsidTr="000B0EC8">
        <w:tc>
          <w:tcPr>
            <w:tcW w:w="2263" w:type="dxa"/>
            <w:tcBorders>
              <w:top w:val="nil"/>
              <w:left w:val="nil"/>
              <w:bottom w:val="nil"/>
              <w:right w:val="nil"/>
            </w:tcBorders>
          </w:tcPr>
          <w:p w14:paraId="2AE206F4"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 xml:space="preserve">Perez-Aytes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8 </w:t>
            </w:r>
            <w:r w:rsidRPr="00A46BD6">
              <w:rPr>
                <w:rFonts w:ascii="Times New Roman" w:hAnsi="Times New Roman"/>
                <w:sz w:val="24"/>
                <w:szCs w:val="24"/>
                <w:lang w:val="nl-NL"/>
              </w:rPr>
              <w:fldChar w:fldCharType="begin">
                <w:fldData xml:space="preserve">PEVuZE5vdGU+PENpdGU+PEF1dGhvcj5QZXJlei1BeXRlczwvQXV0aG9yPjxZZWFyPjIwMDg8L1ll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QZXJlei1BeXRlczwvQXV0aG9yPjxZZWFyPjIwMDg8L1ll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138</w:t>
            </w:r>
            <w:r w:rsidRPr="00A46BD6">
              <w:rPr>
                <w:rFonts w:ascii="Times New Roman" w:hAnsi="Times New Roman"/>
                <w:sz w:val="24"/>
                <w:szCs w:val="24"/>
                <w:lang w:val="nl-NL"/>
              </w:rPr>
              <w:fldChar w:fldCharType="end"/>
            </w:r>
          </w:p>
        </w:tc>
        <w:tc>
          <w:tcPr>
            <w:tcW w:w="425" w:type="dxa"/>
            <w:tcBorders>
              <w:top w:val="nil"/>
              <w:left w:val="nil"/>
              <w:bottom w:val="nil"/>
              <w:right w:val="nil"/>
            </w:tcBorders>
          </w:tcPr>
          <w:p w14:paraId="3C3199D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55E7360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 mg/day (stopped at 10 weeks)</w:t>
            </w:r>
          </w:p>
          <w:p w14:paraId="2210867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Tac 12 mg/day</w:t>
            </w:r>
          </w:p>
        </w:tc>
        <w:tc>
          <w:tcPr>
            <w:tcW w:w="1423" w:type="dxa"/>
            <w:tcBorders>
              <w:top w:val="nil"/>
              <w:left w:val="nil"/>
              <w:bottom w:val="nil"/>
              <w:right w:val="nil"/>
            </w:tcBorders>
          </w:tcPr>
          <w:p w14:paraId="6F03F1A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Ktx</w:t>
            </w:r>
          </w:p>
        </w:tc>
        <w:tc>
          <w:tcPr>
            <w:tcW w:w="1417" w:type="dxa"/>
            <w:tcBorders>
              <w:top w:val="nil"/>
              <w:left w:val="nil"/>
              <w:bottom w:val="nil"/>
              <w:right w:val="nil"/>
            </w:tcBorders>
          </w:tcPr>
          <w:p w14:paraId="055A6CC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Female </w:t>
            </w:r>
          </w:p>
          <w:p w14:paraId="790B274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41 weeks</w:t>
            </w:r>
          </w:p>
          <w:p w14:paraId="3BEE3EE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3050 g</w:t>
            </w:r>
          </w:p>
        </w:tc>
        <w:tc>
          <w:tcPr>
            <w:tcW w:w="3119" w:type="dxa"/>
            <w:tcBorders>
              <w:top w:val="nil"/>
              <w:left w:val="nil"/>
              <w:bottom w:val="nil"/>
              <w:right w:val="nil"/>
            </w:tcBorders>
          </w:tcPr>
          <w:p w14:paraId="3DF0370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Cleft lip and palate</w:t>
            </w:r>
          </w:p>
          <w:p w14:paraId="437AEA5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Bilateral microtia </w:t>
            </w:r>
          </w:p>
          <w:p w14:paraId="5D7D08A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Atretic external auditory canals</w:t>
            </w:r>
          </w:p>
          <w:p w14:paraId="20C21B4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horioretinal coloboma</w:t>
            </w:r>
          </w:p>
          <w:p w14:paraId="519E45F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pertelorism</w:t>
            </w:r>
          </w:p>
          <w:p w14:paraId="3FF0062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gnathia</w:t>
            </w:r>
          </w:p>
        </w:tc>
        <w:tc>
          <w:tcPr>
            <w:tcW w:w="1985" w:type="dxa"/>
            <w:tcBorders>
              <w:top w:val="nil"/>
              <w:left w:val="nil"/>
              <w:bottom w:val="nil"/>
              <w:right w:val="nil"/>
            </w:tcBorders>
          </w:tcPr>
          <w:p w14:paraId="7627E631" w14:textId="77777777" w:rsidR="000B0EC8" w:rsidRPr="00A46BD6" w:rsidRDefault="000B0EC8" w:rsidP="000B1C53">
            <w:pPr>
              <w:spacing w:after="0"/>
              <w:rPr>
                <w:rFonts w:ascii="Times New Roman" w:hAnsi="Times New Roman"/>
                <w:sz w:val="24"/>
                <w:szCs w:val="24"/>
              </w:rPr>
            </w:pPr>
          </w:p>
        </w:tc>
      </w:tr>
      <w:tr w:rsidR="00A46BD6" w:rsidRPr="00A46BD6" w14:paraId="49710E3D" w14:textId="77777777" w:rsidTr="000B0EC8">
        <w:tc>
          <w:tcPr>
            <w:tcW w:w="2263" w:type="dxa"/>
            <w:tcBorders>
              <w:top w:val="nil"/>
              <w:left w:val="nil"/>
              <w:bottom w:val="nil"/>
              <w:right w:val="nil"/>
            </w:tcBorders>
          </w:tcPr>
          <w:p w14:paraId="4BC4D8F9"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 xml:space="preserve">Perales-Puchalt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12 </w:t>
            </w:r>
            <w:r w:rsidRPr="00A46BD6">
              <w:rPr>
                <w:rFonts w:ascii="Times New Roman" w:hAnsi="Times New Roman"/>
                <w:sz w:val="24"/>
                <w:szCs w:val="24"/>
                <w:lang w:val="nl-NL"/>
              </w:rPr>
              <w:fldChar w:fldCharType="begin">
                <w:fldData xml:space="preserve">PEVuZE5vdGU+PENpdGU+PEF1dGhvcj5QZXJhbGVzLVB1Y2hhbHQ8L0F1dGhvcj48WWVhcj4yMDEy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QZXJhbGVzLVB1Y2hhbHQ8L0F1dGhvcj48WWVhcj4yMDEy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98</w:t>
            </w:r>
            <w:r w:rsidRPr="00A46BD6">
              <w:rPr>
                <w:rFonts w:ascii="Times New Roman" w:hAnsi="Times New Roman"/>
                <w:sz w:val="24"/>
                <w:szCs w:val="24"/>
                <w:lang w:val="nl-NL"/>
              </w:rPr>
              <w:fldChar w:fldCharType="end"/>
            </w:r>
          </w:p>
        </w:tc>
        <w:tc>
          <w:tcPr>
            <w:tcW w:w="425" w:type="dxa"/>
            <w:tcBorders>
              <w:top w:val="nil"/>
              <w:left w:val="nil"/>
              <w:bottom w:val="nil"/>
              <w:right w:val="nil"/>
            </w:tcBorders>
          </w:tcPr>
          <w:p w14:paraId="59C4A7B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686205F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w:t>
            </w:r>
          </w:p>
        </w:tc>
        <w:tc>
          <w:tcPr>
            <w:tcW w:w="1423" w:type="dxa"/>
            <w:tcBorders>
              <w:top w:val="nil"/>
              <w:left w:val="nil"/>
              <w:bottom w:val="nil"/>
              <w:right w:val="nil"/>
            </w:tcBorders>
          </w:tcPr>
          <w:p w14:paraId="138BDEA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Ktx</w:t>
            </w:r>
          </w:p>
        </w:tc>
        <w:tc>
          <w:tcPr>
            <w:tcW w:w="1417" w:type="dxa"/>
            <w:tcBorders>
              <w:top w:val="nil"/>
              <w:left w:val="nil"/>
              <w:bottom w:val="nil"/>
              <w:right w:val="nil"/>
            </w:tcBorders>
          </w:tcPr>
          <w:p w14:paraId="77EA55A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tc>
        <w:tc>
          <w:tcPr>
            <w:tcW w:w="3119" w:type="dxa"/>
            <w:tcBorders>
              <w:top w:val="nil"/>
              <w:left w:val="nil"/>
              <w:bottom w:val="nil"/>
              <w:right w:val="nil"/>
            </w:tcBorders>
          </w:tcPr>
          <w:p w14:paraId="73E5F54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left palate</w:t>
            </w:r>
          </w:p>
          <w:p w14:paraId="5800D6B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microtia</w:t>
            </w:r>
          </w:p>
          <w:p w14:paraId="33398CB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xternal auditory conduct atresia</w:t>
            </w:r>
          </w:p>
          <w:p w14:paraId="41D8DDD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gnathia</w:t>
            </w:r>
          </w:p>
          <w:p w14:paraId="37C451C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Hypertelorism </w:t>
            </w:r>
          </w:p>
          <w:p w14:paraId="01815D9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loboma</w:t>
            </w:r>
          </w:p>
        </w:tc>
        <w:tc>
          <w:tcPr>
            <w:tcW w:w="1985" w:type="dxa"/>
            <w:tcBorders>
              <w:top w:val="nil"/>
              <w:left w:val="nil"/>
              <w:bottom w:val="nil"/>
              <w:right w:val="nil"/>
            </w:tcBorders>
          </w:tcPr>
          <w:p w14:paraId="5AF022BA" w14:textId="77777777" w:rsidR="000B0EC8" w:rsidRPr="00A46BD6" w:rsidRDefault="000B0EC8" w:rsidP="000B1C53">
            <w:pPr>
              <w:spacing w:after="0"/>
              <w:rPr>
                <w:rFonts w:ascii="Times New Roman" w:hAnsi="Times New Roman"/>
                <w:sz w:val="24"/>
                <w:szCs w:val="24"/>
              </w:rPr>
            </w:pPr>
          </w:p>
        </w:tc>
      </w:tr>
      <w:tr w:rsidR="00A46BD6" w:rsidRPr="00A46BD6" w14:paraId="0109C284" w14:textId="77777777" w:rsidTr="000B0EC8">
        <w:tc>
          <w:tcPr>
            <w:tcW w:w="2263" w:type="dxa"/>
            <w:tcBorders>
              <w:top w:val="nil"/>
              <w:left w:val="nil"/>
              <w:bottom w:val="nil"/>
              <w:right w:val="nil"/>
            </w:tcBorders>
          </w:tcPr>
          <w:p w14:paraId="113C293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Anderka </w:t>
            </w:r>
            <w:r w:rsidRPr="00A46BD6">
              <w:rPr>
                <w:rFonts w:ascii="Times New Roman" w:hAnsi="Times New Roman"/>
                <w:i/>
                <w:sz w:val="24"/>
                <w:szCs w:val="24"/>
              </w:rPr>
              <w:t>et al</w:t>
            </w:r>
            <w:r w:rsidRPr="00A46BD6">
              <w:rPr>
                <w:rFonts w:ascii="Times New Roman" w:hAnsi="Times New Roman"/>
                <w:sz w:val="24"/>
                <w:szCs w:val="24"/>
              </w:rPr>
              <w:t xml:space="preserve">, 2009 </w:t>
            </w:r>
            <w:r w:rsidRPr="00A46BD6">
              <w:rPr>
                <w:rFonts w:ascii="Times New Roman" w:hAnsi="Times New Roman"/>
                <w:sz w:val="24"/>
                <w:szCs w:val="24"/>
              </w:rPr>
              <w:fldChar w:fldCharType="begin">
                <w:fldData xml:space="preserve">PEVuZE5vdGU+PENpdGU+PEF1dGhvcj5BbmRlcmthPC9BdXRob3I+PFllYXI+MjAwOTwvWWVhcj48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BbmRlcmthPC9BdXRob3I+PFllYXI+MjAwOTwvWWVhcj48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39</w:t>
            </w:r>
            <w:r w:rsidRPr="00A46BD6">
              <w:rPr>
                <w:rFonts w:ascii="Times New Roman" w:hAnsi="Times New Roman"/>
                <w:sz w:val="24"/>
                <w:szCs w:val="24"/>
              </w:rPr>
              <w:fldChar w:fldCharType="end"/>
            </w:r>
          </w:p>
        </w:tc>
        <w:tc>
          <w:tcPr>
            <w:tcW w:w="425" w:type="dxa"/>
            <w:tcBorders>
              <w:top w:val="nil"/>
              <w:left w:val="nil"/>
              <w:bottom w:val="nil"/>
              <w:right w:val="nil"/>
            </w:tcBorders>
          </w:tcPr>
          <w:p w14:paraId="4C05911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0C9B4FE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000 mg 2/d (discontinued at 12 weeks)</w:t>
            </w:r>
          </w:p>
          <w:p w14:paraId="3D5648F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w:t>
            </w:r>
          </w:p>
          <w:p w14:paraId="323AB82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isinopril (discontinued</w:t>
            </w:r>
          </w:p>
          <w:p w14:paraId="11B66F8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droxychloroquine (discontinued)</w:t>
            </w:r>
          </w:p>
          <w:p w14:paraId="1EE167F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Oral iron</w:t>
            </w:r>
          </w:p>
          <w:p w14:paraId="485DFAA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natal vitamins</w:t>
            </w:r>
          </w:p>
          <w:p w14:paraId="5865613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alcium</w:t>
            </w:r>
          </w:p>
          <w:p w14:paraId="444F233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Vitamin D</w:t>
            </w:r>
          </w:p>
          <w:p w14:paraId="2B06E39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Acetaminophen </w:t>
            </w:r>
          </w:p>
        </w:tc>
        <w:tc>
          <w:tcPr>
            <w:tcW w:w="1423" w:type="dxa"/>
            <w:tcBorders>
              <w:top w:val="nil"/>
              <w:left w:val="nil"/>
              <w:bottom w:val="nil"/>
              <w:right w:val="nil"/>
            </w:tcBorders>
          </w:tcPr>
          <w:p w14:paraId="42555C2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LE</w:t>
            </w:r>
          </w:p>
        </w:tc>
        <w:tc>
          <w:tcPr>
            <w:tcW w:w="1417" w:type="dxa"/>
            <w:tcBorders>
              <w:top w:val="nil"/>
              <w:left w:val="nil"/>
              <w:bottom w:val="nil"/>
              <w:right w:val="nil"/>
            </w:tcBorders>
          </w:tcPr>
          <w:p w14:paraId="5FBC8D7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ale</w:t>
            </w:r>
          </w:p>
          <w:p w14:paraId="5F8C1DD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1 weeks</w:t>
            </w:r>
          </w:p>
          <w:p w14:paraId="1D62AF5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980 g</w:t>
            </w:r>
          </w:p>
        </w:tc>
        <w:tc>
          <w:tcPr>
            <w:tcW w:w="3119" w:type="dxa"/>
            <w:tcBorders>
              <w:top w:val="nil"/>
              <w:left w:val="nil"/>
              <w:bottom w:val="nil"/>
              <w:right w:val="nil"/>
            </w:tcBorders>
          </w:tcPr>
          <w:p w14:paraId="6DEE0A8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microtia</w:t>
            </w:r>
          </w:p>
          <w:p w14:paraId="6015C58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xternal auditory conduct atresia</w:t>
            </w:r>
          </w:p>
          <w:p w14:paraId="3E480E7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ethered foreskin</w:t>
            </w:r>
          </w:p>
          <w:p w14:paraId="6D606C3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eft hydrocele</w:t>
            </w:r>
          </w:p>
          <w:p w14:paraId="272514B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inguinal hernia</w:t>
            </w:r>
          </w:p>
          <w:p w14:paraId="5497642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acral dimple</w:t>
            </w:r>
          </w:p>
        </w:tc>
        <w:tc>
          <w:tcPr>
            <w:tcW w:w="1985" w:type="dxa"/>
            <w:tcBorders>
              <w:top w:val="nil"/>
              <w:left w:val="nil"/>
              <w:bottom w:val="nil"/>
              <w:right w:val="nil"/>
            </w:tcBorders>
          </w:tcPr>
          <w:p w14:paraId="4EE9F932" w14:textId="77777777" w:rsidR="000B0EC8" w:rsidRPr="00A46BD6" w:rsidRDefault="000B0EC8" w:rsidP="000B1C53">
            <w:pPr>
              <w:spacing w:after="0"/>
              <w:rPr>
                <w:rFonts w:ascii="Times New Roman" w:hAnsi="Times New Roman"/>
                <w:sz w:val="24"/>
                <w:szCs w:val="24"/>
              </w:rPr>
            </w:pPr>
          </w:p>
        </w:tc>
      </w:tr>
      <w:tr w:rsidR="00A46BD6" w:rsidRPr="00A46BD6" w14:paraId="317CBC90" w14:textId="77777777" w:rsidTr="000B0EC8">
        <w:tc>
          <w:tcPr>
            <w:tcW w:w="2263" w:type="dxa"/>
            <w:tcBorders>
              <w:top w:val="nil"/>
              <w:left w:val="nil"/>
              <w:bottom w:val="nil"/>
              <w:right w:val="nil"/>
            </w:tcBorders>
          </w:tcPr>
          <w:p w14:paraId="6E78032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Jackson </w:t>
            </w:r>
            <w:r w:rsidRPr="00A46BD6">
              <w:rPr>
                <w:rFonts w:ascii="Times New Roman" w:hAnsi="Times New Roman"/>
                <w:i/>
                <w:sz w:val="24"/>
                <w:szCs w:val="24"/>
              </w:rPr>
              <w:t>et al</w:t>
            </w:r>
            <w:r w:rsidRPr="00A46BD6">
              <w:rPr>
                <w:rFonts w:ascii="Times New Roman" w:hAnsi="Times New Roman"/>
                <w:sz w:val="24"/>
                <w:szCs w:val="24"/>
              </w:rPr>
              <w:t xml:space="preserve">., 2009 </w:t>
            </w:r>
            <w:r w:rsidRPr="00A46BD6">
              <w:rPr>
                <w:rFonts w:ascii="Times New Roman" w:hAnsi="Times New Roman"/>
                <w:sz w:val="24"/>
                <w:szCs w:val="24"/>
              </w:rPr>
              <w:fldChar w:fldCharType="begin">
                <w:fldData xml:space="preserve">PEVuZE5vdGU+PENpdGU+PEF1dGhvcj5KYWNrc29uPC9BdXRob3I+PFllYXI+MjAwOTwvWWVhcj48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KYWNrc29uPC9BdXRob3I+PFllYXI+MjAwOTwvWWVhcj48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40</w:t>
            </w:r>
            <w:r w:rsidRPr="00A46BD6">
              <w:rPr>
                <w:rFonts w:ascii="Times New Roman" w:hAnsi="Times New Roman"/>
                <w:sz w:val="24"/>
                <w:szCs w:val="24"/>
              </w:rPr>
              <w:fldChar w:fldCharType="end"/>
            </w:r>
          </w:p>
        </w:tc>
        <w:tc>
          <w:tcPr>
            <w:tcW w:w="425" w:type="dxa"/>
            <w:tcBorders>
              <w:top w:val="nil"/>
              <w:left w:val="nil"/>
              <w:bottom w:val="nil"/>
              <w:right w:val="nil"/>
            </w:tcBorders>
          </w:tcPr>
          <w:p w14:paraId="0D1D56F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399E33D9"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MMF 1000 mg 2/d (week 0-17)</w:t>
            </w:r>
          </w:p>
          <w:p w14:paraId="0537D7D0"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MMF 500 mg 2/d (week 17-35)</w:t>
            </w:r>
          </w:p>
          <w:p w14:paraId="4A5F011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 5 mg 2/d</w:t>
            </w:r>
          </w:p>
          <w:p w14:paraId="39B9572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 2.5 mg 2/d</w:t>
            </w:r>
          </w:p>
          <w:p w14:paraId="1651227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natal vitamins</w:t>
            </w:r>
          </w:p>
          <w:p w14:paraId="41A360D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olic acid</w:t>
            </w:r>
          </w:p>
          <w:p w14:paraId="33C78B8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Bactrim 800 mf 2/d (week 17-27)</w:t>
            </w:r>
          </w:p>
          <w:p w14:paraId="0941597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cyclovir 400 mf 2/d (week 17-27)</w:t>
            </w:r>
          </w:p>
        </w:tc>
        <w:tc>
          <w:tcPr>
            <w:tcW w:w="1423" w:type="dxa"/>
            <w:tcBorders>
              <w:top w:val="nil"/>
              <w:left w:val="nil"/>
              <w:bottom w:val="nil"/>
              <w:right w:val="nil"/>
            </w:tcBorders>
          </w:tcPr>
          <w:p w14:paraId="2B1221B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Ltx</w:t>
            </w:r>
          </w:p>
        </w:tc>
        <w:tc>
          <w:tcPr>
            <w:tcW w:w="1417" w:type="dxa"/>
            <w:tcBorders>
              <w:top w:val="nil"/>
              <w:left w:val="nil"/>
              <w:bottom w:val="nil"/>
              <w:right w:val="nil"/>
            </w:tcBorders>
          </w:tcPr>
          <w:p w14:paraId="71A544F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6C54D5B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5 weeks</w:t>
            </w:r>
          </w:p>
          <w:p w14:paraId="0D97705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05BCE577" w14:textId="77777777" w:rsidR="000B0EC8" w:rsidRPr="00A46BD6" w:rsidRDefault="000B0EC8" w:rsidP="000B1C53">
            <w:pPr>
              <w:spacing w:after="0"/>
              <w:rPr>
                <w:rFonts w:ascii="Times New Roman" w:hAnsi="Times New Roman"/>
                <w:sz w:val="24"/>
                <w:szCs w:val="24"/>
              </w:rPr>
            </w:pPr>
          </w:p>
        </w:tc>
        <w:tc>
          <w:tcPr>
            <w:tcW w:w="3119" w:type="dxa"/>
            <w:tcBorders>
              <w:top w:val="nil"/>
              <w:left w:val="nil"/>
              <w:bottom w:val="nil"/>
              <w:right w:val="nil"/>
            </w:tcBorders>
          </w:tcPr>
          <w:p w14:paraId="3ABBBA6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cleft lip and palate</w:t>
            </w:r>
          </w:p>
          <w:p w14:paraId="4EEA054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Double-outlet right ventricle </w:t>
            </w:r>
          </w:p>
          <w:p w14:paraId="02D8B60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tral stenosis</w:t>
            </w:r>
          </w:p>
          <w:p w14:paraId="4ECB15F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Anterior and rightward aorta </w:t>
            </w:r>
          </w:p>
          <w:p w14:paraId="601650C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ld valvular pulmonary stenosis</w:t>
            </w:r>
          </w:p>
          <w:p w14:paraId="53263EB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Moderate hypoplasia left ventricle</w:t>
            </w:r>
          </w:p>
          <w:p w14:paraId="7D41749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ataracts</w:t>
            </w:r>
          </w:p>
          <w:p w14:paraId="532354F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Left microphthalmia </w:t>
            </w:r>
          </w:p>
          <w:p w14:paraId="0D8089B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Ocular hypertelorism </w:t>
            </w:r>
          </w:p>
          <w:p w14:paraId="172EF09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tia</w:t>
            </w:r>
          </w:p>
          <w:p w14:paraId="7ED1A26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External ear canal atresia </w:t>
            </w:r>
          </w:p>
          <w:p w14:paraId="4B5054C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Intestinal malrotation</w:t>
            </w:r>
          </w:p>
          <w:p w14:paraId="63D1772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Overlapping fingers </w:t>
            </w:r>
          </w:p>
          <w:p w14:paraId="75D55F6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egmental anomalies of the T2–T5 vertebral bodies, fusion of the 4th and 5th ribs on the right and 3rd, 4th, and 5th ribs on the left.</w:t>
            </w:r>
          </w:p>
        </w:tc>
        <w:tc>
          <w:tcPr>
            <w:tcW w:w="1985" w:type="dxa"/>
            <w:tcBorders>
              <w:top w:val="nil"/>
              <w:left w:val="nil"/>
              <w:bottom w:val="nil"/>
              <w:right w:val="nil"/>
            </w:tcBorders>
          </w:tcPr>
          <w:p w14:paraId="15BA91EC" w14:textId="77777777" w:rsidR="000B0EC8" w:rsidRPr="00A46BD6" w:rsidRDefault="000B0EC8" w:rsidP="000B1C53">
            <w:pPr>
              <w:spacing w:after="0"/>
              <w:rPr>
                <w:rFonts w:ascii="Times New Roman" w:hAnsi="Times New Roman"/>
                <w:sz w:val="24"/>
                <w:szCs w:val="24"/>
              </w:rPr>
            </w:pPr>
          </w:p>
        </w:tc>
      </w:tr>
      <w:tr w:rsidR="00A46BD6" w:rsidRPr="00A46BD6" w14:paraId="7D42C406" w14:textId="77777777" w:rsidTr="000B0EC8">
        <w:tc>
          <w:tcPr>
            <w:tcW w:w="2263" w:type="dxa"/>
            <w:tcBorders>
              <w:top w:val="nil"/>
              <w:left w:val="nil"/>
              <w:bottom w:val="nil"/>
              <w:right w:val="nil"/>
            </w:tcBorders>
          </w:tcPr>
          <w:p w14:paraId="195AB22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Sifontis </w:t>
            </w:r>
            <w:r w:rsidRPr="00A46BD6">
              <w:rPr>
                <w:rFonts w:ascii="Times New Roman" w:hAnsi="Times New Roman"/>
                <w:i/>
                <w:sz w:val="24"/>
                <w:szCs w:val="24"/>
              </w:rPr>
              <w:t>et al</w:t>
            </w:r>
            <w:r w:rsidRPr="00A46BD6">
              <w:rPr>
                <w:rFonts w:ascii="Times New Roman" w:hAnsi="Times New Roman"/>
                <w:sz w:val="24"/>
                <w:szCs w:val="24"/>
              </w:rPr>
              <w:t xml:space="preserve">., 2006 </w:t>
            </w:r>
            <w:r w:rsidRPr="00A46BD6">
              <w:rPr>
                <w:rFonts w:ascii="Times New Roman" w:hAnsi="Times New Roman"/>
                <w:sz w:val="24"/>
                <w:szCs w:val="24"/>
              </w:rPr>
              <w:fldChar w:fldCharType="begin">
                <w:fldData xml:space="preserve">PEVuZE5vdGU+PENpdGU+PEF1dGhvcj5TaWZvbnRpczwvQXV0aG9yPjxZZWFyPjIwMDY8L1llYXI+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TaWZvbnRpczwvQXV0aG9yPjxZZWFyPjIwMDY8L1llYXI+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30</w:t>
            </w:r>
            <w:r w:rsidRPr="00A46BD6">
              <w:rPr>
                <w:rFonts w:ascii="Times New Roman" w:hAnsi="Times New Roman"/>
                <w:sz w:val="24"/>
                <w:szCs w:val="24"/>
              </w:rPr>
              <w:fldChar w:fldCharType="end"/>
            </w:r>
          </w:p>
        </w:tc>
        <w:tc>
          <w:tcPr>
            <w:tcW w:w="425" w:type="dxa"/>
            <w:tcBorders>
              <w:top w:val="nil"/>
              <w:left w:val="nil"/>
              <w:bottom w:val="nil"/>
              <w:right w:val="nil"/>
            </w:tcBorders>
          </w:tcPr>
          <w:p w14:paraId="4770A9A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4</w:t>
            </w:r>
          </w:p>
        </w:tc>
        <w:tc>
          <w:tcPr>
            <w:tcW w:w="3402" w:type="dxa"/>
            <w:tcBorders>
              <w:top w:val="nil"/>
              <w:left w:val="nil"/>
              <w:bottom w:val="nil"/>
              <w:right w:val="nil"/>
            </w:tcBorders>
          </w:tcPr>
          <w:p w14:paraId="482A3E32"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MMF 1000 mg 2/d (week 0-26)</w:t>
            </w:r>
          </w:p>
          <w:p w14:paraId="17A0D0AB"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MMF 500 mg 2/d (week 26 -34)</w:t>
            </w:r>
          </w:p>
          <w:p w14:paraId="0F71F50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w:t>
            </w:r>
          </w:p>
          <w:p w14:paraId="21D2F82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w:t>
            </w:r>
          </w:p>
          <w:p w14:paraId="35859587" w14:textId="77777777" w:rsidR="000B0EC8" w:rsidRPr="00A46BD6" w:rsidRDefault="000B0EC8" w:rsidP="000B1C53">
            <w:pPr>
              <w:spacing w:after="0"/>
              <w:rPr>
                <w:rFonts w:ascii="Times New Roman" w:hAnsi="Times New Roman"/>
                <w:sz w:val="24"/>
                <w:szCs w:val="24"/>
              </w:rPr>
            </w:pPr>
          </w:p>
          <w:p w14:paraId="60C634D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 mg 2/d (week 0-24)</w:t>
            </w:r>
          </w:p>
          <w:p w14:paraId="2EE5B29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irolimus (week 24-31)</w:t>
            </w:r>
          </w:p>
          <w:p w14:paraId="3D00EAD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w:t>
            </w:r>
          </w:p>
          <w:p w14:paraId="673E762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w:t>
            </w:r>
          </w:p>
          <w:p w14:paraId="6248730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rticosteroids + thymoglobulin (week 24)</w:t>
            </w:r>
          </w:p>
          <w:p w14:paraId="1072268B" w14:textId="77777777" w:rsidR="000B0EC8" w:rsidRPr="00A46BD6" w:rsidRDefault="000B0EC8" w:rsidP="000B1C53">
            <w:pPr>
              <w:spacing w:after="0"/>
              <w:rPr>
                <w:rFonts w:ascii="Times New Roman" w:hAnsi="Times New Roman"/>
                <w:sz w:val="24"/>
                <w:szCs w:val="24"/>
              </w:rPr>
            </w:pPr>
          </w:p>
          <w:p w14:paraId="063D692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250 mg 2/d</w:t>
            </w:r>
          </w:p>
          <w:p w14:paraId="7CF7E20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w:t>
            </w:r>
          </w:p>
          <w:p w14:paraId="4CA6C66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w:t>
            </w:r>
          </w:p>
          <w:p w14:paraId="3515A573" w14:textId="77777777" w:rsidR="000B0EC8" w:rsidRPr="00A46BD6" w:rsidRDefault="000B0EC8" w:rsidP="000B1C53">
            <w:pPr>
              <w:spacing w:after="0"/>
              <w:rPr>
                <w:rFonts w:ascii="Times New Roman" w:hAnsi="Times New Roman"/>
                <w:sz w:val="24"/>
                <w:szCs w:val="24"/>
              </w:rPr>
            </w:pPr>
          </w:p>
          <w:p w14:paraId="1A78EC52" w14:textId="77777777" w:rsidR="000B0EC8" w:rsidRPr="00A46BD6" w:rsidRDefault="000B0EC8" w:rsidP="000B1C53">
            <w:pPr>
              <w:spacing w:after="0"/>
              <w:rPr>
                <w:rFonts w:ascii="Times New Roman" w:hAnsi="Times New Roman"/>
                <w:sz w:val="24"/>
                <w:szCs w:val="24"/>
              </w:rPr>
            </w:pPr>
          </w:p>
          <w:p w14:paraId="2C0EBA7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000 mg 2/d (0 - 2</w:t>
            </w:r>
            <w:r w:rsidRPr="00A46BD6">
              <w:rPr>
                <w:rFonts w:ascii="Times New Roman" w:hAnsi="Times New Roman"/>
                <w:sz w:val="24"/>
                <w:szCs w:val="24"/>
                <w:vertAlign w:val="superscript"/>
              </w:rPr>
              <w:t>nd</w:t>
            </w:r>
            <w:r w:rsidRPr="00A46BD6">
              <w:rPr>
                <w:rFonts w:ascii="Times New Roman" w:hAnsi="Times New Roman"/>
                <w:sz w:val="24"/>
                <w:szCs w:val="24"/>
              </w:rPr>
              <w:t xml:space="preserve"> trimester)</w:t>
            </w:r>
          </w:p>
          <w:p w14:paraId="4C14354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w:t>
            </w:r>
          </w:p>
          <w:p w14:paraId="3E4DD58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w:t>
            </w:r>
          </w:p>
        </w:tc>
        <w:tc>
          <w:tcPr>
            <w:tcW w:w="1423" w:type="dxa"/>
            <w:tcBorders>
              <w:top w:val="nil"/>
              <w:left w:val="nil"/>
              <w:bottom w:val="nil"/>
              <w:right w:val="nil"/>
            </w:tcBorders>
          </w:tcPr>
          <w:p w14:paraId="4B04FD2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Ktx</w:t>
            </w:r>
          </w:p>
          <w:p w14:paraId="1971611F" w14:textId="77777777" w:rsidR="000B0EC8" w:rsidRPr="00A46BD6" w:rsidRDefault="000B0EC8" w:rsidP="000B1C53">
            <w:pPr>
              <w:spacing w:after="0"/>
              <w:rPr>
                <w:rFonts w:ascii="Times New Roman" w:hAnsi="Times New Roman"/>
                <w:sz w:val="24"/>
                <w:szCs w:val="24"/>
              </w:rPr>
            </w:pPr>
          </w:p>
          <w:p w14:paraId="2DA79776" w14:textId="77777777" w:rsidR="000B0EC8" w:rsidRPr="00A46BD6" w:rsidRDefault="000B0EC8" w:rsidP="000B1C53">
            <w:pPr>
              <w:spacing w:after="0"/>
              <w:rPr>
                <w:rFonts w:ascii="Times New Roman" w:hAnsi="Times New Roman"/>
                <w:sz w:val="24"/>
                <w:szCs w:val="24"/>
              </w:rPr>
            </w:pPr>
          </w:p>
          <w:p w14:paraId="116A625C" w14:textId="77777777" w:rsidR="000B0EC8" w:rsidRPr="00A46BD6" w:rsidRDefault="000B0EC8" w:rsidP="000B1C53">
            <w:pPr>
              <w:spacing w:after="0"/>
              <w:rPr>
                <w:rFonts w:ascii="Times New Roman" w:hAnsi="Times New Roman"/>
                <w:sz w:val="24"/>
                <w:szCs w:val="24"/>
              </w:rPr>
            </w:pPr>
          </w:p>
          <w:p w14:paraId="394C2AC1" w14:textId="77777777" w:rsidR="000B0EC8" w:rsidRPr="00A46BD6" w:rsidRDefault="000B0EC8" w:rsidP="000B1C53">
            <w:pPr>
              <w:spacing w:after="0"/>
              <w:rPr>
                <w:rFonts w:ascii="Times New Roman" w:hAnsi="Times New Roman"/>
                <w:sz w:val="24"/>
                <w:szCs w:val="24"/>
              </w:rPr>
            </w:pPr>
          </w:p>
          <w:p w14:paraId="3A1104F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Ktx</w:t>
            </w:r>
          </w:p>
          <w:p w14:paraId="39F7F27C" w14:textId="77777777" w:rsidR="000B0EC8" w:rsidRPr="00A46BD6" w:rsidRDefault="000B0EC8" w:rsidP="000B1C53">
            <w:pPr>
              <w:spacing w:after="0"/>
              <w:rPr>
                <w:rFonts w:ascii="Times New Roman" w:hAnsi="Times New Roman"/>
                <w:sz w:val="24"/>
                <w:szCs w:val="24"/>
              </w:rPr>
            </w:pPr>
          </w:p>
          <w:p w14:paraId="781E63D3" w14:textId="77777777" w:rsidR="000B0EC8" w:rsidRPr="00A46BD6" w:rsidRDefault="000B0EC8" w:rsidP="000B1C53">
            <w:pPr>
              <w:spacing w:after="0"/>
              <w:rPr>
                <w:rFonts w:ascii="Times New Roman" w:hAnsi="Times New Roman"/>
                <w:sz w:val="24"/>
                <w:szCs w:val="24"/>
              </w:rPr>
            </w:pPr>
          </w:p>
          <w:p w14:paraId="40E87B41" w14:textId="77777777" w:rsidR="000B0EC8" w:rsidRPr="00A46BD6" w:rsidRDefault="000B0EC8" w:rsidP="000B1C53">
            <w:pPr>
              <w:spacing w:after="0"/>
              <w:rPr>
                <w:rFonts w:ascii="Times New Roman" w:hAnsi="Times New Roman"/>
                <w:sz w:val="24"/>
                <w:szCs w:val="24"/>
              </w:rPr>
            </w:pPr>
          </w:p>
          <w:p w14:paraId="31CD5224" w14:textId="77777777" w:rsidR="000B0EC8" w:rsidRPr="00A46BD6" w:rsidRDefault="000B0EC8" w:rsidP="000B1C53">
            <w:pPr>
              <w:spacing w:after="0"/>
              <w:rPr>
                <w:rFonts w:ascii="Times New Roman" w:hAnsi="Times New Roman"/>
                <w:sz w:val="24"/>
                <w:szCs w:val="24"/>
              </w:rPr>
            </w:pPr>
          </w:p>
          <w:p w14:paraId="2CD50DA4" w14:textId="77777777" w:rsidR="000B0EC8" w:rsidRPr="00A46BD6" w:rsidRDefault="000B0EC8" w:rsidP="000B1C53">
            <w:pPr>
              <w:spacing w:after="0"/>
              <w:rPr>
                <w:rFonts w:ascii="Times New Roman" w:hAnsi="Times New Roman"/>
                <w:sz w:val="24"/>
                <w:szCs w:val="24"/>
              </w:rPr>
            </w:pPr>
          </w:p>
          <w:p w14:paraId="047908E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Ktx</w:t>
            </w:r>
          </w:p>
          <w:p w14:paraId="32571B80" w14:textId="77777777" w:rsidR="000B0EC8" w:rsidRPr="00A46BD6" w:rsidRDefault="000B0EC8" w:rsidP="000B1C53">
            <w:pPr>
              <w:spacing w:after="0"/>
              <w:rPr>
                <w:rFonts w:ascii="Times New Roman" w:hAnsi="Times New Roman"/>
                <w:sz w:val="24"/>
                <w:szCs w:val="24"/>
              </w:rPr>
            </w:pPr>
          </w:p>
          <w:p w14:paraId="52C6BCF7" w14:textId="77777777" w:rsidR="000B0EC8" w:rsidRPr="00A46BD6" w:rsidRDefault="000B0EC8" w:rsidP="000B1C53">
            <w:pPr>
              <w:spacing w:after="0"/>
              <w:rPr>
                <w:rFonts w:ascii="Times New Roman" w:hAnsi="Times New Roman"/>
                <w:sz w:val="24"/>
                <w:szCs w:val="24"/>
              </w:rPr>
            </w:pPr>
          </w:p>
          <w:p w14:paraId="2D4C23CD" w14:textId="77777777" w:rsidR="000B0EC8" w:rsidRPr="00A46BD6" w:rsidRDefault="000B0EC8" w:rsidP="000B1C53">
            <w:pPr>
              <w:spacing w:after="0"/>
              <w:rPr>
                <w:rFonts w:ascii="Times New Roman" w:hAnsi="Times New Roman"/>
                <w:sz w:val="24"/>
                <w:szCs w:val="24"/>
              </w:rPr>
            </w:pPr>
          </w:p>
          <w:p w14:paraId="5D0641AB" w14:textId="77777777" w:rsidR="000B0EC8" w:rsidRPr="00A46BD6" w:rsidRDefault="000B0EC8" w:rsidP="000B1C53">
            <w:pPr>
              <w:spacing w:after="0"/>
              <w:rPr>
                <w:rFonts w:ascii="Times New Roman" w:hAnsi="Times New Roman"/>
                <w:sz w:val="24"/>
                <w:szCs w:val="24"/>
              </w:rPr>
            </w:pPr>
          </w:p>
          <w:p w14:paraId="541220E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Ktx</w:t>
            </w:r>
          </w:p>
        </w:tc>
        <w:tc>
          <w:tcPr>
            <w:tcW w:w="1417" w:type="dxa"/>
            <w:tcBorders>
              <w:top w:val="nil"/>
              <w:left w:val="nil"/>
              <w:bottom w:val="nil"/>
              <w:right w:val="nil"/>
            </w:tcBorders>
          </w:tcPr>
          <w:p w14:paraId="5685FBD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w:t>
            </w:r>
          </w:p>
          <w:p w14:paraId="6D1B357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4 weeks</w:t>
            </w:r>
          </w:p>
          <w:p w14:paraId="47DF895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440 g</w:t>
            </w:r>
          </w:p>
          <w:p w14:paraId="65A5EBAF" w14:textId="77777777" w:rsidR="000B0EC8" w:rsidRPr="00A46BD6" w:rsidRDefault="000B0EC8" w:rsidP="000B1C53">
            <w:pPr>
              <w:spacing w:after="0"/>
              <w:rPr>
                <w:rFonts w:ascii="Times New Roman" w:hAnsi="Times New Roman"/>
                <w:sz w:val="24"/>
                <w:szCs w:val="24"/>
              </w:rPr>
            </w:pPr>
          </w:p>
          <w:p w14:paraId="294F812D" w14:textId="77777777" w:rsidR="000B0EC8" w:rsidRPr="00A46BD6" w:rsidRDefault="000B0EC8" w:rsidP="000B1C53">
            <w:pPr>
              <w:spacing w:after="0"/>
              <w:rPr>
                <w:rFonts w:ascii="Times New Roman" w:hAnsi="Times New Roman"/>
                <w:sz w:val="24"/>
                <w:szCs w:val="24"/>
              </w:rPr>
            </w:pPr>
          </w:p>
          <w:p w14:paraId="6A1B64B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37F3209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1 weeks</w:t>
            </w:r>
          </w:p>
          <w:p w14:paraId="0534FF9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531 g</w:t>
            </w:r>
          </w:p>
          <w:p w14:paraId="5D3F18ED" w14:textId="77777777" w:rsidR="000B0EC8" w:rsidRPr="00A46BD6" w:rsidRDefault="000B0EC8" w:rsidP="000B1C53">
            <w:pPr>
              <w:spacing w:after="0"/>
              <w:rPr>
                <w:rFonts w:ascii="Times New Roman" w:hAnsi="Times New Roman"/>
                <w:sz w:val="24"/>
                <w:szCs w:val="24"/>
              </w:rPr>
            </w:pPr>
          </w:p>
          <w:p w14:paraId="58AC35B5" w14:textId="77777777" w:rsidR="000B0EC8" w:rsidRPr="00A46BD6" w:rsidRDefault="000B0EC8" w:rsidP="000B1C53">
            <w:pPr>
              <w:spacing w:after="0"/>
              <w:rPr>
                <w:rFonts w:ascii="Times New Roman" w:hAnsi="Times New Roman"/>
                <w:sz w:val="24"/>
                <w:szCs w:val="24"/>
              </w:rPr>
            </w:pPr>
          </w:p>
          <w:p w14:paraId="61953306" w14:textId="77777777" w:rsidR="000B0EC8" w:rsidRPr="00A46BD6" w:rsidRDefault="000B0EC8" w:rsidP="000B1C53">
            <w:pPr>
              <w:spacing w:after="0"/>
              <w:rPr>
                <w:rFonts w:ascii="Times New Roman" w:hAnsi="Times New Roman"/>
                <w:sz w:val="24"/>
                <w:szCs w:val="24"/>
              </w:rPr>
            </w:pPr>
          </w:p>
          <w:p w14:paraId="33D357F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4DE1FF4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5 weeks</w:t>
            </w:r>
          </w:p>
          <w:p w14:paraId="720A7C1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155 g</w:t>
            </w:r>
          </w:p>
          <w:p w14:paraId="17475487" w14:textId="77777777" w:rsidR="000B0EC8" w:rsidRPr="00A46BD6" w:rsidRDefault="000B0EC8" w:rsidP="000B1C53">
            <w:pPr>
              <w:spacing w:after="0"/>
              <w:rPr>
                <w:rFonts w:ascii="Times New Roman" w:hAnsi="Times New Roman"/>
                <w:sz w:val="24"/>
                <w:szCs w:val="24"/>
              </w:rPr>
            </w:pPr>
          </w:p>
          <w:p w14:paraId="26826E53" w14:textId="77777777" w:rsidR="000B0EC8" w:rsidRPr="00A46BD6" w:rsidRDefault="000B0EC8" w:rsidP="000B1C53">
            <w:pPr>
              <w:spacing w:after="0"/>
              <w:rPr>
                <w:rFonts w:ascii="Times New Roman" w:hAnsi="Times New Roman"/>
                <w:sz w:val="24"/>
                <w:szCs w:val="24"/>
              </w:rPr>
            </w:pPr>
          </w:p>
          <w:p w14:paraId="74CF313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4BA07E6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9 weeks</w:t>
            </w:r>
          </w:p>
          <w:p w14:paraId="671ED4E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886 g</w:t>
            </w:r>
          </w:p>
        </w:tc>
        <w:tc>
          <w:tcPr>
            <w:tcW w:w="3119" w:type="dxa"/>
            <w:tcBorders>
              <w:top w:val="nil"/>
              <w:left w:val="nil"/>
              <w:bottom w:val="nil"/>
              <w:right w:val="nil"/>
            </w:tcBorders>
          </w:tcPr>
          <w:p w14:paraId="24DB137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Hypoplastic nails</w:t>
            </w:r>
          </w:p>
          <w:p w14:paraId="03876D4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hortened fifth fingers</w:t>
            </w:r>
          </w:p>
          <w:p w14:paraId="7D778EC9" w14:textId="77777777" w:rsidR="000B0EC8" w:rsidRPr="00A46BD6" w:rsidRDefault="000B0EC8" w:rsidP="000B1C53">
            <w:pPr>
              <w:spacing w:after="0"/>
              <w:rPr>
                <w:rFonts w:ascii="Times New Roman" w:hAnsi="Times New Roman"/>
                <w:sz w:val="24"/>
                <w:szCs w:val="24"/>
              </w:rPr>
            </w:pPr>
          </w:p>
          <w:p w14:paraId="6EADA0FD" w14:textId="77777777" w:rsidR="000B0EC8" w:rsidRPr="00A46BD6" w:rsidRDefault="000B0EC8" w:rsidP="000B1C53">
            <w:pPr>
              <w:spacing w:after="0"/>
              <w:rPr>
                <w:rFonts w:ascii="Times New Roman" w:hAnsi="Times New Roman"/>
                <w:sz w:val="24"/>
                <w:szCs w:val="24"/>
              </w:rPr>
            </w:pPr>
          </w:p>
          <w:p w14:paraId="16060060" w14:textId="77777777" w:rsidR="000B0EC8" w:rsidRPr="00A46BD6" w:rsidRDefault="000B0EC8" w:rsidP="000B1C53">
            <w:pPr>
              <w:spacing w:after="0"/>
              <w:rPr>
                <w:rFonts w:ascii="Times New Roman" w:hAnsi="Times New Roman"/>
                <w:sz w:val="24"/>
                <w:szCs w:val="24"/>
              </w:rPr>
            </w:pPr>
          </w:p>
          <w:p w14:paraId="7F491D1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left lip and palate</w:t>
            </w:r>
          </w:p>
          <w:p w14:paraId="32EE00B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tia</w:t>
            </w:r>
          </w:p>
          <w:p w14:paraId="6F9EC5B2" w14:textId="77777777" w:rsidR="000B0EC8" w:rsidRPr="00A46BD6" w:rsidRDefault="000B0EC8" w:rsidP="000B1C53">
            <w:pPr>
              <w:spacing w:after="0"/>
              <w:rPr>
                <w:rFonts w:ascii="Times New Roman" w:hAnsi="Times New Roman"/>
                <w:sz w:val="24"/>
                <w:szCs w:val="24"/>
              </w:rPr>
            </w:pPr>
          </w:p>
          <w:p w14:paraId="39132D9C" w14:textId="77777777" w:rsidR="000B0EC8" w:rsidRPr="00A46BD6" w:rsidRDefault="000B0EC8" w:rsidP="000B1C53">
            <w:pPr>
              <w:spacing w:after="0"/>
              <w:rPr>
                <w:rFonts w:ascii="Times New Roman" w:hAnsi="Times New Roman"/>
                <w:sz w:val="24"/>
                <w:szCs w:val="24"/>
              </w:rPr>
            </w:pPr>
          </w:p>
          <w:p w14:paraId="2FC97B89" w14:textId="77777777" w:rsidR="000B0EC8" w:rsidRPr="00A46BD6" w:rsidRDefault="000B0EC8" w:rsidP="000B1C53">
            <w:pPr>
              <w:spacing w:after="0"/>
              <w:rPr>
                <w:rFonts w:ascii="Times New Roman" w:hAnsi="Times New Roman"/>
                <w:sz w:val="24"/>
                <w:szCs w:val="24"/>
              </w:rPr>
            </w:pPr>
          </w:p>
          <w:p w14:paraId="5F9503A5" w14:textId="77777777" w:rsidR="000B0EC8" w:rsidRPr="00A46BD6" w:rsidRDefault="000B0EC8" w:rsidP="000B1C53">
            <w:pPr>
              <w:spacing w:after="0"/>
              <w:rPr>
                <w:rFonts w:ascii="Times New Roman" w:hAnsi="Times New Roman"/>
                <w:sz w:val="24"/>
                <w:szCs w:val="24"/>
              </w:rPr>
            </w:pPr>
          </w:p>
          <w:p w14:paraId="72B9B8B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left lip and palate</w:t>
            </w:r>
          </w:p>
          <w:p w14:paraId="59F0344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tia</w:t>
            </w:r>
          </w:p>
          <w:p w14:paraId="6F123B9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ngenital diaphragmatic hernia</w:t>
            </w:r>
          </w:p>
          <w:p w14:paraId="2984173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Congenital heart defects</w:t>
            </w:r>
          </w:p>
          <w:p w14:paraId="4B7BAEC3" w14:textId="77777777" w:rsidR="000B0EC8" w:rsidRPr="00A46BD6" w:rsidRDefault="000B0EC8" w:rsidP="000B1C53">
            <w:pPr>
              <w:spacing w:after="0"/>
              <w:rPr>
                <w:rFonts w:ascii="Times New Roman" w:hAnsi="Times New Roman"/>
                <w:sz w:val="24"/>
                <w:szCs w:val="24"/>
              </w:rPr>
            </w:pPr>
          </w:p>
          <w:p w14:paraId="62EC4C8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tia</w:t>
            </w:r>
          </w:p>
        </w:tc>
        <w:tc>
          <w:tcPr>
            <w:tcW w:w="1985" w:type="dxa"/>
            <w:tcBorders>
              <w:top w:val="nil"/>
              <w:left w:val="nil"/>
              <w:bottom w:val="nil"/>
              <w:right w:val="nil"/>
            </w:tcBorders>
          </w:tcPr>
          <w:p w14:paraId="1E3FA64A" w14:textId="77777777" w:rsidR="000B0EC8" w:rsidRPr="00A46BD6" w:rsidRDefault="000B0EC8" w:rsidP="000B1C53">
            <w:pPr>
              <w:spacing w:after="0"/>
              <w:rPr>
                <w:rFonts w:ascii="Times New Roman" w:hAnsi="Times New Roman"/>
                <w:sz w:val="24"/>
                <w:szCs w:val="24"/>
              </w:rPr>
            </w:pPr>
          </w:p>
          <w:p w14:paraId="0ADB2BEB" w14:textId="77777777" w:rsidR="000B0EC8" w:rsidRPr="00A46BD6" w:rsidRDefault="000B0EC8" w:rsidP="000B1C53">
            <w:pPr>
              <w:spacing w:after="0"/>
              <w:rPr>
                <w:rFonts w:ascii="Times New Roman" w:hAnsi="Times New Roman"/>
                <w:sz w:val="24"/>
                <w:szCs w:val="24"/>
              </w:rPr>
            </w:pPr>
          </w:p>
          <w:p w14:paraId="15309158" w14:textId="77777777" w:rsidR="000B0EC8" w:rsidRPr="00A46BD6" w:rsidRDefault="000B0EC8" w:rsidP="000B1C53">
            <w:pPr>
              <w:spacing w:after="0"/>
              <w:rPr>
                <w:rFonts w:ascii="Times New Roman" w:hAnsi="Times New Roman"/>
                <w:sz w:val="24"/>
                <w:szCs w:val="24"/>
              </w:rPr>
            </w:pPr>
          </w:p>
          <w:p w14:paraId="03448E93" w14:textId="77777777" w:rsidR="000B0EC8" w:rsidRPr="00A46BD6" w:rsidRDefault="000B0EC8" w:rsidP="000B1C53">
            <w:pPr>
              <w:spacing w:after="0"/>
              <w:rPr>
                <w:rFonts w:ascii="Times New Roman" w:hAnsi="Times New Roman"/>
                <w:sz w:val="24"/>
                <w:szCs w:val="24"/>
              </w:rPr>
            </w:pPr>
          </w:p>
          <w:p w14:paraId="781E5A51" w14:textId="77777777" w:rsidR="000B0EC8" w:rsidRPr="00A46BD6" w:rsidRDefault="000B0EC8" w:rsidP="000B1C53">
            <w:pPr>
              <w:spacing w:after="0"/>
              <w:rPr>
                <w:rFonts w:ascii="Times New Roman" w:hAnsi="Times New Roman"/>
                <w:sz w:val="24"/>
                <w:szCs w:val="24"/>
              </w:rPr>
            </w:pPr>
          </w:p>
          <w:p w14:paraId="3F7BC91E" w14:textId="77777777" w:rsidR="000B0EC8" w:rsidRPr="00A46BD6" w:rsidRDefault="000B0EC8" w:rsidP="000B1C53">
            <w:pPr>
              <w:spacing w:after="0"/>
              <w:rPr>
                <w:rFonts w:ascii="Times New Roman" w:hAnsi="Times New Roman"/>
                <w:sz w:val="24"/>
                <w:szCs w:val="24"/>
              </w:rPr>
            </w:pPr>
          </w:p>
          <w:p w14:paraId="0ADF5FD7" w14:textId="77777777" w:rsidR="000B0EC8" w:rsidRPr="00A46BD6" w:rsidRDefault="000B0EC8" w:rsidP="000B1C53">
            <w:pPr>
              <w:spacing w:after="0"/>
              <w:rPr>
                <w:rFonts w:ascii="Times New Roman" w:hAnsi="Times New Roman"/>
                <w:sz w:val="24"/>
                <w:szCs w:val="24"/>
              </w:rPr>
            </w:pPr>
          </w:p>
          <w:p w14:paraId="366C69B6" w14:textId="77777777" w:rsidR="000B0EC8" w:rsidRPr="00A46BD6" w:rsidRDefault="000B0EC8" w:rsidP="000B1C53">
            <w:pPr>
              <w:spacing w:after="0"/>
              <w:rPr>
                <w:rFonts w:ascii="Times New Roman" w:hAnsi="Times New Roman"/>
                <w:sz w:val="24"/>
                <w:szCs w:val="24"/>
              </w:rPr>
            </w:pPr>
          </w:p>
          <w:p w14:paraId="78204434" w14:textId="77777777" w:rsidR="000B0EC8" w:rsidRPr="00A46BD6" w:rsidRDefault="000B0EC8" w:rsidP="000B1C53">
            <w:pPr>
              <w:spacing w:after="0"/>
              <w:rPr>
                <w:rFonts w:ascii="Times New Roman" w:hAnsi="Times New Roman"/>
                <w:sz w:val="24"/>
                <w:szCs w:val="24"/>
              </w:rPr>
            </w:pPr>
          </w:p>
          <w:p w14:paraId="08E57DF9" w14:textId="77777777" w:rsidR="000B0EC8" w:rsidRPr="00A46BD6" w:rsidRDefault="000B0EC8" w:rsidP="000B1C53">
            <w:pPr>
              <w:spacing w:after="0"/>
              <w:rPr>
                <w:rFonts w:ascii="Times New Roman" w:hAnsi="Times New Roman"/>
                <w:sz w:val="24"/>
                <w:szCs w:val="24"/>
              </w:rPr>
            </w:pPr>
          </w:p>
          <w:p w14:paraId="671E6F54" w14:textId="77777777" w:rsidR="000B0EC8" w:rsidRPr="00A46BD6" w:rsidRDefault="000B0EC8" w:rsidP="000B1C53">
            <w:pPr>
              <w:spacing w:after="0"/>
              <w:rPr>
                <w:rFonts w:ascii="Times New Roman" w:hAnsi="Times New Roman"/>
                <w:sz w:val="24"/>
                <w:szCs w:val="24"/>
              </w:rPr>
            </w:pPr>
          </w:p>
          <w:p w14:paraId="15A1DA5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ied 1 day after delivery</w:t>
            </w:r>
          </w:p>
        </w:tc>
      </w:tr>
      <w:tr w:rsidR="00A46BD6" w:rsidRPr="00A46BD6" w14:paraId="518B9846" w14:textId="77777777" w:rsidTr="000B0EC8">
        <w:tc>
          <w:tcPr>
            <w:tcW w:w="2263" w:type="dxa"/>
            <w:tcBorders>
              <w:top w:val="nil"/>
              <w:left w:val="nil"/>
              <w:bottom w:val="nil"/>
              <w:right w:val="nil"/>
            </w:tcBorders>
          </w:tcPr>
          <w:p w14:paraId="05671AC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 xml:space="preserve">Schoner </w:t>
            </w:r>
            <w:r w:rsidRPr="00A46BD6">
              <w:rPr>
                <w:rFonts w:ascii="Times New Roman" w:hAnsi="Times New Roman"/>
                <w:i/>
                <w:sz w:val="24"/>
                <w:szCs w:val="24"/>
              </w:rPr>
              <w:t>et al</w:t>
            </w:r>
            <w:r w:rsidRPr="00A46BD6">
              <w:rPr>
                <w:rFonts w:ascii="Times New Roman" w:hAnsi="Times New Roman"/>
                <w:sz w:val="24"/>
                <w:szCs w:val="24"/>
              </w:rPr>
              <w:t xml:space="preserve">., 2008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Schoner&lt;/Author&gt;&lt;Year&gt;2008&lt;/Year&gt;&lt;RecNum&gt;136&lt;/RecNum&gt;&lt;DisplayText&gt;&lt;style face="superscript"&gt;141&lt;/style&gt;&lt;/DisplayText&gt;&lt;record&gt;&lt;rec-number&gt;136&lt;/rec-number&gt;&lt;foreign-keys&gt;&lt;key app="EN" db-id="t0xzptva805ppme2de75afdw5zzfzrdwrrsv" timestamp="1586186599"&gt;136&lt;/key&gt;&lt;/foreign-keys&gt;&lt;ref-type name="Journal Article"&gt;17&lt;/ref-type&gt;&lt;contributors&gt;&lt;authors&gt;&lt;author&gt;Schoner, K.&lt;/author&gt;&lt;author&gt;Steinhard, J.&lt;/author&gt;&lt;author&gt;Figiel, J.&lt;/author&gt;&lt;author&gt;Rehder, H.&lt;/author&gt;&lt;/authors&gt;&lt;/contributors&gt;&lt;auth-address&gt;[Rehder, Helga] Med Univ Vienna, Dept Med Genet, A-1090 Vienna, Austria. Univ Marburg, Inst Pathol, D-35032 Marburg, Germany. Univ Munster, Clin Obstet &amp;amp; Gynecol, Munster, Germany. Univ Marburg, Dept Diagnost Radiol, D-35032 Marburg, Germany.&amp;#xD;Rehder, H (reprint author), Med Univ Vienna, Dept Med Genet, Wahringer Str 10, A-1090 Vienna, Austria.&amp;#xD;helga.rehder@meduniwien.ac.at&lt;/auth-address&gt;&lt;titles&gt;&lt;title&gt;Severe facial clefts in acrofacial dysostosis - A consequence of prenatal exposure to mycophenolate mofetil?&lt;/title&gt;&lt;secondary-title&gt;Obstet Gynecol&lt;/secondary-title&gt;&lt;alt-title&gt;Obstetrics and Gynecology&lt;/alt-title&gt;&lt;/titles&gt;&lt;periodical&gt;&lt;full-title&gt;Obstet Gynecol&lt;/full-title&gt;&lt;/periodical&gt;&lt;alt-periodical&gt;&lt;full-title&gt;Obstet. Gynecol.&lt;/full-title&gt;&lt;abbr-1&gt;Obstetrics and Gynecology&lt;/abbr-1&gt;&lt;/alt-periodical&gt;&lt;pages&gt;483-486&lt;/pages&gt;&lt;volume&gt;111&lt;/volume&gt;&lt;number&gt;2&lt;/number&gt;&lt;keywords&gt;&lt;keyword&gt;RENAL-TRANSPLANTATION&lt;/keyword&gt;&lt;keyword&gt;PREGNANCY&lt;/keyword&gt;&lt;/keywords&gt;&lt;dates&gt;&lt;year&gt;2008&lt;/year&gt;&lt;pub-dates&gt;&lt;date&gt;Feb&lt;/date&gt;&lt;/pub-dates&gt;&lt;/dates&gt;&lt;isbn&gt;0029-7844&lt;/isbn&gt;&lt;accession-num&gt;WOS:000252762500003&lt;/accession-num&gt;&lt;work-type&gt;Article&lt;/work-type&gt;&lt;urls&gt;&lt;/urls&gt;&lt;language&gt;English&lt;/language&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41</w:t>
            </w:r>
            <w:r w:rsidRPr="00A46BD6">
              <w:rPr>
                <w:rFonts w:ascii="Times New Roman" w:hAnsi="Times New Roman"/>
                <w:sz w:val="24"/>
                <w:szCs w:val="24"/>
              </w:rPr>
              <w:fldChar w:fldCharType="end"/>
            </w:r>
          </w:p>
        </w:tc>
        <w:tc>
          <w:tcPr>
            <w:tcW w:w="425" w:type="dxa"/>
            <w:tcBorders>
              <w:top w:val="nil"/>
              <w:left w:val="nil"/>
              <w:bottom w:val="nil"/>
              <w:right w:val="nil"/>
            </w:tcBorders>
          </w:tcPr>
          <w:p w14:paraId="5F7A52A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72C0AF4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750 mg 2/d (week 0-8)</w:t>
            </w:r>
          </w:p>
          <w:p w14:paraId="6510E08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ZA (week 8 – 17)</w:t>
            </w:r>
          </w:p>
          <w:p w14:paraId="53827BA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yclophosphamide</w:t>
            </w:r>
          </w:p>
        </w:tc>
        <w:tc>
          <w:tcPr>
            <w:tcW w:w="1423" w:type="dxa"/>
            <w:tcBorders>
              <w:top w:val="nil"/>
              <w:left w:val="nil"/>
              <w:bottom w:val="nil"/>
              <w:right w:val="nil"/>
            </w:tcBorders>
          </w:tcPr>
          <w:p w14:paraId="4FCD882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LE</w:t>
            </w:r>
          </w:p>
        </w:tc>
        <w:tc>
          <w:tcPr>
            <w:tcW w:w="1417" w:type="dxa"/>
            <w:tcBorders>
              <w:top w:val="nil"/>
              <w:left w:val="nil"/>
              <w:bottom w:val="nil"/>
              <w:right w:val="nil"/>
            </w:tcBorders>
          </w:tcPr>
          <w:p w14:paraId="1AEC667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7A24464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ermination at 17 weeks</w:t>
            </w:r>
          </w:p>
        </w:tc>
        <w:tc>
          <w:tcPr>
            <w:tcW w:w="3119" w:type="dxa"/>
            <w:tcBorders>
              <w:top w:val="nil"/>
              <w:left w:val="nil"/>
              <w:bottom w:val="nil"/>
              <w:right w:val="nil"/>
            </w:tcBorders>
          </w:tcPr>
          <w:p w14:paraId="5CA8606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acial clefts</w:t>
            </w:r>
          </w:p>
          <w:p w14:paraId="4287A7E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transverse mouth cleft</w:t>
            </w:r>
          </w:p>
          <w:p w14:paraId="6940801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Macrostomia </w:t>
            </w:r>
          </w:p>
          <w:p w14:paraId="6A7EB6E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oblique clefts</w:t>
            </w:r>
          </w:p>
          <w:p w14:paraId="1A3C109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hort nose</w:t>
            </w:r>
          </w:p>
          <w:p w14:paraId="0D54513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poplastic</w:t>
            </w:r>
          </w:p>
          <w:p w14:paraId="76BB4EF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Rudimentary premaxilla </w:t>
            </w:r>
          </w:p>
          <w:p w14:paraId="0AD234B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lobomas</w:t>
            </w:r>
          </w:p>
          <w:p w14:paraId="3D3D7DF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retrognathia</w:t>
            </w:r>
          </w:p>
          <w:p w14:paraId="7B154D2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rudimentary auricles</w:t>
            </w:r>
          </w:p>
          <w:p w14:paraId="7B3CEF3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tretic auditory canals</w:t>
            </w:r>
          </w:p>
          <w:p w14:paraId="6BB2C19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poplastic thymus and lungs</w:t>
            </w:r>
          </w:p>
          <w:p w14:paraId="43B8996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ubaortic ventricular septal defect</w:t>
            </w:r>
          </w:p>
          <w:p w14:paraId="1BE1505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Overriding common truncus arteriosus </w:t>
            </w:r>
          </w:p>
          <w:p w14:paraId="2DD4109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sophageal atresia</w:t>
            </w:r>
          </w:p>
          <w:p w14:paraId="3B8D5BC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racheo-esophageal fistula</w:t>
            </w:r>
          </w:p>
          <w:p w14:paraId="3906C2D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berrant right subclavian</w:t>
            </w:r>
          </w:p>
          <w:p w14:paraId="536DEBB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ingle umbilical artery</w:t>
            </w:r>
          </w:p>
          <w:p w14:paraId="3AF82F4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eft renal agenesis</w:t>
            </w:r>
          </w:p>
          <w:p w14:paraId="5E3BB82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Ipsilateral streak gonad</w:t>
            </w:r>
          </w:p>
          <w:p w14:paraId="34146A7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Mild hydrocephaly </w:t>
            </w:r>
          </w:p>
          <w:p w14:paraId="0E4516D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genesis of the corpus callosum</w:t>
            </w:r>
          </w:p>
        </w:tc>
        <w:tc>
          <w:tcPr>
            <w:tcW w:w="1985" w:type="dxa"/>
            <w:tcBorders>
              <w:top w:val="nil"/>
              <w:left w:val="nil"/>
              <w:bottom w:val="nil"/>
              <w:right w:val="nil"/>
            </w:tcBorders>
          </w:tcPr>
          <w:p w14:paraId="0B8A3E7A" w14:textId="77777777" w:rsidR="000B0EC8" w:rsidRPr="00A46BD6" w:rsidRDefault="000B0EC8" w:rsidP="000B1C53">
            <w:pPr>
              <w:spacing w:after="0"/>
              <w:rPr>
                <w:rFonts w:ascii="Times New Roman" w:hAnsi="Times New Roman"/>
                <w:sz w:val="24"/>
                <w:szCs w:val="24"/>
              </w:rPr>
            </w:pPr>
          </w:p>
        </w:tc>
      </w:tr>
      <w:tr w:rsidR="00A46BD6" w:rsidRPr="00A46BD6" w14:paraId="77A4C45B" w14:textId="77777777" w:rsidTr="000B0EC8">
        <w:tc>
          <w:tcPr>
            <w:tcW w:w="2263" w:type="dxa"/>
            <w:tcBorders>
              <w:top w:val="nil"/>
              <w:left w:val="nil"/>
              <w:bottom w:val="nil"/>
              <w:right w:val="nil"/>
            </w:tcBorders>
          </w:tcPr>
          <w:p w14:paraId="735D99F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Pérgola </w:t>
            </w:r>
            <w:r w:rsidRPr="00A46BD6">
              <w:rPr>
                <w:rFonts w:ascii="Times New Roman" w:hAnsi="Times New Roman"/>
                <w:i/>
                <w:sz w:val="24"/>
                <w:szCs w:val="24"/>
              </w:rPr>
              <w:t>et al</w:t>
            </w:r>
            <w:r w:rsidRPr="00A46BD6">
              <w:rPr>
                <w:rFonts w:ascii="Times New Roman" w:hAnsi="Times New Roman"/>
                <w:sz w:val="24"/>
                <w:szCs w:val="24"/>
              </w:rPr>
              <w:t xml:space="preserve">., 2001 </w:t>
            </w:r>
            <w:r w:rsidRPr="00A46BD6">
              <w:rPr>
                <w:rFonts w:ascii="Times New Roman" w:hAnsi="Times New Roman"/>
                <w:sz w:val="24"/>
                <w:szCs w:val="24"/>
              </w:rPr>
              <w:fldChar w:fldCharType="begin">
                <w:fldData xml:space="preserve">PEVuZE5vdGU+PENpdGU+PEF1dGhvcj5QZXJnb2xhPC9BdXRob3I+PFllYXI+MjAwMTwvWWVhcj48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QZXJnb2xhPC9BdXRob3I+PFllYXI+MjAwMTwvWWVhcj48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42</w:t>
            </w:r>
            <w:r w:rsidRPr="00A46BD6">
              <w:rPr>
                <w:rFonts w:ascii="Times New Roman" w:hAnsi="Times New Roman"/>
                <w:sz w:val="24"/>
                <w:szCs w:val="24"/>
              </w:rPr>
              <w:fldChar w:fldCharType="end"/>
            </w:r>
          </w:p>
        </w:tc>
        <w:tc>
          <w:tcPr>
            <w:tcW w:w="425" w:type="dxa"/>
            <w:tcBorders>
              <w:top w:val="nil"/>
              <w:left w:val="nil"/>
              <w:bottom w:val="nil"/>
              <w:right w:val="nil"/>
            </w:tcBorders>
          </w:tcPr>
          <w:p w14:paraId="68E9293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53E0217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000 mg 2/d (day 0- 100)</w:t>
            </w:r>
          </w:p>
          <w:p w14:paraId="58719CD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 mg 2/d (day &gt; 100)</w:t>
            </w:r>
          </w:p>
          <w:p w14:paraId="1999C0B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 25 mg/d</w:t>
            </w:r>
          </w:p>
          <w:p w14:paraId="3A81F3B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rolimus 7 mg 2/d</w:t>
            </w:r>
          </w:p>
          <w:p w14:paraId="266F437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efepime</w:t>
            </w:r>
          </w:p>
          <w:p w14:paraId="157B13F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Vancomycin</w:t>
            </w:r>
          </w:p>
          <w:p w14:paraId="2DBA341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Nifedipine 30 mg/d</w:t>
            </w:r>
          </w:p>
          <w:p w14:paraId="5B6C264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Trimethoprim </w:t>
            </w:r>
          </w:p>
          <w:p w14:paraId="5F052AD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Nystatin</w:t>
            </w:r>
          </w:p>
          <w:p w14:paraId="6448502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ultivitamin tablets</w:t>
            </w:r>
          </w:p>
          <w:p w14:paraId="45385CF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cyclovir 800 mg 3/d</w:t>
            </w:r>
          </w:p>
          <w:p w14:paraId="1E530CF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amotidine 20 mg 2/d</w:t>
            </w:r>
          </w:p>
        </w:tc>
        <w:tc>
          <w:tcPr>
            <w:tcW w:w="1423" w:type="dxa"/>
            <w:tcBorders>
              <w:top w:val="nil"/>
              <w:left w:val="nil"/>
              <w:bottom w:val="nil"/>
              <w:right w:val="nil"/>
            </w:tcBorders>
          </w:tcPr>
          <w:p w14:paraId="7324C05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Ktx</w:t>
            </w:r>
          </w:p>
        </w:tc>
        <w:tc>
          <w:tcPr>
            <w:tcW w:w="1417" w:type="dxa"/>
            <w:tcBorders>
              <w:top w:val="nil"/>
              <w:left w:val="nil"/>
              <w:bottom w:val="nil"/>
              <w:right w:val="nil"/>
            </w:tcBorders>
          </w:tcPr>
          <w:p w14:paraId="63F378F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0E74476B" w14:textId="77777777" w:rsidR="000B0EC8" w:rsidRPr="00A46BD6" w:rsidRDefault="000B0EC8" w:rsidP="000B1C53">
            <w:pPr>
              <w:spacing w:after="0"/>
              <w:rPr>
                <w:rFonts w:ascii="Times New Roman" w:hAnsi="Times New Roman"/>
                <w:sz w:val="24"/>
                <w:szCs w:val="24"/>
              </w:rPr>
            </w:pPr>
          </w:p>
          <w:p w14:paraId="1DE4836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250 g</w:t>
            </w:r>
          </w:p>
        </w:tc>
        <w:tc>
          <w:tcPr>
            <w:tcW w:w="3119" w:type="dxa"/>
            <w:tcBorders>
              <w:top w:val="nil"/>
              <w:left w:val="nil"/>
              <w:bottom w:val="nil"/>
              <w:right w:val="nil"/>
            </w:tcBorders>
          </w:tcPr>
          <w:p w14:paraId="6290D9D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poplastic nails</w:t>
            </w:r>
          </w:p>
          <w:p w14:paraId="6A029A8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hortened fifth fingers</w:t>
            </w:r>
          </w:p>
          <w:p w14:paraId="00EFCD99" w14:textId="77777777" w:rsidR="000B0EC8" w:rsidRPr="00A46BD6" w:rsidRDefault="000B0EC8" w:rsidP="000B1C53">
            <w:pPr>
              <w:spacing w:after="0"/>
              <w:rPr>
                <w:rFonts w:ascii="Times New Roman" w:hAnsi="Times New Roman"/>
                <w:sz w:val="24"/>
                <w:szCs w:val="24"/>
              </w:rPr>
            </w:pPr>
          </w:p>
        </w:tc>
        <w:tc>
          <w:tcPr>
            <w:tcW w:w="1985" w:type="dxa"/>
            <w:tcBorders>
              <w:top w:val="nil"/>
              <w:left w:val="nil"/>
              <w:bottom w:val="nil"/>
              <w:right w:val="nil"/>
            </w:tcBorders>
          </w:tcPr>
          <w:p w14:paraId="0AAF06C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 healthy children using prednisone, cyclosporine, and azathioprine</w:t>
            </w:r>
          </w:p>
        </w:tc>
      </w:tr>
      <w:tr w:rsidR="00A46BD6" w:rsidRPr="00A46BD6" w14:paraId="315FD4EA" w14:textId="77777777" w:rsidTr="000B0EC8">
        <w:tc>
          <w:tcPr>
            <w:tcW w:w="2263" w:type="dxa"/>
            <w:tcBorders>
              <w:top w:val="nil"/>
              <w:left w:val="nil"/>
              <w:bottom w:val="nil"/>
              <w:right w:val="nil"/>
            </w:tcBorders>
          </w:tcPr>
          <w:p w14:paraId="070DD34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Martín </w:t>
            </w:r>
            <w:r w:rsidRPr="00A46BD6">
              <w:rPr>
                <w:rFonts w:ascii="Times New Roman" w:hAnsi="Times New Roman"/>
                <w:i/>
                <w:sz w:val="24"/>
                <w:szCs w:val="24"/>
              </w:rPr>
              <w:t>et al</w:t>
            </w:r>
            <w:r w:rsidRPr="00A46BD6">
              <w:rPr>
                <w:rFonts w:ascii="Times New Roman" w:hAnsi="Times New Roman"/>
                <w:sz w:val="24"/>
                <w:szCs w:val="24"/>
              </w:rPr>
              <w:t xml:space="preserve">., 2014 </w:t>
            </w:r>
            <w:r w:rsidRPr="00A46BD6">
              <w:rPr>
                <w:rFonts w:ascii="Times New Roman" w:hAnsi="Times New Roman"/>
                <w:sz w:val="24"/>
                <w:szCs w:val="24"/>
              </w:rPr>
              <w:fldChar w:fldCharType="begin">
                <w:fldData xml:space="preserve">PEVuZE5vdGU+PENpdGU+PEF1dGhvcj5NYXJ0w61uPC9BdXRob3I+PFllYXI+MjAxNDwvWWVhcj48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NYXJ0w61uPC9BdXRob3I+PFllYXI+MjAxNDwvWWVhcj48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43</w:t>
            </w:r>
            <w:r w:rsidRPr="00A46BD6">
              <w:rPr>
                <w:rFonts w:ascii="Times New Roman" w:hAnsi="Times New Roman"/>
                <w:sz w:val="24"/>
                <w:szCs w:val="24"/>
              </w:rPr>
              <w:fldChar w:fldCharType="end"/>
            </w:r>
          </w:p>
        </w:tc>
        <w:tc>
          <w:tcPr>
            <w:tcW w:w="425" w:type="dxa"/>
            <w:tcBorders>
              <w:top w:val="nil"/>
              <w:left w:val="nil"/>
              <w:bottom w:val="nil"/>
              <w:right w:val="nil"/>
            </w:tcBorders>
          </w:tcPr>
          <w:p w14:paraId="386E2DF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4</w:t>
            </w:r>
          </w:p>
        </w:tc>
        <w:tc>
          <w:tcPr>
            <w:tcW w:w="3402" w:type="dxa"/>
            <w:tcBorders>
              <w:top w:val="nil"/>
              <w:left w:val="nil"/>
              <w:bottom w:val="nil"/>
              <w:right w:val="nil"/>
            </w:tcBorders>
          </w:tcPr>
          <w:p w14:paraId="75E6564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000 mg</w:t>
            </w:r>
          </w:p>
          <w:p w14:paraId="20883A0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rolimus</w:t>
            </w:r>
          </w:p>
          <w:p w14:paraId="2526275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eprednisone</w:t>
            </w:r>
          </w:p>
          <w:p w14:paraId="43BFC21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Erythropoietin </w:t>
            </w:r>
          </w:p>
          <w:p w14:paraId="2E85E0D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iltiazem</w:t>
            </w:r>
          </w:p>
          <w:p w14:paraId="61108FC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nalapril</w:t>
            </w:r>
          </w:p>
          <w:p w14:paraId="5369553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mlodipine</w:t>
            </w:r>
          </w:p>
          <w:p w14:paraId="0AF6B2C4" w14:textId="77777777" w:rsidR="000B0EC8" w:rsidRPr="00A46BD6" w:rsidRDefault="000B0EC8" w:rsidP="000B1C53">
            <w:pPr>
              <w:spacing w:after="0"/>
              <w:rPr>
                <w:rFonts w:ascii="Times New Roman" w:hAnsi="Times New Roman"/>
                <w:sz w:val="24"/>
                <w:szCs w:val="24"/>
              </w:rPr>
            </w:pPr>
          </w:p>
          <w:p w14:paraId="3534BAE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until week 8)</w:t>
            </w:r>
          </w:p>
          <w:p w14:paraId="42F233F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ethylprednisone</w:t>
            </w:r>
          </w:p>
          <w:p w14:paraId="60C13A1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noxaparin</w:t>
            </w:r>
          </w:p>
          <w:p w14:paraId="6FDF5621" w14:textId="77777777" w:rsidR="000B0EC8" w:rsidRPr="00A46BD6" w:rsidRDefault="000B0EC8" w:rsidP="000B1C53">
            <w:pPr>
              <w:spacing w:after="0"/>
              <w:rPr>
                <w:rFonts w:ascii="Times New Roman" w:hAnsi="Times New Roman"/>
                <w:sz w:val="24"/>
                <w:szCs w:val="24"/>
              </w:rPr>
            </w:pPr>
          </w:p>
          <w:p w14:paraId="65F829E5" w14:textId="77777777" w:rsidR="000B0EC8" w:rsidRPr="00A46BD6" w:rsidRDefault="000B0EC8" w:rsidP="000B1C53">
            <w:pPr>
              <w:spacing w:after="0"/>
              <w:rPr>
                <w:rFonts w:ascii="Times New Roman" w:hAnsi="Times New Roman"/>
                <w:sz w:val="24"/>
                <w:szCs w:val="24"/>
              </w:rPr>
            </w:pPr>
          </w:p>
          <w:p w14:paraId="7C6C2468" w14:textId="77777777" w:rsidR="000B0EC8" w:rsidRPr="00A46BD6" w:rsidRDefault="000B0EC8" w:rsidP="000B1C53">
            <w:pPr>
              <w:spacing w:after="0"/>
              <w:rPr>
                <w:rFonts w:ascii="Times New Roman" w:hAnsi="Times New Roman"/>
                <w:sz w:val="24"/>
                <w:szCs w:val="24"/>
              </w:rPr>
            </w:pPr>
          </w:p>
          <w:p w14:paraId="5BBDB166" w14:textId="77777777" w:rsidR="000B0EC8" w:rsidRPr="00A46BD6" w:rsidRDefault="000B0EC8" w:rsidP="000B1C53">
            <w:pPr>
              <w:spacing w:after="0"/>
              <w:rPr>
                <w:rFonts w:ascii="Times New Roman" w:hAnsi="Times New Roman"/>
                <w:sz w:val="24"/>
                <w:szCs w:val="24"/>
              </w:rPr>
            </w:pPr>
          </w:p>
          <w:p w14:paraId="174B8D91" w14:textId="77777777" w:rsidR="000B0EC8" w:rsidRPr="00A46BD6" w:rsidRDefault="000B0EC8" w:rsidP="000B1C53">
            <w:pPr>
              <w:spacing w:after="0"/>
              <w:rPr>
                <w:rFonts w:ascii="Times New Roman" w:hAnsi="Times New Roman"/>
                <w:sz w:val="24"/>
                <w:szCs w:val="24"/>
              </w:rPr>
            </w:pPr>
          </w:p>
          <w:p w14:paraId="4882C2A6" w14:textId="77777777" w:rsidR="000B0EC8" w:rsidRPr="00A46BD6" w:rsidRDefault="000B0EC8" w:rsidP="000B1C53">
            <w:pPr>
              <w:spacing w:after="0"/>
              <w:rPr>
                <w:rFonts w:ascii="Times New Roman" w:hAnsi="Times New Roman"/>
                <w:sz w:val="24"/>
                <w:szCs w:val="24"/>
              </w:rPr>
            </w:pPr>
          </w:p>
          <w:p w14:paraId="5B724560" w14:textId="77777777" w:rsidR="000B0EC8" w:rsidRPr="00A46BD6" w:rsidRDefault="000B0EC8" w:rsidP="000B1C53">
            <w:pPr>
              <w:spacing w:after="0"/>
              <w:rPr>
                <w:rFonts w:ascii="Times New Roman" w:hAnsi="Times New Roman"/>
                <w:sz w:val="24"/>
                <w:szCs w:val="24"/>
              </w:rPr>
            </w:pPr>
          </w:p>
          <w:p w14:paraId="49DC635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until week 8)</w:t>
            </w:r>
          </w:p>
          <w:p w14:paraId="26DCF1C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zathioprine</w:t>
            </w:r>
          </w:p>
          <w:p w14:paraId="053436F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droxychloroquine</w:t>
            </w:r>
          </w:p>
          <w:p w14:paraId="3F2D42C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lone</w:t>
            </w:r>
          </w:p>
          <w:p w14:paraId="466783B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alcium</w:t>
            </w:r>
          </w:p>
          <w:p w14:paraId="0C35D363" w14:textId="77777777" w:rsidR="000B0EC8" w:rsidRPr="00A46BD6" w:rsidRDefault="000B0EC8" w:rsidP="000B1C53">
            <w:pPr>
              <w:spacing w:after="0"/>
              <w:rPr>
                <w:rFonts w:ascii="Times New Roman" w:hAnsi="Times New Roman"/>
                <w:sz w:val="24"/>
                <w:szCs w:val="24"/>
              </w:rPr>
            </w:pPr>
          </w:p>
          <w:p w14:paraId="07FB3BC2" w14:textId="77777777" w:rsidR="000B0EC8" w:rsidRPr="00A46BD6" w:rsidRDefault="000B0EC8" w:rsidP="000B1C53">
            <w:pPr>
              <w:spacing w:after="0"/>
              <w:rPr>
                <w:rFonts w:ascii="Times New Roman" w:hAnsi="Times New Roman"/>
                <w:sz w:val="24"/>
                <w:szCs w:val="24"/>
              </w:rPr>
            </w:pPr>
          </w:p>
          <w:p w14:paraId="4C303D32" w14:textId="77777777" w:rsidR="000B0EC8" w:rsidRPr="00A46BD6" w:rsidRDefault="000B0EC8" w:rsidP="000B1C53">
            <w:pPr>
              <w:spacing w:after="0"/>
              <w:rPr>
                <w:rFonts w:ascii="Times New Roman" w:hAnsi="Times New Roman"/>
                <w:sz w:val="24"/>
                <w:szCs w:val="24"/>
              </w:rPr>
            </w:pPr>
          </w:p>
          <w:p w14:paraId="71A87815" w14:textId="77777777" w:rsidR="000B0EC8" w:rsidRPr="00A46BD6" w:rsidRDefault="000B0EC8" w:rsidP="000B1C53">
            <w:pPr>
              <w:spacing w:after="0"/>
              <w:rPr>
                <w:rFonts w:ascii="Times New Roman" w:hAnsi="Times New Roman"/>
                <w:sz w:val="24"/>
                <w:szCs w:val="24"/>
              </w:rPr>
            </w:pPr>
          </w:p>
          <w:p w14:paraId="6713C46C" w14:textId="77777777" w:rsidR="000B0EC8" w:rsidRPr="00A46BD6" w:rsidRDefault="000B0EC8" w:rsidP="000B1C53">
            <w:pPr>
              <w:spacing w:after="0"/>
              <w:rPr>
                <w:rFonts w:ascii="Times New Roman" w:hAnsi="Times New Roman"/>
                <w:sz w:val="24"/>
                <w:szCs w:val="24"/>
              </w:rPr>
            </w:pPr>
          </w:p>
          <w:p w14:paraId="7C635AB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until week 6)</w:t>
            </w:r>
          </w:p>
          <w:p w14:paraId="0A9D205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yclosporine</w:t>
            </w:r>
          </w:p>
          <w:p w14:paraId="48EF54A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eprednisone</w:t>
            </w:r>
          </w:p>
          <w:p w14:paraId="208F150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zathioprine (week 14- delivery)</w:t>
            </w:r>
          </w:p>
          <w:p w14:paraId="2C25CA1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Usodeoxycholic acid (week 28 – delivery) </w:t>
            </w:r>
          </w:p>
          <w:p w14:paraId="40C792F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holestyramine (week 28 – delivery)</w:t>
            </w:r>
          </w:p>
          <w:p w14:paraId="435D5B0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Diphenhydramine </w:t>
            </w:r>
          </w:p>
        </w:tc>
        <w:tc>
          <w:tcPr>
            <w:tcW w:w="1423" w:type="dxa"/>
            <w:tcBorders>
              <w:top w:val="nil"/>
              <w:left w:val="nil"/>
              <w:bottom w:val="nil"/>
              <w:right w:val="nil"/>
            </w:tcBorders>
          </w:tcPr>
          <w:p w14:paraId="6F79105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Ktx</w:t>
            </w:r>
          </w:p>
          <w:p w14:paraId="12742DA0" w14:textId="77777777" w:rsidR="000B0EC8" w:rsidRPr="00A46BD6" w:rsidRDefault="000B0EC8" w:rsidP="000B1C53">
            <w:pPr>
              <w:spacing w:after="0"/>
              <w:rPr>
                <w:rFonts w:ascii="Times New Roman" w:hAnsi="Times New Roman"/>
                <w:sz w:val="24"/>
                <w:szCs w:val="24"/>
              </w:rPr>
            </w:pPr>
          </w:p>
          <w:p w14:paraId="0E071524" w14:textId="77777777" w:rsidR="000B0EC8" w:rsidRPr="00A46BD6" w:rsidRDefault="000B0EC8" w:rsidP="000B1C53">
            <w:pPr>
              <w:spacing w:after="0"/>
              <w:rPr>
                <w:rFonts w:ascii="Times New Roman" w:hAnsi="Times New Roman"/>
                <w:sz w:val="24"/>
                <w:szCs w:val="24"/>
              </w:rPr>
            </w:pPr>
          </w:p>
          <w:p w14:paraId="40C2BA87" w14:textId="77777777" w:rsidR="000B0EC8" w:rsidRPr="00A46BD6" w:rsidRDefault="000B0EC8" w:rsidP="000B1C53">
            <w:pPr>
              <w:spacing w:after="0"/>
              <w:rPr>
                <w:rFonts w:ascii="Times New Roman" w:hAnsi="Times New Roman"/>
                <w:sz w:val="24"/>
                <w:szCs w:val="24"/>
              </w:rPr>
            </w:pPr>
          </w:p>
          <w:p w14:paraId="097AAC95" w14:textId="77777777" w:rsidR="000B0EC8" w:rsidRPr="00A46BD6" w:rsidRDefault="000B0EC8" w:rsidP="000B1C53">
            <w:pPr>
              <w:spacing w:after="0"/>
              <w:rPr>
                <w:rFonts w:ascii="Times New Roman" w:hAnsi="Times New Roman"/>
                <w:sz w:val="24"/>
                <w:szCs w:val="24"/>
              </w:rPr>
            </w:pPr>
          </w:p>
          <w:p w14:paraId="423B73F2" w14:textId="77777777" w:rsidR="000B0EC8" w:rsidRPr="00A46BD6" w:rsidRDefault="000B0EC8" w:rsidP="000B1C53">
            <w:pPr>
              <w:spacing w:after="0"/>
              <w:rPr>
                <w:rFonts w:ascii="Times New Roman" w:hAnsi="Times New Roman"/>
                <w:sz w:val="24"/>
                <w:szCs w:val="24"/>
              </w:rPr>
            </w:pPr>
          </w:p>
          <w:p w14:paraId="7DDBDE02" w14:textId="77777777" w:rsidR="000B0EC8" w:rsidRPr="00A46BD6" w:rsidRDefault="000B0EC8" w:rsidP="000B1C53">
            <w:pPr>
              <w:spacing w:after="0"/>
              <w:rPr>
                <w:rFonts w:ascii="Times New Roman" w:hAnsi="Times New Roman"/>
                <w:sz w:val="24"/>
                <w:szCs w:val="24"/>
              </w:rPr>
            </w:pPr>
          </w:p>
          <w:p w14:paraId="76E0DD6C" w14:textId="77777777" w:rsidR="000B0EC8" w:rsidRPr="00A46BD6" w:rsidRDefault="000B0EC8" w:rsidP="000B1C53">
            <w:pPr>
              <w:spacing w:after="0"/>
              <w:rPr>
                <w:rFonts w:ascii="Times New Roman" w:hAnsi="Times New Roman"/>
                <w:sz w:val="24"/>
                <w:szCs w:val="24"/>
              </w:rPr>
            </w:pPr>
          </w:p>
          <w:p w14:paraId="2B9B6B4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LE</w:t>
            </w:r>
          </w:p>
          <w:p w14:paraId="046E4933" w14:textId="77777777" w:rsidR="000B0EC8" w:rsidRPr="00A46BD6" w:rsidRDefault="000B0EC8" w:rsidP="000B1C53">
            <w:pPr>
              <w:spacing w:after="0"/>
              <w:rPr>
                <w:rFonts w:ascii="Times New Roman" w:hAnsi="Times New Roman"/>
                <w:sz w:val="24"/>
                <w:szCs w:val="24"/>
              </w:rPr>
            </w:pPr>
          </w:p>
          <w:p w14:paraId="15FADFEE" w14:textId="77777777" w:rsidR="000B0EC8" w:rsidRPr="00A46BD6" w:rsidRDefault="000B0EC8" w:rsidP="000B1C53">
            <w:pPr>
              <w:spacing w:after="0"/>
              <w:rPr>
                <w:rFonts w:ascii="Times New Roman" w:hAnsi="Times New Roman"/>
                <w:sz w:val="24"/>
                <w:szCs w:val="24"/>
              </w:rPr>
            </w:pPr>
          </w:p>
          <w:p w14:paraId="546D5BFE" w14:textId="77777777" w:rsidR="000B0EC8" w:rsidRPr="00A46BD6" w:rsidRDefault="000B0EC8" w:rsidP="000B1C53">
            <w:pPr>
              <w:spacing w:after="0"/>
              <w:rPr>
                <w:rFonts w:ascii="Times New Roman" w:hAnsi="Times New Roman"/>
                <w:sz w:val="24"/>
                <w:szCs w:val="24"/>
              </w:rPr>
            </w:pPr>
          </w:p>
          <w:p w14:paraId="026EF166" w14:textId="77777777" w:rsidR="000B0EC8" w:rsidRPr="00A46BD6" w:rsidRDefault="000B0EC8" w:rsidP="000B1C53">
            <w:pPr>
              <w:spacing w:after="0"/>
              <w:rPr>
                <w:rFonts w:ascii="Times New Roman" w:hAnsi="Times New Roman"/>
                <w:sz w:val="24"/>
                <w:szCs w:val="24"/>
              </w:rPr>
            </w:pPr>
          </w:p>
          <w:p w14:paraId="752F8C86" w14:textId="77777777" w:rsidR="000B0EC8" w:rsidRPr="00A46BD6" w:rsidRDefault="000B0EC8" w:rsidP="000B1C53">
            <w:pPr>
              <w:spacing w:after="0"/>
              <w:rPr>
                <w:rFonts w:ascii="Times New Roman" w:hAnsi="Times New Roman"/>
                <w:sz w:val="24"/>
                <w:szCs w:val="24"/>
              </w:rPr>
            </w:pPr>
          </w:p>
          <w:p w14:paraId="3C2EF2E8" w14:textId="77777777" w:rsidR="000B0EC8" w:rsidRPr="00A46BD6" w:rsidRDefault="000B0EC8" w:rsidP="000B1C53">
            <w:pPr>
              <w:spacing w:after="0"/>
              <w:rPr>
                <w:rFonts w:ascii="Times New Roman" w:hAnsi="Times New Roman"/>
                <w:sz w:val="24"/>
                <w:szCs w:val="24"/>
              </w:rPr>
            </w:pPr>
          </w:p>
          <w:p w14:paraId="7029935B" w14:textId="77777777" w:rsidR="000B0EC8" w:rsidRPr="00A46BD6" w:rsidRDefault="000B0EC8" w:rsidP="000B1C53">
            <w:pPr>
              <w:spacing w:after="0"/>
              <w:rPr>
                <w:rFonts w:ascii="Times New Roman" w:hAnsi="Times New Roman"/>
                <w:sz w:val="24"/>
                <w:szCs w:val="24"/>
              </w:rPr>
            </w:pPr>
          </w:p>
          <w:p w14:paraId="06070B8A" w14:textId="77777777" w:rsidR="000B0EC8" w:rsidRPr="00A46BD6" w:rsidRDefault="000B0EC8" w:rsidP="000B1C53">
            <w:pPr>
              <w:spacing w:after="0"/>
              <w:rPr>
                <w:rFonts w:ascii="Times New Roman" w:hAnsi="Times New Roman"/>
                <w:sz w:val="24"/>
                <w:szCs w:val="24"/>
              </w:rPr>
            </w:pPr>
          </w:p>
          <w:p w14:paraId="57525BD0" w14:textId="77777777" w:rsidR="000B0EC8" w:rsidRPr="00A46BD6" w:rsidRDefault="000B0EC8" w:rsidP="000B1C53">
            <w:pPr>
              <w:spacing w:after="0"/>
              <w:rPr>
                <w:rFonts w:ascii="Times New Roman" w:hAnsi="Times New Roman"/>
                <w:sz w:val="24"/>
                <w:szCs w:val="24"/>
              </w:rPr>
            </w:pPr>
          </w:p>
          <w:p w14:paraId="0D991AA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LE</w:t>
            </w:r>
          </w:p>
          <w:p w14:paraId="459F1A5B" w14:textId="77777777" w:rsidR="000B0EC8" w:rsidRPr="00A46BD6" w:rsidRDefault="000B0EC8" w:rsidP="000B1C53">
            <w:pPr>
              <w:spacing w:after="0"/>
              <w:rPr>
                <w:rFonts w:ascii="Times New Roman" w:hAnsi="Times New Roman"/>
                <w:sz w:val="24"/>
                <w:szCs w:val="24"/>
              </w:rPr>
            </w:pPr>
          </w:p>
          <w:p w14:paraId="03C2F1AD" w14:textId="77777777" w:rsidR="000B0EC8" w:rsidRPr="00A46BD6" w:rsidRDefault="000B0EC8" w:rsidP="000B1C53">
            <w:pPr>
              <w:spacing w:after="0"/>
              <w:rPr>
                <w:rFonts w:ascii="Times New Roman" w:hAnsi="Times New Roman"/>
                <w:sz w:val="24"/>
                <w:szCs w:val="24"/>
              </w:rPr>
            </w:pPr>
          </w:p>
          <w:p w14:paraId="68BE1A70" w14:textId="77777777" w:rsidR="000B0EC8" w:rsidRPr="00A46BD6" w:rsidRDefault="000B0EC8" w:rsidP="000B1C53">
            <w:pPr>
              <w:spacing w:after="0"/>
              <w:rPr>
                <w:rFonts w:ascii="Times New Roman" w:hAnsi="Times New Roman"/>
                <w:sz w:val="24"/>
                <w:szCs w:val="24"/>
              </w:rPr>
            </w:pPr>
          </w:p>
          <w:p w14:paraId="60093B6A" w14:textId="77777777" w:rsidR="000B0EC8" w:rsidRPr="00A46BD6" w:rsidRDefault="000B0EC8" w:rsidP="000B1C53">
            <w:pPr>
              <w:spacing w:after="0"/>
              <w:rPr>
                <w:rFonts w:ascii="Times New Roman" w:hAnsi="Times New Roman"/>
                <w:sz w:val="24"/>
                <w:szCs w:val="24"/>
              </w:rPr>
            </w:pPr>
          </w:p>
          <w:p w14:paraId="5D392D98" w14:textId="77777777" w:rsidR="000B0EC8" w:rsidRPr="00A46BD6" w:rsidRDefault="000B0EC8" w:rsidP="000B1C53">
            <w:pPr>
              <w:spacing w:after="0"/>
              <w:rPr>
                <w:rFonts w:ascii="Times New Roman" w:hAnsi="Times New Roman"/>
                <w:sz w:val="24"/>
                <w:szCs w:val="24"/>
              </w:rPr>
            </w:pPr>
          </w:p>
          <w:p w14:paraId="7597031F" w14:textId="77777777" w:rsidR="000B0EC8" w:rsidRPr="00A46BD6" w:rsidRDefault="000B0EC8" w:rsidP="000B1C53">
            <w:pPr>
              <w:spacing w:after="0"/>
              <w:rPr>
                <w:rFonts w:ascii="Times New Roman" w:hAnsi="Times New Roman"/>
                <w:sz w:val="24"/>
                <w:szCs w:val="24"/>
              </w:rPr>
            </w:pPr>
          </w:p>
          <w:p w14:paraId="3D5FB379" w14:textId="77777777" w:rsidR="000B0EC8" w:rsidRPr="00A46BD6" w:rsidRDefault="000B0EC8" w:rsidP="000B1C53">
            <w:pPr>
              <w:spacing w:after="0"/>
              <w:rPr>
                <w:rFonts w:ascii="Times New Roman" w:hAnsi="Times New Roman"/>
                <w:sz w:val="24"/>
                <w:szCs w:val="24"/>
              </w:rPr>
            </w:pPr>
          </w:p>
          <w:p w14:paraId="1B750280" w14:textId="77777777" w:rsidR="000B0EC8" w:rsidRPr="00A46BD6" w:rsidRDefault="000B0EC8" w:rsidP="000B1C53">
            <w:pPr>
              <w:spacing w:after="0"/>
              <w:rPr>
                <w:rFonts w:ascii="Times New Roman" w:hAnsi="Times New Roman"/>
                <w:sz w:val="24"/>
                <w:szCs w:val="24"/>
              </w:rPr>
            </w:pPr>
          </w:p>
          <w:p w14:paraId="72ED9E4C" w14:textId="77777777" w:rsidR="000B0EC8" w:rsidRPr="00A46BD6" w:rsidRDefault="000B0EC8" w:rsidP="000B1C53">
            <w:pPr>
              <w:spacing w:after="0"/>
              <w:rPr>
                <w:rFonts w:ascii="Times New Roman" w:hAnsi="Times New Roman"/>
                <w:sz w:val="24"/>
                <w:szCs w:val="24"/>
              </w:rPr>
            </w:pPr>
          </w:p>
          <w:p w14:paraId="20DEB37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Ktx</w:t>
            </w:r>
          </w:p>
        </w:tc>
        <w:tc>
          <w:tcPr>
            <w:tcW w:w="1417" w:type="dxa"/>
            <w:tcBorders>
              <w:top w:val="nil"/>
              <w:left w:val="nil"/>
              <w:bottom w:val="nil"/>
              <w:right w:val="nil"/>
            </w:tcBorders>
          </w:tcPr>
          <w:p w14:paraId="1A9868D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Female</w:t>
            </w:r>
          </w:p>
          <w:p w14:paraId="63FB2DA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5 weeks</w:t>
            </w:r>
          </w:p>
          <w:p w14:paraId="3612BA2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550 g</w:t>
            </w:r>
          </w:p>
          <w:p w14:paraId="077B5DC2" w14:textId="77777777" w:rsidR="000B0EC8" w:rsidRPr="00A46BD6" w:rsidRDefault="000B0EC8" w:rsidP="000B1C53">
            <w:pPr>
              <w:spacing w:after="0"/>
              <w:rPr>
                <w:rFonts w:ascii="Times New Roman" w:hAnsi="Times New Roman"/>
                <w:sz w:val="24"/>
                <w:szCs w:val="24"/>
              </w:rPr>
            </w:pPr>
          </w:p>
          <w:p w14:paraId="22C87FD2" w14:textId="77777777" w:rsidR="000B0EC8" w:rsidRPr="00A46BD6" w:rsidRDefault="000B0EC8" w:rsidP="000B1C53">
            <w:pPr>
              <w:spacing w:after="0"/>
              <w:rPr>
                <w:rFonts w:ascii="Times New Roman" w:hAnsi="Times New Roman"/>
                <w:sz w:val="24"/>
                <w:szCs w:val="24"/>
              </w:rPr>
            </w:pPr>
          </w:p>
          <w:p w14:paraId="00DC5271" w14:textId="77777777" w:rsidR="000B0EC8" w:rsidRPr="00A46BD6" w:rsidRDefault="000B0EC8" w:rsidP="000B1C53">
            <w:pPr>
              <w:spacing w:after="0"/>
              <w:rPr>
                <w:rFonts w:ascii="Times New Roman" w:hAnsi="Times New Roman"/>
                <w:sz w:val="24"/>
                <w:szCs w:val="24"/>
              </w:rPr>
            </w:pPr>
          </w:p>
          <w:p w14:paraId="1F53608A" w14:textId="77777777" w:rsidR="000B0EC8" w:rsidRPr="00A46BD6" w:rsidRDefault="000B0EC8" w:rsidP="000B1C53">
            <w:pPr>
              <w:spacing w:after="0"/>
              <w:rPr>
                <w:rFonts w:ascii="Times New Roman" w:hAnsi="Times New Roman"/>
                <w:sz w:val="24"/>
                <w:szCs w:val="24"/>
              </w:rPr>
            </w:pPr>
          </w:p>
          <w:p w14:paraId="5CAB5D68" w14:textId="77777777" w:rsidR="000B0EC8" w:rsidRPr="00A46BD6" w:rsidRDefault="000B0EC8" w:rsidP="000B1C53">
            <w:pPr>
              <w:spacing w:after="0"/>
              <w:rPr>
                <w:rFonts w:ascii="Times New Roman" w:hAnsi="Times New Roman"/>
                <w:sz w:val="24"/>
                <w:szCs w:val="24"/>
              </w:rPr>
            </w:pPr>
          </w:p>
          <w:p w14:paraId="352B4AD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58E3EDF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6 weeks</w:t>
            </w:r>
          </w:p>
          <w:p w14:paraId="3B2D8D0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180 g</w:t>
            </w:r>
          </w:p>
          <w:p w14:paraId="5D880D06" w14:textId="77777777" w:rsidR="000B0EC8" w:rsidRPr="00A46BD6" w:rsidRDefault="000B0EC8" w:rsidP="000B1C53">
            <w:pPr>
              <w:spacing w:after="0"/>
              <w:rPr>
                <w:rFonts w:ascii="Times New Roman" w:hAnsi="Times New Roman"/>
                <w:sz w:val="24"/>
                <w:szCs w:val="24"/>
              </w:rPr>
            </w:pPr>
          </w:p>
          <w:p w14:paraId="476883F5" w14:textId="77777777" w:rsidR="000B0EC8" w:rsidRPr="00A46BD6" w:rsidRDefault="000B0EC8" w:rsidP="000B1C53">
            <w:pPr>
              <w:spacing w:after="0"/>
              <w:rPr>
                <w:rFonts w:ascii="Times New Roman" w:hAnsi="Times New Roman"/>
                <w:sz w:val="24"/>
                <w:szCs w:val="24"/>
              </w:rPr>
            </w:pPr>
          </w:p>
          <w:p w14:paraId="0F9B339C" w14:textId="77777777" w:rsidR="000B0EC8" w:rsidRPr="00A46BD6" w:rsidRDefault="000B0EC8" w:rsidP="000B1C53">
            <w:pPr>
              <w:spacing w:after="0"/>
              <w:rPr>
                <w:rFonts w:ascii="Times New Roman" w:hAnsi="Times New Roman"/>
                <w:sz w:val="24"/>
                <w:szCs w:val="24"/>
              </w:rPr>
            </w:pPr>
          </w:p>
          <w:p w14:paraId="5017A6D6" w14:textId="77777777" w:rsidR="000B0EC8" w:rsidRPr="00A46BD6" w:rsidRDefault="000B0EC8" w:rsidP="000B1C53">
            <w:pPr>
              <w:spacing w:after="0"/>
              <w:rPr>
                <w:rFonts w:ascii="Times New Roman" w:hAnsi="Times New Roman"/>
                <w:sz w:val="24"/>
                <w:szCs w:val="24"/>
              </w:rPr>
            </w:pPr>
          </w:p>
          <w:p w14:paraId="36683E4D" w14:textId="77777777" w:rsidR="000B0EC8" w:rsidRPr="00A46BD6" w:rsidRDefault="000B0EC8" w:rsidP="000B1C53">
            <w:pPr>
              <w:spacing w:after="0"/>
              <w:rPr>
                <w:rFonts w:ascii="Times New Roman" w:hAnsi="Times New Roman"/>
                <w:sz w:val="24"/>
                <w:szCs w:val="24"/>
              </w:rPr>
            </w:pPr>
          </w:p>
          <w:p w14:paraId="582AF2A7" w14:textId="77777777" w:rsidR="000B0EC8" w:rsidRPr="00A46BD6" w:rsidRDefault="000B0EC8" w:rsidP="000B1C53">
            <w:pPr>
              <w:spacing w:after="0"/>
              <w:rPr>
                <w:rFonts w:ascii="Times New Roman" w:hAnsi="Times New Roman"/>
                <w:sz w:val="24"/>
                <w:szCs w:val="24"/>
              </w:rPr>
            </w:pPr>
          </w:p>
          <w:p w14:paraId="02ABD2FA" w14:textId="77777777" w:rsidR="000B0EC8" w:rsidRPr="00A46BD6" w:rsidRDefault="000B0EC8" w:rsidP="000B1C53">
            <w:pPr>
              <w:spacing w:after="0"/>
              <w:rPr>
                <w:rFonts w:ascii="Times New Roman" w:hAnsi="Times New Roman"/>
                <w:sz w:val="24"/>
                <w:szCs w:val="24"/>
              </w:rPr>
            </w:pPr>
          </w:p>
          <w:p w14:paraId="14C9804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114B449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7 weeks</w:t>
            </w:r>
          </w:p>
          <w:p w14:paraId="0F933E0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370 g</w:t>
            </w:r>
          </w:p>
          <w:p w14:paraId="1EC079D4" w14:textId="77777777" w:rsidR="000B0EC8" w:rsidRPr="00A46BD6" w:rsidRDefault="000B0EC8" w:rsidP="000B1C53">
            <w:pPr>
              <w:spacing w:after="0"/>
              <w:rPr>
                <w:rFonts w:ascii="Times New Roman" w:hAnsi="Times New Roman"/>
                <w:sz w:val="24"/>
                <w:szCs w:val="24"/>
              </w:rPr>
            </w:pPr>
          </w:p>
          <w:p w14:paraId="590E6C37" w14:textId="77777777" w:rsidR="000B0EC8" w:rsidRPr="00A46BD6" w:rsidRDefault="000B0EC8" w:rsidP="000B1C53">
            <w:pPr>
              <w:spacing w:after="0"/>
              <w:rPr>
                <w:rFonts w:ascii="Times New Roman" w:hAnsi="Times New Roman"/>
                <w:sz w:val="24"/>
                <w:szCs w:val="24"/>
              </w:rPr>
            </w:pPr>
          </w:p>
          <w:p w14:paraId="195A6EA6" w14:textId="77777777" w:rsidR="000B0EC8" w:rsidRPr="00A46BD6" w:rsidRDefault="000B0EC8" w:rsidP="000B1C53">
            <w:pPr>
              <w:spacing w:after="0"/>
              <w:rPr>
                <w:rFonts w:ascii="Times New Roman" w:hAnsi="Times New Roman"/>
                <w:sz w:val="24"/>
                <w:szCs w:val="24"/>
              </w:rPr>
            </w:pPr>
          </w:p>
          <w:p w14:paraId="3D5382AA" w14:textId="77777777" w:rsidR="000B0EC8" w:rsidRPr="00A46BD6" w:rsidRDefault="000B0EC8" w:rsidP="000B1C53">
            <w:pPr>
              <w:spacing w:after="0"/>
              <w:rPr>
                <w:rFonts w:ascii="Times New Roman" w:hAnsi="Times New Roman"/>
                <w:sz w:val="24"/>
                <w:szCs w:val="24"/>
              </w:rPr>
            </w:pPr>
          </w:p>
          <w:p w14:paraId="47C87B9D" w14:textId="77777777" w:rsidR="000B0EC8" w:rsidRPr="00A46BD6" w:rsidRDefault="000B0EC8" w:rsidP="000B1C53">
            <w:pPr>
              <w:spacing w:after="0"/>
              <w:rPr>
                <w:rFonts w:ascii="Times New Roman" w:hAnsi="Times New Roman"/>
                <w:sz w:val="24"/>
                <w:szCs w:val="24"/>
              </w:rPr>
            </w:pPr>
          </w:p>
          <w:p w14:paraId="713B174A" w14:textId="77777777" w:rsidR="000B0EC8" w:rsidRPr="00A46BD6" w:rsidRDefault="000B0EC8" w:rsidP="000B1C53">
            <w:pPr>
              <w:spacing w:after="0"/>
              <w:rPr>
                <w:rFonts w:ascii="Times New Roman" w:hAnsi="Times New Roman"/>
                <w:sz w:val="24"/>
                <w:szCs w:val="24"/>
              </w:rPr>
            </w:pPr>
          </w:p>
          <w:p w14:paraId="02F9693F" w14:textId="77777777" w:rsidR="000B0EC8" w:rsidRPr="00A46BD6" w:rsidRDefault="000B0EC8" w:rsidP="000B1C53">
            <w:pPr>
              <w:spacing w:after="0"/>
              <w:rPr>
                <w:rFonts w:ascii="Times New Roman" w:hAnsi="Times New Roman"/>
                <w:sz w:val="24"/>
                <w:szCs w:val="24"/>
              </w:rPr>
            </w:pPr>
          </w:p>
          <w:p w14:paraId="3547570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ale</w:t>
            </w:r>
          </w:p>
          <w:p w14:paraId="0CE16EE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5 weeks</w:t>
            </w:r>
          </w:p>
          <w:p w14:paraId="3F692EF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610 g</w:t>
            </w:r>
          </w:p>
        </w:tc>
        <w:tc>
          <w:tcPr>
            <w:tcW w:w="3119" w:type="dxa"/>
            <w:tcBorders>
              <w:top w:val="nil"/>
              <w:left w:val="nil"/>
              <w:bottom w:val="nil"/>
              <w:right w:val="nil"/>
            </w:tcBorders>
          </w:tcPr>
          <w:p w14:paraId="413CCF9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Dysplastic ears with absent antihelix</w:t>
            </w:r>
          </w:p>
          <w:p w14:paraId="54F5B83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ype I esophageal atresia</w:t>
            </w:r>
          </w:p>
          <w:p w14:paraId="71A8EB5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atent foramen ovale</w:t>
            </w:r>
          </w:p>
          <w:p w14:paraId="7858A4B8" w14:textId="77777777" w:rsidR="000B0EC8" w:rsidRPr="00A46BD6" w:rsidRDefault="000B0EC8" w:rsidP="000B1C53">
            <w:pPr>
              <w:spacing w:after="0"/>
              <w:rPr>
                <w:rFonts w:ascii="Times New Roman" w:hAnsi="Times New Roman"/>
                <w:sz w:val="24"/>
                <w:szCs w:val="24"/>
              </w:rPr>
            </w:pPr>
          </w:p>
          <w:p w14:paraId="7BB41177" w14:textId="77777777" w:rsidR="000B0EC8" w:rsidRPr="00A46BD6" w:rsidRDefault="000B0EC8" w:rsidP="000B1C53">
            <w:pPr>
              <w:spacing w:after="0"/>
              <w:rPr>
                <w:rFonts w:ascii="Times New Roman" w:hAnsi="Times New Roman"/>
                <w:sz w:val="24"/>
                <w:szCs w:val="24"/>
              </w:rPr>
            </w:pPr>
          </w:p>
          <w:p w14:paraId="460EEE5A" w14:textId="77777777" w:rsidR="000B0EC8" w:rsidRPr="00A46BD6" w:rsidRDefault="000B0EC8" w:rsidP="000B1C53">
            <w:pPr>
              <w:spacing w:after="0"/>
              <w:rPr>
                <w:rFonts w:ascii="Times New Roman" w:hAnsi="Times New Roman"/>
                <w:sz w:val="24"/>
                <w:szCs w:val="24"/>
              </w:rPr>
            </w:pPr>
          </w:p>
          <w:p w14:paraId="45DAD0BB" w14:textId="77777777" w:rsidR="000B0EC8" w:rsidRPr="00A46BD6" w:rsidRDefault="000B0EC8" w:rsidP="000B1C53">
            <w:pPr>
              <w:spacing w:after="0"/>
              <w:rPr>
                <w:rFonts w:ascii="Times New Roman" w:hAnsi="Times New Roman"/>
                <w:sz w:val="24"/>
                <w:szCs w:val="24"/>
              </w:rPr>
            </w:pPr>
          </w:p>
          <w:p w14:paraId="76866E32" w14:textId="77777777" w:rsidR="000B0EC8" w:rsidRPr="00A46BD6" w:rsidRDefault="000B0EC8" w:rsidP="000B1C53">
            <w:pPr>
              <w:spacing w:after="0"/>
              <w:rPr>
                <w:rFonts w:ascii="Times New Roman" w:hAnsi="Times New Roman"/>
                <w:sz w:val="24"/>
                <w:szCs w:val="24"/>
              </w:rPr>
            </w:pPr>
          </w:p>
          <w:p w14:paraId="1E3E735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phthalmia</w:t>
            </w:r>
          </w:p>
          <w:p w14:paraId="5CDACDB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Right upper eyelid coloboma</w:t>
            </w:r>
          </w:p>
          <w:p w14:paraId="5112661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microtia</w:t>
            </w:r>
          </w:p>
          <w:p w14:paraId="49E2F87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Retrognathia</w:t>
            </w:r>
          </w:p>
          <w:p w14:paraId="2363AA7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Complete bilateral cleft lip and palate</w:t>
            </w:r>
          </w:p>
          <w:p w14:paraId="418FE6B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orsal hemivertebrae</w:t>
            </w:r>
          </w:p>
          <w:p w14:paraId="4892862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ype III esophageal atresia</w:t>
            </w:r>
          </w:p>
          <w:p w14:paraId="3832065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trioventricular canal</w:t>
            </w:r>
          </w:p>
          <w:p w14:paraId="722A5F4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atent ductus arteriosus</w:t>
            </w:r>
          </w:p>
          <w:p w14:paraId="5E96ADB7" w14:textId="77777777" w:rsidR="000B0EC8" w:rsidRPr="00A46BD6" w:rsidRDefault="000B0EC8" w:rsidP="000B1C53">
            <w:pPr>
              <w:spacing w:after="0"/>
              <w:rPr>
                <w:rFonts w:ascii="Times New Roman" w:hAnsi="Times New Roman"/>
                <w:sz w:val="24"/>
                <w:szCs w:val="24"/>
              </w:rPr>
            </w:pPr>
          </w:p>
          <w:p w14:paraId="55932DD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mplete unilateral cleft lip and palate</w:t>
            </w:r>
          </w:p>
          <w:p w14:paraId="0A53056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microtia</w:t>
            </w:r>
          </w:p>
          <w:p w14:paraId="2E01ED0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bsent left external ear canal</w:t>
            </w:r>
          </w:p>
          <w:p w14:paraId="1AEFAF8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Ocular hypertelorism</w:t>
            </w:r>
          </w:p>
          <w:p w14:paraId="782E143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coloboma of iris</w:t>
            </w:r>
          </w:p>
          <w:p w14:paraId="1ACADFC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horoid and retina</w:t>
            </w:r>
          </w:p>
          <w:p w14:paraId="73F7553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sophageal atresia</w:t>
            </w:r>
          </w:p>
          <w:p w14:paraId="728D183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umbar vertebral anomalies</w:t>
            </w:r>
          </w:p>
          <w:p w14:paraId="29E6CBE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atent ductus arteriosus</w:t>
            </w:r>
          </w:p>
          <w:p w14:paraId="162A03C3" w14:textId="77777777" w:rsidR="000B0EC8" w:rsidRPr="00A46BD6" w:rsidRDefault="000B0EC8" w:rsidP="000B1C53">
            <w:pPr>
              <w:spacing w:after="0"/>
              <w:rPr>
                <w:rFonts w:ascii="Times New Roman" w:hAnsi="Times New Roman"/>
                <w:sz w:val="24"/>
                <w:szCs w:val="24"/>
              </w:rPr>
            </w:pPr>
          </w:p>
          <w:p w14:paraId="64DF205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ype III esophageal atresia</w:t>
            </w:r>
          </w:p>
          <w:p w14:paraId="5EE77A0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orsal hemivertebrae</w:t>
            </w:r>
          </w:p>
        </w:tc>
        <w:tc>
          <w:tcPr>
            <w:tcW w:w="1985" w:type="dxa"/>
            <w:tcBorders>
              <w:top w:val="nil"/>
              <w:left w:val="nil"/>
              <w:bottom w:val="nil"/>
              <w:right w:val="nil"/>
            </w:tcBorders>
          </w:tcPr>
          <w:p w14:paraId="71420828" w14:textId="77777777" w:rsidR="000B0EC8" w:rsidRPr="00A46BD6" w:rsidRDefault="000B0EC8" w:rsidP="000B1C53">
            <w:pPr>
              <w:spacing w:after="0"/>
              <w:rPr>
                <w:rFonts w:ascii="Times New Roman" w:hAnsi="Times New Roman"/>
                <w:sz w:val="24"/>
                <w:szCs w:val="24"/>
              </w:rPr>
            </w:pPr>
          </w:p>
          <w:p w14:paraId="0D3FD2A8" w14:textId="77777777" w:rsidR="000B0EC8" w:rsidRPr="00A46BD6" w:rsidRDefault="000B0EC8" w:rsidP="000B1C53">
            <w:pPr>
              <w:spacing w:after="0"/>
              <w:rPr>
                <w:rFonts w:ascii="Times New Roman" w:hAnsi="Times New Roman"/>
                <w:sz w:val="24"/>
                <w:szCs w:val="24"/>
              </w:rPr>
            </w:pPr>
          </w:p>
          <w:p w14:paraId="64812EB3" w14:textId="77777777" w:rsidR="000B0EC8" w:rsidRPr="00A46BD6" w:rsidRDefault="000B0EC8" w:rsidP="000B1C53">
            <w:pPr>
              <w:spacing w:after="0"/>
              <w:rPr>
                <w:rFonts w:ascii="Times New Roman" w:hAnsi="Times New Roman"/>
                <w:sz w:val="24"/>
                <w:szCs w:val="24"/>
              </w:rPr>
            </w:pPr>
          </w:p>
          <w:p w14:paraId="4AE987A8" w14:textId="77777777" w:rsidR="000B0EC8" w:rsidRPr="00A46BD6" w:rsidRDefault="000B0EC8" w:rsidP="000B1C53">
            <w:pPr>
              <w:spacing w:after="0"/>
              <w:rPr>
                <w:rFonts w:ascii="Times New Roman" w:hAnsi="Times New Roman"/>
                <w:sz w:val="24"/>
                <w:szCs w:val="24"/>
              </w:rPr>
            </w:pPr>
          </w:p>
          <w:p w14:paraId="7C0610D1" w14:textId="77777777" w:rsidR="000B0EC8" w:rsidRPr="00A46BD6" w:rsidRDefault="000B0EC8" w:rsidP="000B1C53">
            <w:pPr>
              <w:spacing w:after="0"/>
              <w:rPr>
                <w:rFonts w:ascii="Times New Roman" w:hAnsi="Times New Roman"/>
                <w:sz w:val="24"/>
                <w:szCs w:val="24"/>
              </w:rPr>
            </w:pPr>
          </w:p>
          <w:p w14:paraId="0FC02B7F" w14:textId="77777777" w:rsidR="000B0EC8" w:rsidRPr="00A46BD6" w:rsidRDefault="000B0EC8" w:rsidP="000B1C53">
            <w:pPr>
              <w:spacing w:after="0"/>
              <w:rPr>
                <w:rFonts w:ascii="Times New Roman" w:hAnsi="Times New Roman"/>
                <w:sz w:val="24"/>
                <w:szCs w:val="24"/>
              </w:rPr>
            </w:pPr>
          </w:p>
          <w:p w14:paraId="5A516D7E" w14:textId="77777777" w:rsidR="000B0EC8" w:rsidRPr="00A46BD6" w:rsidRDefault="000B0EC8" w:rsidP="000B1C53">
            <w:pPr>
              <w:spacing w:after="0"/>
              <w:rPr>
                <w:rFonts w:ascii="Times New Roman" w:hAnsi="Times New Roman"/>
                <w:sz w:val="24"/>
                <w:szCs w:val="24"/>
              </w:rPr>
            </w:pPr>
          </w:p>
          <w:p w14:paraId="00E26A1F" w14:textId="77777777" w:rsidR="000B0EC8" w:rsidRPr="00A46BD6" w:rsidRDefault="000B0EC8" w:rsidP="000B1C53">
            <w:pPr>
              <w:spacing w:after="0"/>
              <w:rPr>
                <w:rFonts w:ascii="Times New Roman" w:hAnsi="Times New Roman"/>
                <w:sz w:val="24"/>
                <w:szCs w:val="24"/>
              </w:rPr>
            </w:pPr>
          </w:p>
          <w:p w14:paraId="090DD79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hild died 3 days after delivery</w:t>
            </w:r>
          </w:p>
          <w:p w14:paraId="73149BC3" w14:textId="77777777" w:rsidR="000B0EC8" w:rsidRPr="00A46BD6" w:rsidRDefault="000B0EC8" w:rsidP="000B1C53">
            <w:pPr>
              <w:spacing w:after="0"/>
              <w:rPr>
                <w:rFonts w:ascii="Times New Roman" w:hAnsi="Times New Roman"/>
                <w:sz w:val="24"/>
                <w:szCs w:val="24"/>
              </w:rPr>
            </w:pPr>
          </w:p>
          <w:p w14:paraId="78A8805C" w14:textId="77777777" w:rsidR="000B0EC8" w:rsidRPr="00A46BD6" w:rsidRDefault="000B0EC8" w:rsidP="000B1C53">
            <w:pPr>
              <w:spacing w:after="0"/>
              <w:rPr>
                <w:rFonts w:ascii="Times New Roman" w:hAnsi="Times New Roman"/>
                <w:sz w:val="24"/>
                <w:szCs w:val="24"/>
              </w:rPr>
            </w:pPr>
          </w:p>
          <w:p w14:paraId="73513D09" w14:textId="77777777" w:rsidR="000B0EC8" w:rsidRPr="00A46BD6" w:rsidRDefault="000B0EC8" w:rsidP="000B1C53">
            <w:pPr>
              <w:spacing w:after="0"/>
              <w:rPr>
                <w:rFonts w:ascii="Times New Roman" w:hAnsi="Times New Roman"/>
                <w:sz w:val="24"/>
                <w:szCs w:val="24"/>
              </w:rPr>
            </w:pPr>
          </w:p>
          <w:p w14:paraId="0E9F669A" w14:textId="77777777" w:rsidR="000B0EC8" w:rsidRPr="00A46BD6" w:rsidRDefault="000B0EC8" w:rsidP="000B1C53">
            <w:pPr>
              <w:spacing w:after="0"/>
              <w:rPr>
                <w:rFonts w:ascii="Times New Roman" w:hAnsi="Times New Roman"/>
                <w:sz w:val="24"/>
                <w:szCs w:val="24"/>
              </w:rPr>
            </w:pPr>
          </w:p>
          <w:p w14:paraId="142FDDD1" w14:textId="77777777" w:rsidR="000B0EC8" w:rsidRPr="00A46BD6" w:rsidRDefault="000B0EC8" w:rsidP="000B1C53">
            <w:pPr>
              <w:spacing w:after="0"/>
              <w:rPr>
                <w:rFonts w:ascii="Times New Roman" w:hAnsi="Times New Roman"/>
                <w:sz w:val="24"/>
                <w:szCs w:val="24"/>
              </w:rPr>
            </w:pPr>
          </w:p>
          <w:p w14:paraId="0B5D536D" w14:textId="77777777" w:rsidR="000B0EC8" w:rsidRPr="00A46BD6" w:rsidRDefault="000B0EC8" w:rsidP="000B1C53">
            <w:pPr>
              <w:spacing w:after="0"/>
              <w:rPr>
                <w:rFonts w:ascii="Times New Roman" w:hAnsi="Times New Roman"/>
                <w:sz w:val="24"/>
                <w:szCs w:val="24"/>
              </w:rPr>
            </w:pPr>
          </w:p>
          <w:p w14:paraId="16562E6E" w14:textId="77777777" w:rsidR="000B0EC8" w:rsidRPr="00A46BD6" w:rsidRDefault="000B0EC8" w:rsidP="000B1C53">
            <w:pPr>
              <w:spacing w:after="0"/>
              <w:rPr>
                <w:rFonts w:ascii="Times New Roman" w:hAnsi="Times New Roman"/>
                <w:sz w:val="24"/>
                <w:szCs w:val="24"/>
              </w:rPr>
            </w:pPr>
          </w:p>
          <w:p w14:paraId="033FDD6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hild died 4 days after delivery</w:t>
            </w:r>
          </w:p>
          <w:p w14:paraId="441E3933" w14:textId="77777777" w:rsidR="000B0EC8" w:rsidRPr="00A46BD6" w:rsidRDefault="000B0EC8" w:rsidP="000B1C53">
            <w:pPr>
              <w:spacing w:after="0"/>
              <w:rPr>
                <w:rFonts w:ascii="Times New Roman" w:hAnsi="Times New Roman"/>
                <w:sz w:val="24"/>
                <w:szCs w:val="24"/>
              </w:rPr>
            </w:pPr>
          </w:p>
          <w:p w14:paraId="56851F83" w14:textId="77777777" w:rsidR="000B0EC8" w:rsidRPr="00A46BD6" w:rsidRDefault="000B0EC8" w:rsidP="000B1C53">
            <w:pPr>
              <w:spacing w:after="0"/>
              <w:rPr>
                <w:rFonts w:ascii="Times New Roman" w:hAnsi="Times New Roman"/>
                <w:sz w:val="24"/>
                <w:szCs w:val="24"/>
              </w:rPr>
            </w:pPr>
          </w:p>
          <w:p w14:paraId="4C16C818" w14:textId="77777777" w:rsidR="000B0EC8" w:rsidRPr="00A46BD6" w:rsidRDefault="000B0EC8" w:rsidP="000B1C53">
            <w:pPr>
              <w:spacing w:after="0"/>
              <w:rPr>
                <w:rFonts w:ascii="Times New Roman" w:hAnsi="Times New Roman"/>
                <w:sz w:val="24"/>
                <w:szCs w:val="24"/>
              </w:rPr>
            </w:pPr>
          </w:p>
          <w:p w14:paraId="210722F4" w14:textId="77777777" w:rsidR="000B0EC8" w:rsidRPr="00A46BD6" w:rsidRDefault="000B0EC8" w:rsidP="000B1C53">
            <w:pPr>
              <w:spacing w:after="0"/>
              <w:rPr>
                <w:rFonts w:ascii="Times New Roman" w:hAnsi="Times New Roman"/>
                <w:sz w:val="24"/>
                <w:szCs w:val="24"/>
              </w:rPr>
            </w:pPr>
          </w:p>
          <w:p w14:paraId="29D4A323" w14:textId="77777777" w:rsidR="000B0EC8" w:rsidRPr="00A46BD6" w:rsidRDefault="000B0EC8" w:rsidP="000B1C53">
            <w:pPr>
              <w:spacing w:after="0"/>
              <w:rPr>
                <w:rFonts w:ascii="Times New Roman" w:hAnsi="Times New Roman"/>
                <w:sz w:val="24"/>
                <w:szCs w:val="24"/>
              </w:rPr>
            </w:pPr>
          </w:p>
          <w:p w14:paraId="5D834DE7" w14:textId="77777777" w:rsidR="000B0EC8" w:rsidRPr="00A46BD6" w:rsidRDefault="000B0EC8" w:rsidP="000B1C53">
            <w:pPr>
              <w:spacing w:after="0"/>
              <w:rPr>
                <w:rFonts w:ascii="Times New Roman" w:hAnsi="Times New Roman"/>
                <w:sz w:val="24"/>
                <w:szCs w:val="24"/>
              </w:rPr>
            </w:pPr>
          </w:p>
          <w:p w14:paraId="11508F1B" w14:textId="77777777" w:rsidR="000B0EC8" w:rsidRPr="00A46BD6" w:rsidRDefault="000B0EC8" w:rsidP="000B1C53">
            <w:pPr>
              <w:spacing w:after="0"/>
              <w:rPr>
                <w:rFonts w:ascii="Times New Roman" w:hAnsi="Times New Roman"/>
                <w:sz w:val="24"/>
                <w:szCs w:val="24"/>
              </w:rPr>
            </w:pPr>
          </w:p>
          <w:p w14:paraId="5A8EBFC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hild died 2 days after delivery</w:t>
            </w:r>
          </w:p>
        </w:tc>
      </w:tr>
      <w:tr w:rsidR="00A46BD6" w:rsidRPr="00A46BD6" w14:paraId="5968A04C" w14:textId="77777777" w:rsidTr="000B0EC8">
        <w:tc>
          <w:tcPr>
            <w:tcW w:w="2263" w:type="dxa"/>
            <w:tcBorders>
              <w:top w:val="nil"/>
              <w:left w:val="nil"/>
              <w:bottom w:val="nil"/>
              <w:right w:val="nil"/>
            </w:tcBorders>
          </w:tcPr>
          <w:p w14:paraId="4477E18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 xml:space="preserve">Le Ray </w:t>
            </w:r>
            <w:r w:rsidRPr="00A46BD6">
              <w:rPr>
                <w:rFonts w:ascii="Times New Roman" w:hAnsi="Times New Roman"/>
                <w:i/>
                <w:sz w:val="24"/>
                <w:szCs w:val="24"/>
              </w:rPr>
              <w:t>et al</w:t>
            </w:r>
            <w:r w:rsidRPr="00A46BD6">
              <w:rPr>
                <w:rFonts w:ascii="Times New Roman" w:hAnsi="Times New Roman"/>
                <w:sz w:val="24"/>
                <w:szCs w:val="24"/>
              </w:rPr>
              <w:t xml:space="preserve">., 2004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Le Ray&lt;/Author&gt;&lt;Year&gt;2004&lt;/Year&gt;&lt;RecNum&gt;139&lt;/RecNum&gt;&lt;DisplayText&gt;&lt;style face="superscript"&gt;144&lt;/style&gt;&lt;/DisplayText&gt;&lt;record&gt;&lt;rec-number&gt;139&lt;/rec-number&gt;&lt;foreign-keys&gt;&lt;key app="EN" db-id="t0xzptva805ppme2de75afdw5zzfzrdwrrsv" timestamp="1586186600"&gt;139&lt;/key&gt;&lt;/foreign-keys&gt;&lt;ref-type name="Journal Article"&gt;17&lt;/ref-type&gt;&lt;contributors&gt;&lt;authors&gt;&lt;author&gt;Le Ray, C.&lt;/author&gt;&lt;author&gt;Coulomb, A.&lt;/author&gt;&lt;author&gt;Elefant, E.&lt;/author&gt;&lt;author&gt;Frydman, R.&lt;/author&gt;&lt;author&gt;Audibert, F.&lt;/author&gt;&lt;/authors&gt;&lt;/contributors&gt;&lt;auth-address&gt;C. Le Ray, Department of Obstetrics and Gynecology, Hôpital Antoine Béclère, Clamart, France.&lt;/auth-address&gt;&lt;titles&gt;&lt;title&gt;Mycophenolate mofetil in pregnancy after renal transplantation: a case of major fetal malformations&lt;/title&gt;&lt;secondary-title&gt;Obstet Gynecol&lt;/secondary-title&gt;&lt;/titles&gt;&lt;periodical&gt;&lt;full-title&gt;Obstet Gynecol&lt;/full-title&gt;&lt;/periodical&gt;&lt;pages&gt;1091-1094&lt;/pages&gt;&lt;volume&gt;103&lt;/volume&gt;&lt;number&gt;5 Pt 2&lt;/number&gt;&lt;keywords&gt;&lt;keyword&gt;drug derivative&lt;/keyword&gt;&lt;keyword&gt;immunosuppressive agent&lt;/keyword&gt;&lt;keyword&gt;mycophenolic acid&lt;/keyword&gt;&lt;keyword&gt;mycophenolate mofetil&lt;/keyword&gt;&lt;keyword&gt;adult&lt;/keyword&gt;&lt;keyword&gt;animal&lt;/keyword&gt;&lt;keyword&gt;article&lt;/keyword&gt;&lt;keyword&gt;case report&lt;/keyword&gt;&lt;keyword&gt;congenital malformation&lt;/keyword&gt;&lt;keyword&gt;female&lt;/keyword&gt;&lt;keyword&gt;fetus&lt;/keyword&gt;&lt;keyword&gt;human&lt;/keyword&gt;&lt;keyword&gt;kidney transplantation&lt;/keyword&gt;&lt;keyword&gt;pathology&lt;/keyword&gt;&lt;keyword&gt;pregnancy&lt;/keyword&gt;&lt;/keywords&gt;&lt;dates&gt;&lt;year&gt;2004&lt;/year&gt;&lt;/dates&gt;&lt;isbn&gt;0029-7844&lt;/isbn&gt;&lt;work-type&gt;Article&lt;/work-type&gt;&lt;urls&gt;&lt;related-urls&gt;&lt;url&gt;http://www.embase.com/search/results?subaction=viewrecord&amp;amp;from=export&amp;amp;id=L38675517&lt;/url&gt;&lt;/related-urls&gt;&lt;/urls&gt;&lt;custom5&gt;15121619&lt;/custom5&gt;&lt;remote-database-name&gt;Medline&lt;/remote-database-name&gt;&lt;language&gt;English&lt;/language&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44</w:t>
            </w:r>
            <w:r w:rsidRPr="00A46BD6">
              <w:rPr>
                <w:rFonts w:ascii="Times New Roman" w:hAnsi="Times New Roman"/>
                <w:sz w:val="24"/>
                <w:szCs w:val="24"/>
              </w:rPr>
              <w:fldChar w:fldCharType="end"/>
            </w:r>
          </w:p>
        </w:tc>
        <w:tc>
          <w:tcPr>
            <w:tcW w:w="425" w:type="dxa"/>
            <w:tcBorders>
              <w:top w:val="nil"/>
              <w:left w:val="nil"/>
              <w:bottom w:val="nil"/>
              <w:right w:val="nil"/>
            </w:tcBorders>
          </w:tcPr>
          <w:p w14:paraId="4613238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6746A9B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 mg/d</w:t>
            </w:r>
          </w:p>
          <w:p w14:paraId="1CE9A9C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witch to Azathioprine 50 mg/d after week 13)</w:t>
            </w:r>
          </w:p>
          <w:p w14:paraId="4B21DD2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rolimus 9 mg/d</w:t>
            </w:r>
          </w:p>
          <w:p w14:paraId="6D2EEA8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 xml:space="preserve"> Prednisone 15 mg/d</w:t>
            </w:r>
          </w:p>
        </w:tc>
        <w:tc>
          <w:tcPr>
            <w:tcW w:w="1423" w:type="dxa"/>
            <w:tcBorders>
              <w:top w:val="nil"/>
              <w:left w:val="nil"/>
              <w:bottom w:val="nil"/>
              <w:right w:val="nil"/>
            </w:tcBorders>
          </w:tcPr>
          <w:p w14:paraId="3BE90FF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Ktx</w:t>
            </w:r>
          </w:p>
        </w:tc>
        <w:tc>
          <w:tcPr>
            <w:tcW w:w="1417" w:type="dxa"/>
            <w:tcBorders>
              <w:top w:val="nil"/>
              <w:left w:val="nil"/>
              <w:bottom w:val="nil"/>
              <w:right w:val="nil"/>
            </w:tcBorders>
          </w:tcPr>
          <w:p w14:paraId="77157FF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0EDB2AC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2 weeks</w:t>
            </w:r>
          </w:p>
          <w:p w14:paraId="09040A0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tc>
        <w:tc>
          <w:tcPr>
            <w:tcW w:w="3119" w:type="dxa"/>
            <w:tcBorders>
              <w:top w:val="nil"/>
              <w:left w:val="nil"/>
              <w:bottom w:val="nil"/>
              <w:right w:val="nil"/>
            </w:tcBorders>
          </w:tcPr>
          <w:p w14:paraId="7B0269B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eft cleft lip and palate</w:t>
            </w:r>
          </w:p>
          <w:p w14:paraId="269D846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gnathia</w:t>
            </w:r>
          </w:p>
          <w:p w14:paraId="03ECC91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Ocular hypertelorism </w:t>
            </w:r>
          </w:p>
          <w:p w14:paraId="2DEC671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Microtia </w:t>
            </w:r>
          </w:p>
          <w:p w14:paraId="613C3D2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 xml:space="preserve">External auditory duct atresia </w:t>
            </w:r>
          </w:p>
          <w:p w14:paraId="5F03639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eft pelvic ectopic kidney</w:t>
            </w:r>
          </w:p>
          <w:p w14:paraId="2010E1A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dline anomalies including complete agenesis of the corpus callosum</w:t>
            </w:r>
          </w:p>
          <w:p w14:paraId="42AD0A20" w14:textId="77777777" w:rsidR="000B0EC8" w:rsidRPr="00A46BD6" w:rsidRDefault="000B0EC8" w:rsidP="000B1C53">
            <w:pPr>
              <w:spacing w:after="0"/>
              <w:rPr>
                <w:rFonts w:ascii="Times New Roman" w:hAnsi="Times New Roman"/>
                <w:sz w:val="24"/>
                <w:szCs w:val="24"/>
              </w:rPr>
            </w:pPr>
          </w:p>
        </w:tc>
        <w:tc>
          <w:tcPr>
            <w:tcW w:w="1985" w:type="dxa"/>
            <w:tcBorders>
              <w:top w:val="nil"/>
              <w:left w:val="nil"/>
              <w:bottom w:val="nil"/>
              <w:right w:val="nil"/>
            </w:tcBorders>
          </w:tcPr>
          <w:p w14:paraId="036A344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Terminated after 22 weeks</w:t>
            </w:r>
          </w:p>
          <w:p w14:paraId="1C649303" w14:textId="77777777" w:rsidR="000B0EC8" w:rsidRPr="00A46BD6" w:rsidRDefault="000B0EC8" w:rsidP="000B1C53">
            <w:pPr>
              <w:spacing w:after="0"/>
              <w:rPr>
                <w:rFonts w:ascii="Times New Roman" w:hAnsi="Times New Roman"/>
                <w:sz w:val="24"/>
                <w:szCs w:val="24"/>
              </w:rPr>
            </w:pPr>
          </w:p>
        </w:tc>
      </w:tr>
      <w:tr w:rsidR="00A46BD6" w:rsidRPr="00A46BD6" w14:paraId="70EEEEF6" w14:textId="77777777" w:rsidTr="000B0EC8">
        <w:tc>
          <w:tcPr>
            <w:tcW w:w="2263" w:type="dxa"/>
            <w:tcBorders>
              <w:top w:val="nil"/>
              <w:left w:val="nil"/>
              <w:bottom w:val="nil"/>
              <w:right w:val="nil"/>
            </w:tcBorders>
          </w:tcPr>
          <w:p w14:paraId="1DDA650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 xml:space="preserve">Koshy </w:t>
            </w:r>
            <w:r w:rsidRPr="00A46BD6">
              <w:rPr>
                <w:rFonts w:ascii="Times New Roman" w:hAnsi="Times New Roman"/>
                <w:i/>
                <w:sz w:val="24"/>
                <w:szCs w:val="24"/>
              </w:rPr>
              <w:t>et al</w:t>
            </w:r>
            <w:r w:rsidRPr="00A46BD6">
              <w:rPr>
                <w:rFonts w:ascii="Times New Roman" w:hAnsi="Times New Roman"/>
                <w:sz w:val="24"/>
                <w:szCs w:val="24"/>
              </w:rPr>
              <w:t xml:space="preserve">., 2010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Koshy&lt;/Author&gt;&lt;Year&gt;2010&lt;/Year&gt;&lt;RecNum&gt;140&lt;/RecNum&gt;&lt;DisplayText&gt;&lt;style face="superscript"&gt;145&lt;/style&gt;&lt;/DisplayText&gt;&lt;record&gt;&lt;rec-number&gt;140&lt;/rec-number&gt;&lt;foreign-keys&gt;&lt;key app="EN" db-id="t0xzptva805ppme2de75afdw5zzfzrdwrrsv" timestamp="1586186600"&gt;140&lt;/key&gt;&lt;/foreign-keys&gt;&lt;ref-type name="Journal Article"&gt;17&lt;/ref-type&gt;&lt;contributors&gt;&lt;authors&gt;&lt;author&gt;Koshy, A. N.&lt;/author&gt;&lt;author&gt;Strong, D.&lt;/author&gt;&lt;author&gt;Earles, G.&lt;/author&gt;&lt;author&gt;Fassett, R. G.&lt;/author&gt;&lt;/authors&gt;&lt;/contributors&gt;&lt;auth-address&gt;[Koshy, Anoop N.; Fassett, Robert G.] Univ Tasmania, Dept Med &amp;amp; Renal Res Tasmania, Launceston, Tas 7250, Australia. [Strong, David] Launceston Gen Hosp, Dept Pediat, Launceston, Tas, Australia. [Earles, Gavin] Launceston Gen Hosp, Dept Surg, Launceston, Tas, Australia. [Fassett, Robert G.] Univ Queensland, Brisbane, Qld, Australia. [Fassett, Robert G.] Royal Brisbane &amp;amp; Womens Hosp, Brisbane, Qld, Australia.&amp;#xD;Koshy, AN (reprint author), Univ Tasmania, Dept Med &amp;amp; Renal Res Tasmania, Launceston, Tas 7250, Australia.&lt;/auth-address&gt;&lt;titles&gt;&lt;title&gt;Congenital malformations with low-dose mycophenolate mofetil after kidney transplantation&lt;/title&gt;&lt;secondary-title&gt;Nephrology&lt;/secondary-title&gt;&lt;alt-title&gt;Nephrology&lt;/alt-title&gt;&lt;/titles&gt;&lt;periodical&gt;&lt;full-title&gt;Nephrology&lt;/full-title&gt;&lt;abbr-1&gt;Nephrology&lt;/abbr-1&gt;&lt;/periodical&gt;&lt;alt-periodical&gt;&lt;full-title&gt;Nephrology&lt;/full-title&gt;&lt;abbr-1&gt;Nephrology&lt;/abbr-1&gt;&lt;/alt-periodical&gt;&lt;pages&gt;134-135&lt;/pages&gt;&lt;volume&gt;15&lt;/volume&gt;&lt;number&gt;1&lt;/number&gt;&lt;keywords&gt;&lt;keyword&gt;RENAL-TRANSPLANTATION&lt;/keyword&gt;&lt;keyword&gt;FETAL MALFORMATIONS&lt;/keyword&gt;&lt;keyword&gt;PREGNANCY&lt;/keyword&gt;&lt;keyword&gt;RECIPIENTS&lt;/keyword&gt;&lt;keyword&gt;EXPOSURE&lt;/keyword&gt;&lt;/keywords&gt;&lt;dates&gt;&lt;year&gt;2010&lt;/year&gt;&lt;pub-dates&gt;&lt;date&gt;Feb&lt;/date&gt;&lt;/pub-dates&gt;&lt;/dates&gt;&lt;isbn&gt;1320-5358&lt;/isbn&gt;&lt;accession-num&gt;WOS:000274453700021&lt;/accession-num&gt;&lt;work-type&gt;Article&lt;/work-type&gt;&lt;urls&gt;&lt;/urls&gt;&lt;language&gt;English&lt;/language&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45</w:t>
            </w:r>
            <w:r w:rsidRPr="00A46BD6">
              <w:rPr>
                <w:rFonts w:ascii="Times New Roman" w:hAnsi="Times New Roman"/>
                <w:sz w:val="24"/>
                <w:szCs w:val="24"/>
              </w:rPr>
              <w:fldChar w:fldCharType="end"/>
            </w:r>
          </w:p>
        </w:tc>
        <w:tc>
          <w:tcPr>
            <w:tcW w:w="425" w:type="dxa"/>
            <w:tcBorders>
              <w:top w:val="nil"/>
              <w:left w:val="nil"/>
              <w:bottom w:val="nil"/>
              <w:right w:val="nil"/>
            </w:tcBorders>
          </w:tcPr>
          <w:p w14:paraId="5E62296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76DA9A1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250 mg 2/d</w:t>
            </w:r>
          </w:p>
          <w:p w14:paraId="3B578B5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rolimus 2 mg 2/d</w:t>
            </w:r>
          </w:p>
          <w:p w14:paraId="2888D6E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yclosporine A 175 mg 2/d</w:t>
            </w:r>
          </w:p>
          <w:p w14:paraId="24AA31E5"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 xml:space="preserve">Prednisolone 5 mg </w:t>
            </w:r>
          </w:p>
          <w:p w14:paraId="3048D1F8"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Labetolol 200 mg 2/d</w:t>
            </w:r>
          </w:p>
        </w:tc>
        <w:tc>
          <w:tcPr>
            <w:tcW w:w="1423" w:type="dxa"/>
            <w:tcBorders>
              <w:top w:val="nil"/>
              <w:left w:val="nil"/>
              <w:bottom w:val="nil"/>
              <w:right w:val="nil"/>
            </w:tcBorders>
          </w:tcPr>
          <w:p w14:paraId="74ABDE4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Ktx</w:t>
            </w:r>
          </w:p>
        </w:tc>
        <w:tc>
          <w:tcPr>
            <w:tcW w:w="1417" w:type="dxa"/>
            <w:tcBorders>
              <w:top w:val="nil"/>
              <w:left w:val="nil"/>
              <w:bottom w:val="nil"/>
              <w:right w:val="nil"/>
            </w:tcBorders>
          </w:tcPr>
          <w:p w14:paraId="007B12B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ale</w:t>
            </w:r>
          </w:p>
          <w:p w14:paraId="0C892CD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2 weeks</w:t>
            </w:r>
          </w:p>
          <w:p w14:paraId="058985A8" w14:textId="77777777" w:rsidR="000B0EC8" w:rsidRPr="00A46BD6" w:rsidRDefault="000B0EC8" w:rsidP="000B1C53">
            <w:pPr>
              <w:spacing w:after="0"/>
              <w:rPr>
                <w:rFonts w:ascii="Times New Roman" w:hAnsi="Times New Roman"/>
                <w:sz w:val="24"/>
                <w:szCs w:val="24"/>
              </w:rPr>
            </w:pPr>
          </w:p>
        </w:tc>
        <w:tc>
          <w:tcPr>
            <w:tcW w:w="3119" w:type="dxa"/>
            <w:tcBorders>
              <w:top w:val="nil"/>
              <w:left w:val="nil"/>
              <w:bottom w:val="nil"/>
              <w:right w:val="nil"/>
            </w:tcBorders>
          </w:tcPr>
          <w:p w14:paraId="07D9255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Microtia </w:t>
            </w:r>
          </w:p>
          <w:p w14:paraId="3079FEE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atresia of auditory canals</w:t>
            </w:r>
          </w:p>
          <w:p w14:paraId="53352EB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Mild facial dysmorphism </w:t>
            </w:r>
          </w:p>
          <w:p w14:paraId="3A4DDA3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ownslanted palpebral fissures</w:t>
            </w:r>
          </w:p>
          <w:p w14:paraId="57B8525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Narrow jaw with mild retrognathia </w:t>
            </w:r>
          </w:p>
          <w:p w14:paraId="553B5A2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fid uvula</w:t>
            </w:r>
          </w:p>
        </w:tc>
        <w:tc>
          <w:tcPr>
            <w:tcW w:w="1985" w:type="dxa"/>
            <w:tcBorders>
              <w:top w:val="nil"/>
              <w:left w:val="nil"/>
              <w:bottom w:val="nil"/>
              <w:right w:val="nil"/>
            </w:tcBorders>
          </w:tcPr>
          <w:p w14:paraId="60FD4FE5" w14:textId="77777777" w:rsidR="000B0EC8" w:rsidRPr="00A46BD6" w:rsidRDefault="000B0EC8" w:rsidP="000B1C53">
            <w:pPr>
              <w:spacing w:after="0"/>
              <w:rPr>
                <w:rFonts w:ascii="Times New Roman" w:hAnsi="Times New Roman"/>
                <w:sz w:val="24"/>
                <w:szCs w:val="24"/>
              </w:rPr>
            </w:pPr>
          </w:p>
        </w:tc>
      </w:tr>
      <w:tr w:rsidR="00A46BD6" w:rsidRPr="00A46BD6" w14:paraId="438AA995" w14:textId="77777777" w:rsidTr="000B0EC8">
        <w:tc>
          <w:tcPr>
            <w:tcW w:w="2263" w:type="dxa"/>
            <w:tcBorders>
              <w:top w:val="nil"/>
              <w:left w:val="nil"/>
              <w:bottom w:val="nil"/>
              <w:right w:val="nil"/>
            </w:tcBorders>
          </w:tcPr>
          <w:p w14:paraId="19524D5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Hoeltzenbein </w:t>
            </w:r>
            <w:r w:rsidRPr="00A46BD6">
              <w:rPr>
                <w:rFonts w:ascii="Times New Roman" w:hAnsi="Times New Roman"/>
                <w:i/>
                <w:sz w:val="24"/>
                <w:szCs w:val="24"/>
              </w:rPr>
              <w:t>et al</w:t>
            </w:r>
            <w:r w:rsidRPr="00A46BD6">
              <w:rPr>
                <w:rFonts w:ascii="Times New Roman" w:hAnsi="Times New Roman"/>
                <w:sz w:val="24"/>
                <w:szCs w:val="24"/>
              </w:rPr>
              <w:t xml:space="preserve">., 2012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Hoeltzenbein&lt;/Author&gt;&lt;Year&gt;2012&lt;/Year&gt;&lt;RecNum&gt;126&lt;/RecNum&gt;&lt;DisplayText&gt;&lt;style face="superscript"&gt;131&lt;/style&gt;&lt;/DisplayText&gt;&lt;record&gt;&lt;rec-number&gt;126&lt;/rec-number&gt;&lt;foreign-keys&gt;&lt;key app="EN" db-id="t0xzptva805ppme2de75afdw5zzfzrdwrrsv" timestamp="1586186596"&gt;126&lt;/key&gt;&lt;/foreign-keys&gt;&lt;ref-type name="Journal Article"&gt;17&lt;/ref-type&gt;&lt;contributors&gt;&lt;authors&gt;&lt;author&gt;M. Hoeltzenbein&lt;/author&gt;&lt;author&gt;E. Elefant&lt;/author&gt;&lt;author&gt;T. Vial&lt;/author&gt;&lt;/authors&gt;&lt;/contributors&gt;&lt;titles&gt;&lt;title&gt;Teratogenicity of mycophenolate confirmed in a prospective study of the European Network of Teratology Information Services&lt;/title&gt;&lt;secondary-title&gt;Am J Med Genet A&lt;/secondary-title&gt;&lt;/titles&gt;&lt;periodical&gt;&lt;full-title&gt;Am J Med Genet A&lt;/full-title&gt;&lt;/periodical&gt;&lt;pages&gt;588-96&lt;/pages&gt;&lt;volume&gt;158A&lt;/volume&gt;&lt;number&gt;3&lt;/number&gt;&lt;dates&gt;&lt;year&gt;2012&lt;/year&gt;&lt;/dates&gt;&lt;urls&gt;&lt;related-urls&gt;&lt;url&gt;&lt;style face="underline" font="default" size="100%"&gt;https://onlinelibrary.wiley.com/doi/abs/10.1002/ajmg.a.35223&lt;/style&gt;&lt;/url&gt;&lt;/related-urls&gt;&lt;/urls&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31</w:t>
            </w:r>
            <w:r w:rsidRPr="00A46BD6">
              <w:rPr>
                <w:rFonts w:ascii="Times New Roman" w:hAnsi="Times New Roman"/>
                <w:sz w:val="24"/>
                <w:szCs w:val="24"/>
              </w:rPr>
              <w:fldChar w:fldCharType="end"/>
            </w:r>
          </w:p>
        </w:tc>
        <w:tc>
          <w:tcPr>
            <w:tcW w:w="425" w:type="dxa"/>
            <w:tcBorders>
              <w:top w:val="nil"/>
              <w:left w:val="nil"/>
              <w:bottom w:val="nil"/>
              <w:right w:val="nil"/>
            </w:tcBorders>
          </w:tcPr>
          <w:p w14:paraId="056E447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7</w:t>
            </w:r>
          </w:p>
        </w:tc>
        <w:tc>
          <w:tcPr>
            <w:tcW w:w="3402" w:type="dxa"/>
            <w:tcBorders>
              <w:top w:val="nil"/>
              <w:left w:val="nil"/>
              <w:bottom w:val="nil"/>
              <w:right w:val="nil"/>
            </w:tcBorders>
          </w:tcPr>
          <w:p w14:paraId="72449F9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750 mg/day (week 0-8)</w:t>
            </w:r>
          </w:p>
          <w:p w14:paraId="4DAAEC9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w:t>
            </w:r>
          </w:p>
          <w:p w14:paraId="3144735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zathioprine</w:t>
            </w:r>
          </w:p>
          <w:p w14:paraId="2A09B9C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nalapril</w:t>
            </w:r>
          </w:p>
          <w:p w14:paraId="5229EE9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droxychloroquine</w:t>
            </w:r>
          </w:p>
          <w:p w14:paraId="2DB255F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lendronate</w:t>
            </w:r>
          </w:p>
          <w:p w14:paraId="2D98D96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cetylsalicylic acid</w:t>
            </w:r>
          </w:p>
          <w:p w14:paraId="5BD8CA69" w14:textId="77777777" w:rsidR="000B0EC8" w:rsidRPr="00A46BD6" w:rsidRDefault="000B0EC8" w:rsidP="000B1C53">
            <w:pPr>
              <w:spacing w:after="0"/>
              <w:rPr>
                <w:rFonts w:ascii="Times New Roman" w:hAnsi="Times New Roman"/>
                <w:sz w:val="24"/>
                <w:szCs w:val="24"/>
              </w:rPr>
            </w:pPr>
          </w:p>
          <w:p w14:paraId="26DA0C5E" w14:textId="77777777" w:rsidR="000B0EC8" w:rsidRPr="00A46BD6" w:rsidRDefault="000B0EC8" w:rsidP="000B1C53">
            <w:pPr>
              <w:spacing w:after="0"/>
              <w:rPr>
                <w:rFonts w:ascii="Times New Roman" w:hAnsi="Times New Roman"/>
                <w:sz w:val="24"/>
                <w:szCs w:val="24"/>
              </w:rPr>
            </w:pPr>
          </w:p>
          <w:p w14:paraId="16192D0C" w14:textId="77777777" w:rsidR="000B0EC8" w:rsidRPr="00A46BD6" w:rsidRDefault="000B0EC8" w:rsidP="000B1C53">
            <w:pPr>
              <w:spacing w:after="0"/>
              <w:rPr>
                <w:rFonts w:ascii="Times New Roman" w:hAnsi="Times New Roman"/>
                <w:sz w:val="24"/>
                <w:szCs w:val="24"/>
              </w:rPr>
            </w:pPr>
          </w:p>
          <w:p w14:paraId="5EE1CFFE" w14:textId="77777777" w:rsidR="000B0EC8" w:rsidRPr="00A46BD6" w:rsidRDefault="000B0EC8" w:rsidP="000B1C53">
            <w:pPr>
              <w:spacing w:after="0"/>
              <w:rPr>
                <w:rFonts w:ascii="Times New Roman" w:hAnsi="Times New Roman"/>
                <w:sz w:val="24"/>
                <w:szCs w:val="24"/>
              </w:rPr>
            </w:pPr>
          </w:p>
          <w:p w14:paraId="17F52AAD" w14:textId="77777777" w:rsidR="000B0EC8" w:rsidRPr="00A46BD6" w:rsidRDefault="000B0EC8" w:rsidP="000B1C53">
            <w:pPr>
              <w:spacing w:after="0"/>
              <w:rPr>
                <w:rFonts w:ascii="Times New Roman" w:hAnsi="Times New Roman"/>
                <w:sz w:val="24"/>
                <w:szCs w:val="24"/>
              </w:rPr>
            </w:pPr>
          </w:p>
          <w:p w14:paraId="3372FBC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 mg/day (week 0-41)</w:t>
            </w:r>
          </w:p>
          <w:p w14:paraId="5D32AFD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w:t>
            </w:r>
          </w:p>
          <w:p w14:paraId="7C9129D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Tacrolimus</w:t>
            </w:r>
          </w:p>
          <w:p w14:paraId="6800042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cebutolol</w:t>
            </w:r>
          </w:p>
          <w:p w14:paraId="63AC82EB" w14:textId="77777777" w:rsidR="000B0EC8" w:rsidRPr="00A46BD6" w:rsidRDefault="000B0EC8" w:rsidP="000B1C53">
            <w:pPr>
              <w:spacing w:after="0"/>
              <w:rPr>
                <w:rFonts w:ascii="Times New Roman" w:hAnsi="Times New Roman"/>
                <w:sz w:val="24"/>
                <w:szCs w:val="24"/>
              </w:rPr>
            </w:pPr>
          </w:p>
          <w:p w14:paraId="6C274C0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 mg/day (week 0-10)</w:t>
            </w:r>
          </w:p>
          <w:p w14:paraId="3A9CC6D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scitalopram</w:t>
            </w:r>
          </w:p>
          <w:p w14:paraId="2B86052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orazepam</w:t>
            </w:r>
          </w:p>
          <w:p w14:paraId="4F8035C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Zolpidem</w:t>
            </w:r>
          </w:p>
          <w:p w14:paraId="049B1ABD" w14:textId="77777777" w:rsidR="000B0EC8" w:rsidRPr="00A46BD6" w:rsidRDefault="000B0EC8" w:rsidP="000B1C53">
            <w:pPr>
              <w:spacing w:after="0"/>
              <w:rPr>
                <w:rFonts w:ascii="Times New Roman" w:hAnsi="Times New Roman"/>
                <w:sz w:val="24"/>
                <w:szCs w:val="24"/>
              </w:rPr>
            </w:pPr>
          </w:p>
          <w:p w14:paraId="4D5D6E2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week 0-8 + 26-36)</w:t>
            </w:r>
          </w:p>
          <w:p w14:paraId="1458599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w:t>
            </w:r>
          </w:p>
          <w:p w14:paraId="1C71B3E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rolimus</w:t>
            </w:r>
          </w:p>
          <w:p w14:paraId="510F415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zathioprine</w:t>
            </w:r>
          </w:p>
          <w:p w14:paraId="5149943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osfomycin (wk 14)</w:t>
            </w:r>
          </w:p>
          <w:p w14:paraId="0EC71EDB" w14:textId="77777777" w:rsidR="000B0EC8" w:rsidRPr="00A46BD6" w:rsidRDefault="000B0EC8" w:rsidP="000B1C53">
            <w:pPr>
              <w:spacing w:after="0"/>
              <w:rPr>
                <w:rFonts w:ascii="Times New Roman" w:hAnsi="Times New Roman"/>
                <w:sz w:val="24"/>
                <w:szCs w:val="24"/>
              </w:rPr>
            </w:pPr>
          </w:p>
          <w:p w14:paraId="07F75F2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000 mg (week 0-18)</w:t>
            </w:r>
          </w:p>
          <w:p w14:paraId="3808FE8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w:t>
            </w:r>
          </w:p>
          <w:p w14:paraId="4C18775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yclosporine</w:t>
            </w:r>
          </w:p>
          <w:p w14:paraId="61A68A8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Ursodeoxycholic acid</w:t>
            </w:r>
          </w:p>
          <w:p w14:paraId="4D1D8C60" w14:textId="77777777" w:rsidR="000B0EC8" w:rsidRPr="00A46BD6" w:rsidRDefault="000B0EC8" w:rsidP="000B1C53">
            <w:pPr>
              <w:spacing w:after="0"/>
              <w:rPr>
                <w:rFonts w:ascii="Times New Roman" w:hAnsi="Times New Roman"/>
                <w:sz w:val="24"/>
                <w:szCs w:val="24"/>
              </w:rPr>
            </w:pPr>
          </w:p>
          <w:p w14:paraId="019F1A3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440 mg/day (week 0-5)</w:t>
            </w:r>
          </w:p>
          <w:p w14:paraId="4FBD739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batacept</w:t>
            </w:r>
          </w:p>
          <w:p w14:paraId="3207555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Naproxen</w:t>
            </w:r>
          </w:p>
          <w:p w14:paraId="5E62FEB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lone</w:t>
            </w:r>
          </w:p>
          <w:p w14:paraId="16D1BCB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colchicine </w:t>
            </w:r>
          </w:p>
          <w:p w14:paraId="0740BDD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valaciclovir</w:t>
            </w:r>
          </w:p>
          <w:p w14:paraId="59BF143A" w14:textId="77777777" w:rsidR="000B0EC8" w:rsidRPr="00A46BD6" w:rsidRDefault="000B0EC8" w:rsidP="000B1C53">
            <w:pPr>
              <w:spacing w:after="0"/>
              <w:rPr>
                <w:rFonts w:ascii="Times New Roman" w:hAnsi="Times New Roman"/>
                <w:sz w:val="24"/>
                <w:szCs w:val="24"/>
              </w:rPr>
            </w:pPr>
          </w:p>
          <w:p w14:paraId="1277E75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week 0-8)</w:t>
            </w:r>
          </w:p>
          <w:p w14:paraId="1CF2A82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 azathioprine, methyldopa</w:t>
            </w:r>
          </w:p>
          <w:p w14:paraId="2429DF2C" w14:textId="77777777" w:rsidR="000B0EC8" w:rsidRPr="00A46BD6" w:rsidRDefault="000B0EC8" w:rsidP="000B1C53">
            <w:pPr>
              <w:spacing w:after="0"/>
              <w:rPr>
                <w:rFonts w:ascii="Times New Roman" w:hAnsi="Times New Roman"/>
                <w:sz w:val="24"/>
                <w:szCs w:val="24"/>
              </w:rPr>
            </w:pPr>
          </w:p>
        </w:tc>
        <w:tc>
          <w:tcPr>
            <w:tcW w:w="1423" w:type="dxa"/>
            <w:tcBorders>
              <w:top w:val="nil"/>
              <w:left w:val="nil"/>
              <w:bottom w:val="nil"/>
              <w:right w:val="nil"/>
            </w:tcBorders>
          </w:tcPr>
          <w:p w14:paraId="75637040"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lastRenderedPageBreak/>
              <w:t>SLE</w:t>
            </w:r>
          </w:p>
          <w:p w14:paraId="02D63C38" w14:textId="77777777" w:rsidR="000B0EC8" w:rsidRPr="00A46BD6" w:rsidRDefault="000B0EC8" w:rsidP="000B1C53">
            <w:pPr>
              <w:spacing w:after="0"/>
              <w:rPr>
                <w:rFonts w:ascii="Times New Roman" w:hAnsi="Times New Roman"/>
                <w:sz w:val="24"/>
                <w:szCs w:val="24"/>
                <w:lang w:val="nl-NL"/>
              </w:rPr>
            </w:pPr>
          </w:p>
          <w:p w14:paraId="6FD0D249" w14:textId="77777777" w:rsidR="000B0EC8" w:rsidRPr="00A46BD6" w:rsidRDefault="000B0EC8" w:rsidP="000B1C53">
            <w:pPr>
              <w:spacing w:after="0"/>
              <w:rPr>
                <w:rFonts w:ascii="Times New Roman" w:hAnsi="Times New Roman"/>
                <w:sz w:val="24"/>
                <w:szCs w:val="24"/>
                <w:lang w:val="nl-NL"/>
              </w:rPr>
            </w:pPr>
          </w:p>
          <w:p w14:paraId="39201F3A" w14:textId="77777777" w:rsidR="000B0EC8" w:rsidRPr="00A46BD6" w:rsidRDefault="000B0EC8" w:rsidP="000B1C53">
            <w:pPr>
              <w:spacing w:after="0"/>
              <w:rPr>
                <w:rFonts w:ascii="Times New Roman" w:hAnsi="Times New Roman"/>
                <w:sz w:val="24"/>
                <w:szCs w:val="24"/>
                <w:lang w:val="nl-NL"/>
              </w:rPr>
            </w:pPr>
          </w:p>
          <w:p w14:paraId="205AC36C" w14:textId="77777777" w:rsidR="000B0EC8" w:rsidRPr="00A46BD6" w:rsidRDefault="000B0EC8" w:rsidP="000B1C53">
            <w:pPr>
              <w:spacing w:after="0"/>
              <w:rPr>
                <w:rFonts w:ascii="Times New Roman" w:hAnsi="Times New Roman"/>
                <w:sz w:val="24"/>
                <w:szCs w:val="24"/>
                <w:lang w:val="nl-NL"/>
              </w:rPr>
            </w:pPr>
          </w:p>
          <w:p w14:paraId="5507C76C" w14:textId="77777777" w:rsidR="000B0EC8" w:rsidRPr="00A46BD6" w:rsidRDefault="000B0EC8" w:rsidP="000B1C53">
            <w:pPr>
              <w:spacing w:after="0"/>
              <w:rPr>
                <w:rFonts w:ascii="Times New Roman" w:hAnsi="Times New Roman"/>
                <w:sz w:val="24"/>
                <w:szCs w:val="24"/>
                <w:lang w:val="nl-NL"/>
              </w:rPr>
            </w:pPr>
          </w:p>
          <w:p w14:paraId="267A5520" w14:textId="77777777" w:rsidR="000B0EC8" w:rsidRPr="00A46BD6" w:rsidRDefault="000B0EC8" w:rsidP="000B1C53">
            <w:pPr>
              <w:spacing w:after="0"/>
              <w:rPr>
                <w:rFonts w:ascii="Times New Roman" w:hAnsi="Times New Roman"/>
                <w:sz w:val="24"/>
                <w:szCs w:val="24"/>
                <w:lang w:val="nl-NL"/>
              </w:rPr>
            </w:pPr>
          </w:p>
          <w:p w14:paraId="3E206CC4" w14:textId="77777777" w:rsidR="000B0EC8" w:rsidRPr="00A46BD6" w:rsidRDefault="000B0EC8" w:rsidP="000B1C53">
            <w:pPr>
              <w:spacing w:after="0"/>
              <w:rPr>
                <w:rFonts w:ascii="Times New Roman" w:hAnsi="Times New Roman"/>
                <w:sz w:val="24"/>
                <w:szCs w:val="24"/>
                <w:lang w:val="nl-NL"/>
              </w:rPr>
            </w:pPr>
          </w:p>
          <w:p w14:paraId="7CF96142" w14:textId="77777777" w:rsidR="000B0EC8" w:rsidRPr="00A46BD6" w:rsidRDefault="000B0EC8" w:rsidP="000B1C53">
            <w:pPr>
              <w:spacing w:after="0"/>
              <w:rPr>
                <w:rFonts w:ascii="Times New Roman" w:hAnsi="Times New Roman"/>
                <w:sz w:val="24"/>
                <w:szCs w:val="24"/>
                <w:lang w:val="nl-NL"/>
              </w:rPr>
            </w:pPr>
          </w:p>
          <w:p w14:paraId="06151AD0" w14:textId="77777777" w:rsidR="000B0EC8" w:rsidRPr="00A46BD6" w:rsidRDefault="000B0EC8" w:rsidP="000B1C53">
            <w:pPr>
              <w:spacing w:after="0"/>
              <w:rPr>
                <w:rFonts w:ascii="Times New Roman" w:hAnsi="Times New Roman"/>
                <w:sz w:val="24"/>
                <w:szCs w:val="24"/>
                <w:lang w:val="nl-NL"/>
              </w:rPr>
            </w:pPr>
          </w:p>
          <w:p w14:paraId="72B25E86" w14:textId="77777777" w:rsidR="000B0EC8" w:rsidRPr="00A46BD6" w:rsidRDefault="000B0EC8" w:rsidP="000B1C53">
            <w:pPr>
              <w:spacing w:after="0"/>
              <w:rPr>
                <w:rFonts w:ascii="Times New Roman" w:hAnsi="Times New Roman"/>
                <w:sz w:val="24"/>
                <w:szCs w:val="24"/>
                <w:lang w:val="nl-NL"/>
              </w:rPr>
            </w:pPr>
          </w:p>
          <w:p w14:paraId="3FE12707" w14:textId="77777777" w:rsidR="000B0EC8" w:rsidRPr="00A46BD6" w:rsidRDefault="000B0EC8" w:rsidP="000B1C53">
            <w:pPr>
              <w:spacing w:after="0"/>
              <w:rPr>
                <w:rFonts w:ascii="Times New Roman" w:hAnsi="Times New Roman"/>
                <w:sz w:val="24"/>
                <w:szCs w:val="24"/>
                <w:lang w:val="nl-NL"/>
              </w:rPr>
            </w:pPr>
          </w:p>
          <w:p w14:paraId="3BA30432"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Ktx</w:t>
            </w:r>
          </w:p>
          <w:p w14:paraId="77E4C508" w14:textId="77777777" w:rsidR="000B0EC8" w:rsidRPr="00A46BD6" w:rsidRDefault="000B0EC8" w:rsidP="000B1C53">
            <w:pPr>
              <w:spacing w:after="0"/>
              <w:rPr>
                <w:rFonts w:ascii="Times New Roman" w:hAnsi="Times New Roman"/>
                <w:sz w:val="24"/>
                <w:szCs w:val="24"/>
                <w:lang w:val="nl-NL"/>
              </w:rPr>
            </w:pPr>
          </w:p>
          <w:p w14:paraId="1E67C011" w14:textId="77777777" w:rsidR="000B0EC8" w:rsidRPr="00A46BD6" w:rsidRDefault="000B0EC8" w:rsidP="000B1C53">
            <w:pPr>
              <w:spacing w:after="0"/>
              <w:rPr>
                <w:rFonts w:ascii="Times New Roman" w:hAnsi="Times New Roman"/>
                <w:sz w:val="24"/>
                <w:szCs w:val="24"/>
                <w:lang w:val="nl-NL"/>
              </w:rPr>
            </w:pPr>
          </w:p>
          <w:p w14:paraId="0D3FFEE8" w14:textId="77777777" w:rsidR="000B0EC8" w:rsidRPr="00A46BD6" w:rsidRDefault="000B0EC8" w:rsidP="000B1C53">
            <w:pPr>
              <w:spacing w:after="0"/>
              <w:rPr>
                <w:rFonts w:ascii="Times New Roman" w:hAnsi="Times New Roman"/>
                <w:sz w:val="24"/>
                <w:szCs w:val="24"/>
                <w:lang w:val="nl-NL"/>
              </w:rPr>
            </w:pPr>
          </w:p>
          <w:p w14:paraId="6B22BCA1" w14:textId="77777777" w:rsidR="000B0EC8" w:rsidRPr="00A46BD6" w:rsidRDefault="000B0EC8" w:rsidP="000B1C53">
            <w:pPr>
              <w:spacing w:after="0"/>
              <w:rPr>
                <w:rFonts w:ascii="Times New Roman" w:hAnsi="Times New Roman"/>
                <w:sz w:val="24"/>
                <w:szCs w:val="24"/>
                <w:lang w:val="nl-NL"/>
              </w:rPr>
            </w:pPr>
          </w:p>
          <w:p w14:paraId="2EAB6F17"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SLE</w:t>
            </w:r>
          </w:p>
          <w:p w14:paraId="01D18FEA" w14:textId="77777777" w:rsidR="000B0EC8" w:rsidRPr="00A46BD6" w:rsidRDefault="000B0EC8" w:rsidP="000B1C53">
            <w:pPr>
              <w:spacing w:after="0"/>
              <w:rPr>
                <w:rFonts w:ascii="Times New Roman" w:hAnsi="Times New Roman"/>
                <w:sz w:val="24"/>
                <w:szCs w:val="24"/>
                <w:lang w:val="nl-NL"/>
              </w:rPr>
            </w:pPr>
          </w:p>
          <w:p w14:paraId="5F8AAD37" w14:textId="77777777" w:rsidR="000B0EC8" w:rsidRPr="00A46BD6" w:rsidRDefault="000B0EC8" w:rsidP="000B1C53">
            <w:pPr>
              <w:spacing w:after="0"/>
              <w:rPr>
                <w:rFonts w:ascii="Times New Roman" w:hAnsi="Times New Roman"/>
                <w:sz w:val="24"/>
                <w:szCs w:val="24"/>
                <w:lang w:val="nl-NL"/>
              </w:rPr>
            </w:pPr>
          </w:p>
          <w:p w14:paraId="66241370" w14:textId="77777777" w:rsidR="000B0EC8" w:rsidRPr="00A46BD6" w:rsidRDefault="000B0EC8" w:rsidP="000B1C53">
            <w:pPr>
              <w:spacing w:after="0"/>
              <w:rPr>
                <w:rFonts w:ascii="Times New Roman" w:hAnsi="Times New Roman"/>
                <w:sz w:val="24"/>
                <w:szCs w:val="24"/>
                <w:lang w:val="nl-NL"/>
              </w:rPr>
            </w:pPr>
          </w:p>
          <w:p w14:paraId="110A9538" w14:textId="77777777" w:rsidR="000B0EC8" w:rsidRPr="00A46BD6" w:rsidRDefault="000B0EC8" w:rsidP="000B1C53">
            <w:pPr>
              <w:spacing w:after="0"/>
              <w:rPr>
                <w:rFonts w:ascii="Times New Roman" w:hAnsi="Times New Roman"/>
                <w:sz w:val="24"/>
                <w:szCs w:val="24"/>
                <w:lang w:val="nl-NL"/>
              </w:rPr>
            </w:pPr>
          </w:p>
          <w:p w14:paraId="5E0B3D8A"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Ktx</w:t>
            </w:r>
          </w:p>
          <w:p w14:paraId="7044B9D0" w14:textId="77777777" w:rsidR="000B0EC8" w:rsidRPr="00A46BD6" w:rsidRDefault="000B0EC8" w:rsidP="000B1C53">
            <w:pPr>
              <w:spacing w:after="0"/>
              <w:rPr>
                <w:rFonts w:ascii="Times New Roman" w:hAnsi="Times New Roman"/>
                <w:sz w:val="24"/>
                <w:szCs w:val="24"/>
                <w:lang w:val="nl-NL"/>
              </w:rPr>
            </w:pPr>
          </w:p>
          <w:p w14:paraId="179942DF" w14:textId="77777777" w:rsidR="000B0EC8" w:rsidRPr="00A46BD6" w:rsidRDefault="000B0EC8" w:rsidP="000B1C53">
            <w:pPr>
              <w:spacing w:after="0"/>
              <w:rPr>
                <w:rFonts w:ascii="Times New Roman" w:hAnsi="Times New Roman"/>
                <w:sz w:val="24"/>
                <w:szCs w:val="24"/>
                <w:lang w:val="nl-NL"/>
              </w:rPr>
            </w:pPr>
          </w:p>
          <w:p w14:paraId="6DA72479" w14:textId="77777777" w:rsidR="000B0EC8" w:rsidRPr="00A46BD6" w:rsidRDefault="000B0EC8" w:rsidP="000B1C53">
            <w:pPr>
              <w:spacing w:after="0"/>
              <w:rPr>
                <w:rFonts w:ascii="Times New Roman" w:hAnsi="Times New Roman"/>
                <w:sz w:val="24"/>
                <w:szCs w:val="24"/>
                <w:lang w:val="nl-NL"/>
              </w:rPr>
            </w:pPr>
          </w:p>
          <w:p w14:paraId="402F3064" w14:textId="77777777" w:rsidR="000B0EC8" w:rsidRPr="00A46BD6" w:rsidRDefault="000B0EC8" w:rsidP="000B1C53">
            <w:pPr>
              <w:spacing w:after="0"/>
              <w:rPr>
                <w:rFonts w:ascii="Times New Roman" w:hAnsi="Times New Roman"/>
                <w:sz w:val="24"/>
                <w:szCs w:val="24"/>
                <w:lang w:val="nl-NL"/>
              </w:rPr>
            </w:pPr>
          </w:p>
          <w:p w14:paraId="6D603EAC" w14:textId="77777777" w:rsidR="000B0EC8" w:rsidRPr="00A46BD6" w:rsidRDefault="000B0EC8" w:rsidP="000B1C53">
            <w:pPr>
              <w:spacing w:after="0"/>
              <w:rPr>
                <w:rFonts w:ascii="Times New Roman" w:hAnsi="Times New Roman"/>
                <w:sz w:val="24"/>
                <w:szCs w:val="24"/>
                <w:lang w:val="nl-NL"/>
              </w:rPr>
            </w:pPr>
          </w:p>
          <w:p w14:paraId="20513E3A"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Ltx</w:t>
            </w:r>
          </w:p>
          <w:p w14:paraId="67CD06B8" w14:textId="77777777" w:rsidR="000B0EC8" w:rsidRPr="00A46BD6" w:rsidRDefault="000B0EC8" w:rsidP="000B1C53">
            <w:pPr>
              <w:spacing w:after="0"/>
              <w:rPr>
                <w:rFonts w:ascii="Times New Roman" w:hAnsi="Times New Roman"/>
                <w:sz w:val="24"/>
                <w:szCs w:val="24"/>
                <w:lang w:val="nl-NL"/>
              </w:rPr>
            </w:pPr>
          </w:p>
          <w:p w14:paraId="3F879DE8" w14:textId="77777777" w:rsidR="000B0EC8" w:rsidRPr="00A46BD6" w:rsidRDefault="000B0EC8" w:rsidP="000B1C53">
            <w:pPr>
              <w:spacing w:after="0"/>
              <w:rPr>
                <w:rFonts w:ascii="Times New Roman" w:hAnsi="Times New Roman"/>
                <w:sz w:val="24"/>
                <w:szCs w:val="24"/>
                <w:lang w:val="nl-NL"/>
              </w:rPr>
            </w:pPr>
          </w:p>
          <w:p w14:paraId="50C197AF" w14:textId="77777777" w:rsidR="000B0EC8" w:rsidRPr="00A46BD6" w:rsidRDefault="000B0EC8" w:rsidP="000B1C53">
            <w:pPr>
              <w:spacing w:after="0"/>
              <w:rPr>
                <w:rFonts w:ascii="Times New Roman" w:hAnsi="Times New Roman"/>
                <w:sz w:val="24"/>
                <w:szCs w:val="24"/>
                <w:lang w:val="nl-NL"/>
              </w:rPr>
            </w:pPr>
          </w:p>
          <w:p w14:paraId="2DE4FC93" w14:textId="77777777" w:rsidR="000B0EC8" w:rsidRPr="00A46BD6" w:rsidRDefault="000B0EC8" w:rsidP="000B1C53">
            <w:pPr>
              <w:spacing w:after="0"/>
              <w:rPr>
                <w:rFonts w:ascii="Times New Roman" w:hAnsi="Times New Roman"/>
                <w:sz w:val="24"/>
                <w:szCs w:val="24"/>
                <w:lang w:val="nl-NL"/>
              </w:rPr>
            </w:pPr>
          </w:p>
          <w:p w14:paraId="44BA71BD"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Hyper IgD syndrome</w:t>
            </w:r>
          </w:p>
        </w:tc>
        <w:tc>
          <w:tcPr>
            <w:tcW w:w="1417" w:type="dxa"/>
            <w:tcBorders>
              <w:top w:val="nil"/>
              <w:left w:val="nil"/>
              <w:bottom w:val="nil"/>
              <w:right w:val="nil"/>
            </w:tcBorders>
          </w:tcPr>
          <w:p w14:paraId="3FAA2D7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Male</w:t>
            </w:r>
          </w:p>
          <w:p w14:paraId="7E9DE9F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0B2699F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62EDEA74" w14:textId="77777777" w:rsidR="000B0EC8" w:rsidRPr="00A46BD6" w:rsidRDefault="000B0EC8" w:rsidP="000B1C53">
            <w:pPr>
              <w:spacing w:after="0"/>
              <w:rPr>
                <w:rFonts w:ascii="Times New Roman" w:hAnsi="Times New Roman"/>
                <w:sz w:val="24"/>
                <w:szCs w:val="24"/>
              </w:rPr>
            </w:pPr>
          </w:p>
          <w:p w14:paraId="5C484DCA" w14:textId="77777777" w:rsidR="000B0EC8" w:rsidRPr="00A46BD6" w:rsidRDefault="000B0EC8" w:rsidP="000B1C53">
            <w:pPr>
              <w:spacing w:after="0"/>
              <w:rPr>
                <w:rFonts w:ascii="Times New Roman" w:hAnsi="Times New Roman"/>
                <w:sz w:val="24"/>
                <w:szCs w:val="24"/>
              </w:rPr>
            </w:pPr>
          </w:p>
          <w:p w14:paraId="5CDD1C91" w14:textId="77777777" w:rsidR="000B0EC8" w:rsidRPr="00A46BD6" w:rsidRDefault="000B0EC8" w:rsidP="000B1C53">
            <w:pPr>
              <w:spacing w:after="0"/>
              <w:rPr>
                <w:rFonts w:ascii="Times New Roman" w:hAnsi="Times New Roman"/>
                <w:sz w:val="24"/>
                <w:szCs w:val="24"/>
              </w:rPr>
            </w:pPr>
          </w:p>
          <w:p w14:paraId="299DCCE1" w14:textId="77777777" w:rsidR="000B0EC8" w:rsidRPr="00A46BD6" w:rsidRDefault="000B0EC8" w:rsidP="000B1C53">
            <w:pPr>
              <w:spacing w:after="0"/>
              <w:rPr>
                <w:rFonts w:ascii="Times New Roman" w:hAnsi="Times New Roman"/>
                <w:sz w:val="24"/>
                <w:szCs w:val="24"/>
              </w:rPr>
            </w:pPr>
          </w:p>
          <w:p w14:paraId="25C9A44A" w14:textId="77777777" w:rsidR="000B0EC8" w:rsidRPr="00A46BD6" w:rsidRDefault="000B0EC8" w:rsidP="000B1C53">
            <w:pPr>
              <w:spacing w:after="0"/>
              <w:rPr>
                <w:rFonts w:ascii="Times New Roman" w:hAnsi="Times New Roman"/>
                <w:sz w:val="24"/>
                <w:szCs w:val="24"/>
              </w:rPr>
            </w:pPr>
          </w:p>
          <w:p w14:paraId="43B06879" w14:textId="77777777" w:rsidR="000B0EC8" w:rsidRPr="00A46BD6" w:rsidRDefault="000B0EC8" w:rsidP="000B1C53">
            <w:pPr>
              <w:spacing w:after="0"/>
              <w:rPr>
                <w:rFonts w:ascii="Times New Roman" w:hAnsi="Times New Roman"/>
                <w:sz w:val="24"/>
                <w:szCs w:val="24"/>
              </w:rPr>
            </w:pPr>
          </w:p>
          <w:p w14:paraId="61A4CFA2" w14:textId="77777777" w:rsidR="000B0EC8" w:rsidRPr="00A46BD6" w:rsidRDefault="000B0EC8" w:rsidP="000B1C53">
            <w:pPr>
              <w:spacing w:after="0"/>
              <w:rPr>
                <w:rFonts w:ascii="Times New Roman" w:hAnsi="Times New Roman"/>
                <w:sz w:val="24"/>
                <w:szCs w:val="24"/>
              </w:rPr>
            </w:pPr>
          </w:p>
          <w:p w14:paraId="0ABE665A" w14:textId="77777777" w:rsidR="000B0EC8" w:rsidRPr="00A46BD6" w:rsidRDefault="000B0EC8" w:rsidP="000B1C53">
            <w:pPr>
              <w:spacing w:after="0"/>
              <w:rPr>
                <w:rFonts w:ascii="Times New Roman" w:hAnsi="Times New Roman"/>
                <w:sz w:val="24"/>
                <w:szCs w:val="24"/>
              </w:rPr>
            </w:pPr>
          </w:p>
          <w:p w14:paraId="45693EC5" w14:textId="77777777" w:rsidR="000B0EC8" w:rsidRPr="00A46BD6" w:rsidRDefault="000B0EC8" w:rsidP="000B1C53">
            <w:pPr>
              <w:spacing w:after="0"/>
              <w:rPr>
                <w:rFonts w:ascii="Times New Roman" w:hAnsi="Times New Roman"/>
                <w:sz w:val="24"/>
                <w:szCs w:val="24"/>
              </w:rPr>
            </w:pPr>
          </w:p>
          <w:p w14:paraId="7199EE9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3964288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41 weeks</w:t>
            </w:r>
          </w:p>
          <w:p w14:paraId="5274542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w:t>
            </w:r>
          </w:p>
          <w:p w14:paraId="53CD5F71" w14:textId="77777777" w:rsidR="000B0EC8" w:rsidRPr="00A46BD6" w:rsidRDefault="000B0EC8" w:rsidP="000B1C53">
            <w:pPr>
              <w:spacing w:after="0"/>
              <w:rPr>
                <w:rFonts w:ascii="Times New Roman" w:hAnsi="Times New Roman"/>
                <w:sz w:val="24"/>
                <w:szCs w:val="24"/>
              </w:rPr>
            </w:pPr>
          </w:p>
          <w:p w14:paraId="08D354E3" w14:textId="77777777" w:rsidR="000B0EC8" w:rsidRPr="00A46BD6" w:rsidRDefault="000B0EC8" w:rsidP="000B1C53">
            <w:pPr>
              <w:spacing w:after="0"/>
              <w:rPr>
                <w:rFonts w:ascii="Times New Roman" w:hAnsi="Times New Roman"/>
                <w:sz w:val="24"/>
                <w:szCs w:val="24"/>
              </w:rPr>
            </w:pPr>
          </w:p>
          <w:p w14:paraId="2E6C2BF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06E019C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5 weeks</w:t>
            </w:r>
          </w:p>
          <w:p w14:paraId="5E496F62" w14:textId="77777777" w:rsidR="000B0EC8" w:rsidRPr="00A46BD6" w:rsidRDefault="000B0EC8" w:rsidP="000B1C53">
            <w:pPr>
              <w:spacing w:after="0"/>
              <w:rPr>
                <w:rFonts w:ascii="Times New Roman" w:hAnsi="Times New Roman"/>
                <w:sz w:val="24"/>
                <w:szCs w:val="24"/>
              </w:rPr>
            </w:pPr>
          </w:p>
          <w:p w14:paraId="4242F41E" w14:textId="77777777" w:rsidR="000B0EC8" w:rsidRPr="00A46BD6" w:rsidRDefault="000B0EC8" w:rsidP="000B1C53">
            <w:pPr>
              <w:spacing w:after="0"/>
              <w:rPr>
                <w:rFonts w:ascii="Times New Roman" w:hAnsi="Times New Roman"/>
                <w:sz w:val="24"/>
                <w:szCs w:val="24"/>
              </w:rPr>
            </w:pPr>
          </w:p>
          <w:p w14:paraId="1D9C03DC" w14:textId="77777777" w:rsidR="000B0EC8" w:rsidRPr="00A46BD6" w:rsidRDefault="000B0EC8" w:rsidP="000B1C53">
            <w:pPr>
              <w:spacing w:after="0"/>
              <w:rPr>
                <w:rFonts w:ascii="Times New Roman" w:hAnsi="Times New Roman"/>
                <w:sz w:val="24"/>
                <w:szCs w:val="24"/>
              </w:rPr>
            </w:pPr>
          </w:p>
          <w:p w14:paraId="054CC40D" w14:textId="77777777" w:rsidR="000B0EC8" w:rsidRPr="00A46BD6" w:rsidRDefault="000B0EC8" w:rsidP="000B1C53">
            <w:pPr>
              <w:spacing w:after="0"/>
              <w:rPr>
                <w:rFonts w:ascii="Times New Roman" w:hAnsi="Times New Roman"/>
                <w:sz w:val="24"/>
                <w:szCs w:val="24"/>
              </w:rPr>
            </w:pPr>
          </w:p>
          <w:p w14:paraId="6D09D1E1" w14:textId="77777777" w:rsidR="000B0EC8" w:rsidRPr="00A46BD6" w:rsidRDefault="000B0EC8" w:rsidP="000B1C53">
            <w:pPr>
              <w:spacing w:after="0"/>
              <w:rPr>
                <w:rFonts w:ascii="Times New Roman" w:hAnsi="Times New Roman"/>
                <w:sz w:val="24"/>
                <w:szCs w:val="24"/>
              </w:rPr>
            </w:pPr>
          </w:p>
          <w:p w14:paraId="2CC5968E" w14:textId="77777777" w:rsidR="000B0EC8" w:rsidRPr="00A46BD6" w:rsidRDefault="000B0EC8" w:rsidP="000B1C53">
            <w:pPr>
              <w:spacing w:after="0"/>
              <w:rPr>
                <w:rFonts w:ascii="Times New Roman" w:hAnsi="Times New Roman"/>
                <w:sz w:val="24"/>
                <w:szCs w:val="24"/>
              </w:rPr>
            </w:pPr>
          </w:p>
          <w:p w14:paraId="332D9C21" w14:textId="77777777" w:rsidR="000B0EC8" w:rsidRPr="00A46BD6" w:rsidRDefault="000B0EC8" w:rsidP="000B1C53">
            <w:pPr>
              <w:spacing w:after="0"/>
              <w:rPr>
                <w:rFonts w:ascii="Times New Roman" w:hAnsi="Times New Roman"/>
                <w:sz w:val="24"/>
                <w:szCs w:val="24"/>
              </w:rPr>
            </w:pPr>
          </w:p>
          <w:p w14:paraId="77CB6FF5" w14:textId="77777777" w:rsidR="000B0EC8" w:rsidRPr="00A46BD6" w:rsidRDefault="000B0EC8" w:rsidP="000B1C53">
            <w:pPr>
              <w:spacing w:after="0"/>
              <w:rPr>
                <w:rFonts w:ascii="Times New Roman" w:hAnsi="Times New Roman"/>
                <w:sz w:val="24"/>
                <w:szCs w:val="24"/>
              </w:rPr>
            </w:pPr>
          </w:p>
          <w:p w14:paraId="5292FF44" w14:textId="77777777" w:rsidR="000B0EC8" w:rsidRPr="00A46BD6" w:rsidRDefault="000B0EC8" w:rsidP="000B1C53">
            <w:pPr>
              <w:spacing w:after="0"/>
              <w:rPr>
                <w:rFonts w:ascii="Times New Roman" w:hAnsi="Times New Roman"/>
                <w:sz w:val="24"/>
                <w:szCs w:val="24"/>
              </w:rPr>
            </w:pPr>
          </w:p>
          <w:p w14:paraId="6C57B7E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7C362D5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1 weeks</w:t>
            </w:r>
          </w:p>
          <w:p w14:paraId="457582EC" w14:textId="77777777" w:rsidR="000B0EC8" w:rsidRPr="00A46BD6" w:rsidRDefault="000B0EC8" w:rsidP="000B1C53">
            <w:pPr>
              <w:spacing w:after="0"/>
              <w:rPr>
                <w:rFonts w:ascii="Times New Roman" w:hAnsi="Times New Roman"/>
                <w:sz w:val="24"/>
                <w:szCs w:val="24"/>
              </w:rPr>
            </w:pPr>
          </w:p>
          <w:p w14:paraId="482C735F" w14:textId="77777777" w:rsidR="000B0EC8" w:rsidRPr="00A46BD6" w:rsidRDefault="000B0EC8" w:rsidP="000B1C53">
            <w:pPr>
              <w:spacing w:after="0"/>
              <w:rPr>
                <w:rFonts w:ascii="Times New Roman" w:hAnsi="Times New Roman"/>
                <w:sz w:val="24"/>
                <w:szCs w:val="24"/>
              </w:rPr>
            </w:pPr>
          </w:p>
          <w:p w14:paraId="6C52E2F8" w14:textId="77777777" w:rsidR="000B0EC8" w:rsidRPr="00A46BD6" w:rsidRDefault="000B0EC8" w:rsidP="000B1C53">
            <w:pPr>
              <w:spacing w:after="0"/>
              <w:rPr>
                <w:rFonts w:ascii="Times New Roman" w:hAnsi="Times New Roman"/>
                <w:sz w:val="24"/>
                <w:szCs w:val="24"/>
              </w:rPr>
            </w:pPr>
          </w:p>
          <w:p w14:paraId="42DA2DA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4716D06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6 weeks</w:t>
            </w:r>
          </w:p>
          <w:p w14:paraId="51463D6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0EAFBDBE" w14:textId="77777777" w:rsidR="000B0EC8" w:rsidRPr="00A46BD6" w:rsidRDefault="000B0EC8" w:rsidP="000B1C53">
            <w:pPr>
              <w:spacing w:after="0"/>
              <w:rPr>
                <w:rFonts w:ascii="Times New Roman" w:hAnsi="Times New Roman"/>
                <w:sz w:val="24"/>
                <w:szCs w:val="24"/>
              </w:rPr>
            </w:pPr>
          </w:p>
          <w:p w14:paraId="070EE384" w14:textId="77777777" w:rsidR="000B0EC8" w:rsidRPr="00A46BD6" w:rsidRDefault="000B0EC8" w:rsidP="000B1C53">
            <w:pPr>
              <w:spacing w:after="0"/>
              <w:rPr>
                <w:rFonts w:ascii="Times New Roman" w:hAnsi="Times New Roman"/>
                <w:sz w:val="24"/>
                <w:szCs w:val="24"/>
              </w:rPr>
            </w:pPr>
          </w:p>
          <w:p w14:paraId="613AE8FC" w14:textId="77777777" w:rsidR="000B0EC8" w:rsidRPr="00A46BD6" w:rsidRDefault="000B0EC8" w:rsidP="000B1C53">
            <w:pPr>
              <w:spacing w:after="0"/>
              <w:rPr>
                <w:rFonts w:ascii="Times New Roman" w:hAnsi="Times New Roman"/>
                <w:sz w:val="24"/>
                <w:szCs w:val="24"/>
              </w:rPr>
            </w:pPr>
          </w:p>
          <w:p w14:paraId="2C0907EE" w14:textId="77777777" w:rsidR="000B0EC8" w:rsidRPr="00A46BD6" w:rsidRDefault="000B0EC8" w:rsidP="000B1C53">
            <w:pPr>
              <w:spacing w:after="0"/>
              <w:rPr>
                <w:rFonts w:ascii="Times New Roman" w:hAnsi="Times New Roman"/>
                <w:sz w:val="24"/>
                <w:szCs w:val="24"/>
              </w:rPr>
            </w:pPr>
          </w:p>
          <w:p w14:paraId="7181FD0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22D46E3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6 weeks</w:t>
            </w:r>
          </w:p>
          <w:p w14:paraId="4A947C2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tc>
        <w:tc>
          <w:tcPr>
            <w:tcW w:w="3119" w:type="dxa"/>
            <w:tcBorders>
              <w:top w:val="nil"/>
              <w:left w:val="nil"/>
              <w:bottom w:val="nil"/>
              <w:right w:val="nil"/>
            </w:tcBorders>
          </w:tcPr>
          <w:p w14:paraId="3D6BFE5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 xml:space="preserve">Microtia </w:t>
            </w:r>
          </w:p>
          <w:p w14:paraId="730A554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ACA</w:t>
            </w:r>
          </w:p>
          <w:p w14:paraId="6E77868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lobomal cyst</w:t>
            </w:r>
          </w:p>
          <w:p w14:paraId="7A709FD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Olfactory nerve agenesis</w:t>
            </w:r>
          </w:p>
          <w:p w14:paraId="4DAFE65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pertelorism</w:t>
            </w:r>
          </w:p>
          <w:p w14:paraId="7025B56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alar hypoplasia</w:t>
            </w:r>
          </w:p>
          <w:p w14:paraId="71AE44E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rachycephaly</w:t>
            </w:r>
          </w:p>
          <w:p w14:paraId="459558C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retrognathia</w:t>
            </w:r>
          </w:p>
          <w:p w14:paraId="0D7AEF6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sophageal atresia type III</w:t>
            </w:r>
          </w:p>
          <w:p w14:paraId="403F35F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retroesophageal right subclavian artery</w:t>
            </w:r>
          </w:p>
          <w:p w14:paraId="5405D54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ampto‐/clinodactylia</w:t>
            </w:r>
            <w:r w:rsidRPr="00A46BD6">
              <w:rPr>
                <w:rFonts w:ascii="Times New Roman" w:hAnsi="Times New Roman"/>
                <w:sz w:val="24"/>
                <w:szCs w:val="24"/>
              </w:rPr>
              <w:tab/>
            </w:r>
          </w:p>
          <w:p w14:paraId="7ED45730" w14:textId="77777777" w:rsidR="000B0EC8" w:rsidRPr="00A46BD6" w:rsidRDefault="000B0EC8" w:rsidP="000B1C53">
            <w:pPr>
              <w:spacing w:after="0"/>
              <w:rPr>
                <w:rFonts w:ascii="Times New Roman" w:hAnsi="Times New Roman"/>
                <w:sz w:val="24"/>
                <w:szCs w:val="24"/>
              </w:rPr>
            </w:pPr>
          </w:p>
          <w:p w14:paraId="3321CE7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tia</w:t>
            </w:r>
          </w:p>
          <w:p w14:paraId="32F97E3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External Auditory Canal Atresia</w:t>
            </w:r>
          </w:p>
          <w:p w14:paraId="286C1AE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enign cyst right kidney</w:t>
            </w:r>
          </w:p>
          <w:p w14:paraId="5650498F" w14:textId="77777777" w:rsidR="000B0EC8" w:rsidRPr="00A46BD6" w:rsidRDefault="000B0EC8" w:rsidP="000B1C53">
            <w:pPr>
              <w:spacing w:after="0"/>
              <w:rPr>
                <w:rFonts w:ascii="Times New Roman" w:hAnsi="Times New Roman"/>
                <w:sz w:val="24"/>
                <w:szCs w:val="24"/>
              </w:rPr>
            </w:pPr>
          </w:p>
          <w:p w14:paraId="6122DDA5" w14:textId="77777777" w:rsidR="000B0EC8" w:rsidRPr="00A46BD6" w:rsidRDefault="000B0EC8" w:rsidP="000B1C53">
            <w:pPr>
              <w:spacing w:after="0"/>
              <w:rPr>
                <w:rFonts w:ascii="Times New Roman" w:hAnsi="Times New Roman"/>
                <w:sz w:val="24"/>
                <w:szCs w:val="24"/>
              </w:rPr>
            </w:pPr>
          </w:p>
          <w:p w14:paraId="119DF5F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racheo‐esophageal atresia type 3</w:t>
            </w:r>
          </w:p>
          <w:p w14:paraId="73F18ADF" w14:textId="77777777" w:rsidR="000B0EC8" w:rsidRPr="00A46BD6" w:rsidRDefault="000B0EC8" w:rsidP="000B1C53">
            <w:pPr>
              <w:spacing w:after="0"/>
              <w:rPr>
                <w:rFonts w:ascii="Times New Roman" w:hAnsi="Times New Roman"/>
                <w:sz w:val="24"/>
                <w:szCs w:val="24"/>
              </w:rPr>
            </w:pPr>
          </w:p>
          <w:p w14:paraId="1469892C" w14:textId="77777777" w:rsidR="000B0EC8" w:rsidRPr="00A46BD6" w:rsidRDefault="000B0EC8" w:rsidP="000B1C53">
            <w:pPr>
              <w:spacing w:after="0"/>
              <w:rPr>
                <w:rFonts w:ascii="Times New Roman" w:hAnsi="Times New Roman"/>
                <w:sz w:val="24"/>
                <w:szCs w:val="24"/>
              </w:rPr>
            </w:pPr>
          </w:p>
          <w:p w14:paraId="2FC00FB6" w14:textId="77777777" w:rsidR="000B0EC8" w:rsidRPr="00A46BD6" w:rsidRDefault="000B0EC8" w:rsidP="000B1C53">
            <w:pPr>
              <w:spacing w:after="0"/>
              <w:rPr>
                <w:rFonts w:ascii="Times New Roman" w:hAnsi="Times New Roman"/>
                <w:sz w:val="24"/>
                <w:szCs w:val="24"/>
              </w:rPr>
            </w:pPr>
          </w:p>
          <w:p w14:paraId="762791D4" w14:textId="77777777" w:rsidR="000B0EC8" w:rsidRPr="00A46BD6" w:rsidRDefault="000B0EC8" w:rsidP="000B1C53">
            <w:pPr>
              <w:spacing w:after="0"/>
              <w:rPr>
                <w:rFonts w:ascii="Times New Roman" w:hAnsi="Times New Roman"/>
                <w:sz w:val="24"/>
                <w:szCs w:val="24"/>
              </w:rPr>
            </w:pPr>
          </w:p>
          <w:p w14:paraId="6712749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Hydronephrosis </w:t>
            </w:r>
          </w:p>
          <w:p w14:paraId="4A109BF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utism</w:t>
            </w:r>
          </w:p>
          <w:p w14:paraId="7A3BAF36" w14:textId="77777777" w:rsidR="000B0EC8" w:rsidRPr="00A46BD6" w:rsidRDefault="000B0EC8" w:rsidP="000B1C53">
            <w:pPr>
              <w:spacing w:after="0"/>
              <w:rPr>
                <w:rFonts w:ascii="Times New Roman" w:hAnsi="Times New Roman"/>
                <w:sz w:val="24"/>
                <w:szCs w:val="24"/>
              </w:rPr>
            </w:pPr>
          </w:p>
          <w:p w14:paraId="5EBDA712" w14:textId="77777777" w:rsidR="000B0EC8" w:rsidRPr="00A46BD6" w:rsidRDefault="000B0EC8" w:rsidP="000B1C53">
            <w:pPr>
              <w:spacing w:after="0"/>
              <w:rPr>
                <w:rFonts w:ascii="Times New Roman" w:hAnsi="Times New Roman"/>
                <w:sz w:val="24"/>
                <w:szCs w:val="24"/>
              </w:rPr>
            </w:pPr>
          </w:p>
          <w:p w14:paraId="2CBF5281" w14:textId="77777777" w:rsidR="000B0EC8" w:rsidRPr="00A46BD6" w:rsidRDefault="000B0EC8" w:rsidP="000B1C53">
            <w:pPr>
              <w:spacing w:after="0"/>
              <w:rPr>
                <w:rFonts w:ascii="Times New Roman" w:hAnsi="Times New Roman"/>
                <w:sz w:val="24"/>
                <w:szCs w:val="24"/>
              </w:rPr>
            </w:pPr>
          </w:p>
          <w:p w14:paraId="42CCE718" w14:textId="77777777" w:rsidR="000B0EC8" w:rsidRPr="00A46BD6" w:rsidRDefault="000B0EC8" w:rsidP="000B1C53">
            <w:pPr>
              <w:spacing w:after="0"/>
              <w:rPr>
                <w:rFonts w:ascii="Times New Roman" w:hAnsi="Times New Roman"/>
                <w:sz w:val="24"/>
                <w:szCs w:val="24"/>
              </w:rPr>
            </w:pPr>
          </w:p>
          <w:p w14:paraId="49CA617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SD II</w:t>
            </w:r>
          </w:p>
          <w:p w14:paraId="740981E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symmetry of brain ventricles</w:t>
            </w:r>
          </w:p>
          <w:p w14:paraId="2BC91778" w14:textId="77777777" w:rsidR="000B0EC8" w:rsidRPr="00A46BD6" w:rsidRDefault="000B0EC8" w:rsidP="000B1C53">
            <w:pPr>
              <w:spacing w:after="0"/>
              <w:rPr>
                <w:rFonts w:ascii="Times New Roman" w:hAnsi="Times New Roman"/>
                <w:sz w:val="24"/>
                <w:szCs w:val="24"/>
              </w:rPr>
            </w:pPr>
          </w:p>
          <w:p w14:paraId="5C961203" w14:textId="77777777" w:rsidR="000B0EC8" w:rsidRPr="00A46BD6" w:rsidRDefault="000B0EC8" w:rsidP="000B1C53">
            <w:pPr>
              <w:spacing w:after="0"/>
              <w:rPr>
                <w:rFonts w:ascii="Times New Roman" w:hAnsi="Times New Roman"/>
                <w:sz w:val="24"/>
                <w:szCs w:val="24"/>
              </w:rPr>
            </w:pPr>
          </w:p>
          <w:p w14:paraId="043DD882" w14:textId="77777777" w:rsidR="000B0EC8" w:rsidRPr="00A46BD6" w:rsidRDefault="000B0EC8" w:rsidP="000B1C53">
            <w:pPr>
              <w:spacing w:after="0"/>
              <w:rPr>
                <w:rFonts w:ascii="Times New Roman" w:hAnsi="Times New Roman"/>
                <w:sz w:val="24"/>
                <w:szCs w:val="24"/>
              </w:rPr>
            </w:pPr>
          </w:p>
          <w:p w14:paraId="53A7976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Occipital meningocele</w:t>
            </w:r>
          </w:p>
          <w:p w14:paraId="5F68B37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ysplastic left cerebellar hemisphere</w:t>
            </w:r>
          </w:p>
          <w:p w14:paraId="4EB8F282" w14:textId="77777777" w:rsidR="000B0EC8" w:rsidRPr="00A46BD6" w:rsidRDefault="000B0EC8" w:rsidP="000B1C53">
            <w:pPr>
              <w:spacing w:after="0"/>
              <w:rPr>
                <w:rFonts w:ascii="Times New Roman" w:hAnsi="Times New Roman"/>
                <w:sz w:val="24"/>
                <w:szCs w:val="24"/>
              </w:rPr>
            </w:pPr>
          </w:p>
          <w:p w14:paraId="283C33C1" w14:textId="77777777" w:rsidR="000B0EC8" w:rsidRPr="00A46BD6" w:rsidRDefault="000B0EC8" w:rsidP="000B1C53">
            <w:pPr>
              <w:spacing w:after="0"/>
              <w:rPr>
                <w:rFonts w:ascii="Times New Roman" w:hAnsi="Times New Roman"/>
                <w:sz w:val="24"/>
                <w:szCs w:val="24"/>
              </w:rPr>
            </w:pPr>
          </w:p>
          <w:p w14:paraId="289A3461" w14:textId="77777777" w:rsidR="000B0EC8" w:rsidRPr="00A46BD6" w:rsidRDefault="000B0EC8" w:rsidP="000B1C53">
            <w:pPr>
              <w:spacing w:after="0"/>
              <w:rPr>
                <w:rFonts w:ascii="Times New Roman" w:hAnsi="Times New Roman"/>
                <w:sz w:val="24"/>
                <w:szCs w:val="24"/>
              </w:rPr>
            </w:pPr>
          </w:p>
          <w:p w14:paraId="3ED828BB" w14:textId="77777777" w:rsidR="000B0EC8" w:rsidRPr="00A46BD6" w:rsidRDefault="000B0EC8" w:rsidP="000B1C53">
            <w:pPr>
              <w:spacing w:after="0"/>
              <w:rPr>
                <w:rFonts w:ascii="Times New Roman" w:hAnsi="Times New Roman"/>
                <w:sz w:val="24"/>
                <w:szCs w:val="24"/>
              </w:rPr>
            </w:pPr>
          </w:p>
          <w:p w14:paraId="059F7051" w14:textId="77777777" w:rsidR="000B0EC8" w:rsidRPr="00A46BD6" w:rsidRDefault="000B0EC8" w:rsidP="000B1C53">
            <w:pPr>
              <w:spacing w:after="0"/>
              <w:rPr>
                <w:rFonts w:ascii="Times New Roman" w:hAnsi="Times New Roman"/>
                <w:sz w:val="24"/>
                <w:szCs w:val="24"/>
              </w:rPr>
            </w:pPr>
          </w:p>
          <w:p w14:paraId="50A499D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ACA</w:t>
            </w:r>
          </w:p>
        </w:tc>
        <w:tc>
          <w:tcPr>
            <w:tcW w:w="1985" w:type="dxa"/>
            <w:tcBorders>
              <w:top w:val="nil"/>
              <w:left w:val="nil"/>
              <w:bottom w:val="nil"/>
              <w:right w:val="nil"/>
            </w:tcBorders>
          </w:tcPr>
          <w:p w14:paraId="55AF5CD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Pregnancy terminated at 26 weeks</w:t>
            </w:r>
          </w:p>
        </w:tc>
      </w:tr>
      <w:tr w:rsidR="00A46BD6" w:rsidRPr="00A46BD6" w14:paraId="11A7A116" w14:textId="77777777" w:rsidTr="000B0EC8">
        <w:tc>
          <w:tcPr>
            <w:tcW w:w="2263" w:type="dxa"/>
            <w:tcBorders>
              <w:top w:val="nil"/>
              <w:left w:val="nil"/>
              <w:bottom w:val="nil"/>
              <w:right w:val="nil"/>
            </w:tcBorders>
          </w:tcPr>
          <w:p w14:paraId="3998996A"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lastRenderedPageBreak/>
              <w:t xml:space="preserve">Dei Malatesta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9 </w:t>
            </w:r>
            <w:r w:rsidRPr="00A46BD6">
              <w:rPr>
                <w:rFonts w:ascii="Times New Roman" w:hAnsi="Times New Roman"/>
                <w:sz w:val="24"/>
                <w:szCs w:val="24"/>
                <w:lang w:val="nl-NL"/>
              </w:rPr>
              <w:fldChar w:fldCharType="begin">
                <w:fldData xml:space="preserve">PEVuZE5vdGU+PENpdGU+PEF1dGhvcj5kZWkgTWFsYXRlc3RhPC9BdXRob3I+PFllYXI+MjAwOTwv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kZWkgTWFsYXRlc3RhPC9BdXRob3I+PFllYXI+MjAwOTwv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146</w:t>
            </w:r>
            <w:r w:rsidRPr="00A46BD6">
              <w:rPr>
                <w:rFonts w:ascii="Times New Roman" w:hAnsi="Times New Roman"/>
                <w:sz w:val="24"/>
                <w:szCs w:val="24"/>
                <w:lang w:val="nl-NL"/>
              </w:rPr>
              <w:fldChar w:fldCharType="end"/>
            </w:r>
          </w:p>
        </w:tc>
        <w:tc>
          <w:tcPr>
            <w:tcW w:w="425" w:type="dxa"/>
            <w:tcBorders>
              <w:top w:val="nil"/>
              <w:left w:val="nil"/>
              <w:bottom w:val="nil"/>
              <w:right w:val="nil"/>
            </w:tcBorders>
          </w:tcPr>
          <w:p w14:paraId="2E423AA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3DD09C3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mg/day</w:t>
            </w:r>
          </w:p>
          <w:p w14:paraId="0704CBE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 4 mg/day</w:t>
            </w:r>
          </w:p>
          <w:p w14:paraId="5E0E6CE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 5 mg every other day</w:t>
            </w:r>
          </w:p>
          <w:p w14:paraId="6A749E8D" w14:textId="77777777" w:rsidR="000B0EC8" w:rsidRPr="00A46BD6" w:rsidRDefault="000B0EC8" w:rsidP="000B1C53">
            <w:pPr>
              <w:spacing w:after="0"/>
              <w:rPr>
                <w:rFonts w:ascii="Times New Roman" w:hAnsi="Times New Roman"/>
                <w:sz w:val="24"/>
                <w:szCs w:val="24"/>
              </w:rPr>
            </w:pPr>
          </w:p>
        </w:tc>
        <w:tc>
          <w:tcPr>
            <w:tcW w:w="1423" w:type="dxa"/>
            <w:tcBorders>
              <w:top w:val="nil"/>
              <w:left w:val="nil"/>
              <w:bottom w:val="nil"/>
              <w:right w:val="nil"/>
            </w:tcBorders>
          </w:tcPr>
          <w:p w14:paraId="16F36FC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KTx</w:t>
            </w:r>
          </w:p>
        </w:tc>
        <w:tc>
          <w:tcPr>
            <w:tcW w:w="1417" w:type="dxa"/>
            <w:tcBorders>
              <w:top w:val="nil"/>
              <w:left w:val="nil"/>
              <w:bottom w:val="nil"/>
              <w:right w:val="nil"/>
            </w:tcBorders>
          </w:tcPr>
          <w:p w14:paraId="1412DB2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Male </w:t>
            </w:r>
          </w:p>
          <w:p w14:paraId="326DA50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7 weeks</w:t>
            </w:r>
          </w:p>
          <w:p w14:paraId="336008A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850 g</w:t>
            </w:r>
          </w:p>
        </w:tc>
        <w:tc>
          <w:tcPr>
            <w:tcW w:w="3119" w:type="dxa"/>
            <w:tcBorders>
              <w:top w:val="nil"/>
              <w:left w:val="nil"/>
              <w:bottom w:val="nil"/>
              <w:right w:val="nil"/>
            </w:tcBorders>
          </w:tcPr>
          <w:p w14:paraId="0638E11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Unilateral coloboma</w:t>
            </w:r>
          </w:p>
        </w:tc>
        <w:tc>
          <w:tcPr>
            <w:tcW w:w="1985" w:type="dxa"/>
            <w:tcBorders>
              <w:top w:val="nil"/>
              <w:left w:val="nil"/>
              <w:bottom w:val="nil"/>
              <w:right w:val="nil"/>
            </w:tcBorders>
          </w:tcPr>
          <w:p w14:paraId="4F1FCA7B" w14:textId="77777777" w:rsidR="000B0EC8" w:rsidRPr="00A46BD6" w:rsidRDefault="000B0EC8" w:rsidP="000B1C53">
            <w:pPr>
              <w:spacing w:after="0"/>
              <w:rPr>
                <w:rFonts w:ascii="Times New Roman" w:hAnsi="Times New Roman"/>
                <w:sz w:val="24"/>
                <w:szCs w:val="24"/>
              </w:rPr>
            </w:pPr>
          </w:p>
        </w:tc>
      </w:tr>
      <w:tr w:rsidR="00A46BD6" w:rsidRPr="00A46BD6" w14:paraId="4AA73412" w14:textId="77777777" w:rsidTr="000B0EC8">
        <w:tc>
          <w:tcPr>
            <w:tcW w:w="2263" w:type="dxa"/>
            <w:tcBorders>
              <w:top w:val="nil"/>
              <w:left w:val="nil"/>
              <w:bottom w:val="nil"/>
              <w:right w:val="nil"/>
            </w:tcBorders>
          </w:tcPr>
          <w:p w14:paraId="66DB78A5"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 xml:space="preserve">Andrade Vila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8 </w:t>
            </w:r>
            <w:r w:rsidRPr="00A46BD6">
              <w:rPr>
                <w:rFonts w:ascii="Times New Roman" w:hAnsi="Times New Roman"/>
                <w:sz w:val="24"/>
                <w:szCs w:val="24"/>
                <w:lang w:val="nl-NL"/>
              </w:rPr>
              <w:fldChar w:fldCharType="begin">
                <w:fldData xml:space="preserve">PEVuZE5vdGU+PENpdGU+PEF1dGhvcj5BbmRyYWRlIFZpbGE8L0F1dGhvcj48WWVhcj4yMDA4PC9Z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</w:fldData>
              </w:fldChar>
            </w:r>
            <w:r w:rsidRPr="00A46BD6">
              <w:rPr>
                <w:rFonts w:ascii="Times New Roman" w:hAnsi="Times New Roman"/>
                <w:sz w:val="24"/>
                <w:szCs w:val="24"/>
                <w:lang w:val="nl-NL"/>
              </w:rPr>
              <w:instrText xml:space="preserve"> ADDIN EN.CITE </w:instrText>
            </w:r>
            <w:r w:rsidRPr="00A46BD6">
              <w:rPr>
                <w:rFonts w:ascii="Times New Roman" w:hAnsi="Times New Roman"/>
                <w:sz w:val="24"/>
                <w:szCs w:val="24"/>
                <w:lang w:val="nl-NL"/>
              </w:rPr>
              <w:fldChar w:fldCharType="begin">
                <w:fldData xml:space="preserve">PEVuZE5vdGU+PENpdGU+PEF1dGhvcj5BbmRyYWRlIFZpbGE8L0F1dGhvcj48WWVhcj4yMDA4PC9Z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</w:fldData>
              </w:fldChar>
            </w:r>
            <w:r w:rsidRPr="00A46BD6">
              <w:rPr>
                <w:rFonts w:ascii="Times New Roman" w:hAnsi="Times New Roman"/>
                <w:sz w:val="24"/>
                <w:szCs w:val="24"/>
                <w:lang w:val="nl-NL"/>
              </w:rPr>
              <w:instrText xml:space="preserve"> ADDIN EN.CITE.DATA </w:instrText>
            </w:r>
            <w:r w:rsidRPr="00A46BD6">
              <w:rPr>
                <w:rFonts w:ascii="Times New Roman" w:hAnsi="Times New Roman"/>
                <w:sz w:val="24"/>
                <w:szCs w:val="24"/>
                <w:lang w:val="nl-NL"/>
              </w:rPr>
            </w:r>
            <w:r w:rsidRPr="00A46BD6">
              <w:rPr>
                <w:rFonts w:ascii="Times New Roman" w:hAnsi="Times New Roman"/>
                <w:sz w:val="24"/>
                <w:szCs w:val="24"/>
                <w:lang w:val="nl-NL"/>
              </w:rPr>
              <w:fldChar w:fldCharType="end"/>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147</w:t>
            </w:r>
            <w:r w:rsidRPr="00A46BD6">
              <w:rPr>
                <w:rFonts w:ascii="Times New Roman" w:hAnsi="Times New Roman"/>
                <w:sz w:val="24"/>
                <w:szCs w:val="24"/>
                <w:lang w:val="nl-NL"/>
              </w:rPr>
              <w:fldChar w:fldCharType="end"/>
            </w:r>
          </w:p>
        </w:tc>
        <w:tc>
          <w:tcPr>
            <w:tcW w:w="425" w:type="dxa"/>
            <w:tcBorders>
              <w:top w:val="nil"/>
              <w:left w:val="nil"/>
              <w:bottom w:val="nil"/>
              <w:right w:val="nil"/>
            </w:tcBorders>
          </w:tcPr>
          <w:p w14:paraId="0CB03FD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608EC6A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 mg/BID</w:t>
            </w:r>
          </w:p>
          <w:p w14:paraId="60686F9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fter 5 weeks 250mg/BID)</w:t>
            </w:r>
          </w:p>
          <w:p w14:paraId="218E4CD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rolimus 3 mg/BID</w:t>
            </w:r>
          </w:p>
          <w:p w14:paraId="6B26FBD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 5mg/day</w:t>
            </w:r>
          </w:p>
          <w:p w14:paraId="5199681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avastatin 40mg/day</w:t>
            </w:r>
          </w:p>
          <w:p w14:paraId="053AF85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iltiazem 60 mg/TID</w:t>
            </w:r>
          </w:p>
          <w:p w14:paraId="425543F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arbamazepine</w:t>
            </w:r>
          </w:p>
        </w:tc>
        <w:tc>
          <w:tcPr>
            <w:tcW w:w="1423" w:type="dxa"/>
            <w:tcBorders>
              <w:top w:val="nil"/>
              <w:left w:val="nil"/>
              <w:bottom w:val="nil"/>
              <w:right w:val="nil"/>
            </w:tcBorders>
          </w:tcPr>
          <w:p w14:paraId="5C1C72C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tx</w:t>
            </w:r>
          </w:p>
        </w:tc>
        <w:tc>
          <w:tcPr>
            <w:tcW w:w="1417" w:type="dxa"/>
            <w:tcBorders>
              <w:top w:val="nil"/>
              <w:left w:val="nil"/>
              <w:bottom w:val="nil"/>
              <w:right w:val="nil"/>
            </w:tcBorders>
          </w:tcPr>
          <w:p w14:paraId="4A6D252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5836F440"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4F45261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tc>
        <w:tc>
          <w:tcPr>
            <w:tcW w:w="3119" w:type="dxa"/>
            <w:tcBorders>
              <w:top w:val="nil"/>
              <w:left w:val="nil"/>
              <w:bottom w:val="nil"/>
              <w:right w:val="nil"/>
            </w:tcBorders>
          </w:tcPr>
          <w:p w14:paraId="2AD367A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eft eye microphthalmia</w:t>
            </w:r>
          </w:p>
          <w:p w14:paraId="0B3CFC1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mplete atresia of the auditory conduit and middle ear bilaterally</w:t>
            </w:r>
          </w:p>
          <w:p w14:paraId="3DA0BB1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Palatine gap </w:t>
            </w:r>
          </w:p>
          <w:p w14:paraId="5A35C03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ad formation of auricular pavilion</w:t>
            </w:r>
          </w:p>
          <w:p w14:paraId="5B1CB30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Umbilical hernia</w:t>
            </w:r>
          </w:p>
          <w:p w14:paraId="770E2A8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ulmonary valve stenosis 15 mmHg</w:t>
            </w:r>
          </w:p>
        </w:tc>
        <w:tc>
          <w:tcPr>
            <w:tcW w:w="1985" w:type="dxa"/>
            <w:tcBorders>
              <w:top w:val="nil"/>
              <w:left w:val="nil"/>
              <w:bottom w:val="nil"/>
              <w:right w:val="nil"/>
            </w:tcBorders>
          </w:tcPr>
          <w:p w14:paraId="758356D6" w14:textId="77777777" w:rsidR="000B0EC8" w:rsidRPr="00A46BD6" w:rsidRDefault="000B0EC8" w:rsidP="000B1C53">
            <w:pPr>
              <w:spacing w:after="0"/>
              <w:rPr>
                <w:rFonts w:ascii="Times New Roman" w:hAnsi="Times New Roman"/>
                <w:sz w:val="24"/>
                <w:szCs w:val="24"/>
              </w:rPr>
            </w:pPr>
          </w:p>
        </w:tc>
      </w:tr>
      <w:tr w:rsidR="00A46BD6" w:rsidRPr="00A46BD6" w14:paraId="34DC7220" w14:textId="77777777" w:rsidTr="000B0EC8">
        <w:tc>
          <w:tcPr>
            <w:tcW w:w="2263" w:type="dxa"/>
            <w:tcBorders>
              <w:top w:val="nil"/>
              <w:left w:val="nil"/>
              <w:bottom w:val="nil"/>
              <w:right w:val="nil"/>
            </w:tcBorders>
          </w:tcPr>
          <w:p w14:paraId="0B8578C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Huang </w:t>
            </w:r>
            <w:r w:rsidRPr="00A46BD6">
              <w:rPr>
                <w:rFonts w:ascii="Times New Roman" w:hAnsi="Times New Roman"/>
                <w:i/>
                <w:sz w:val="24"/>
                <w:szCs w:val="24"/>
              </w:rPr>
              <w:t>et al</w:t>
            </w:r>
            <w:r w:rsidRPr="00A46BD6">
              <w:rPr>
                <w:rFonts w:ascii="Times New Roman" w:hAnsi="Times New Roman"/>
                <w:sz w:val="24"/>
                <w:szCs w:val="24"/>
              </w:rPr>
              <w:t xml:space="preserve">., 2008 </w:t>
            </w:r>
            <w:r w:rsidRPr="00A46BD6">
              <w:rPr>
                <w:rFonts w:ascii="Times New Roman" w:hAnsi="Times New Roman"/>
                <w:sz w:val="24"/>
                <w:szCs w:val="24"/>
              </w:rPr>
              <w:fldChar w:fldCharType="begin">
                <w:fldData xml:space="preserve">PEVuZE5vdGU+PENpdGU+PEF1dGhvcj5IdWFuZzwvQXV0aG9yPjxZZWFyPjIwMDg8L1llYXI+PFJl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IdWFuZzwvQXV0aG9yPjxZZWFyPjIwMDg8L1llYXI+PFJl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51</w:t>
            </w:r>
            <w:r w:rsidRPr="00A46BD6">
              <w:rPr>
                <w:rFonts w:ascii="Times New Roman" w:hAnsi="Times New Roman"/>
                <w:sz w:val="24"/>
                <w:szCs w:val="24"/>
              </w:rPr>
              <w:fldChar w:fldCharType="end"/>
            </w:r>
          </w:p>
        </w:tc>
        <w:tc>
          <w:tcPr>
            <w:tcW w:w="425" w:type="dxa"/>
            <w:tcBorders>
              <w:top w:val="nil"/>
              <w:left w:val="nil"/>
              <w:bottom w:val="nil"/>
              <w:right w:val="nil"/>
            </w:tcBorders>
          </w:tcPr>
          <w:p w14:paraId="1A76FC6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61BEB9C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000mg 2dd (week 0-12)</w:t>
            </w:r>
          </w:p>
          <w:p w14:paraId="6CEA4C3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lone</w:t>
            </w:r>
          </w:p>
          <w:p w14:paraId="737A4E3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droxychloroquine</w:t>
            </w:r>
          </w:p>
        </w:tc>
        <w:tc>
          <w:tcPr>
            <w:tcW w:w="1423" w:type="dxa"/>
            <w:tcBorders>
              <w:top w:val="nil"/>
              <w:left w:val="nil"/>
              <w:bottom w:val="nil"/>
              <w:right w:val="nil"/>
            </w:tcBorders>
          </w:tcPr>
          <w:p w14:paraId="3617806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LE</w:t>
            </w:r>
          </w:p>
        </w:tc>
        <w:tc>
          <w:tcPr>
            <w:tcW w:w="1417" w:type="dxa"/>
            <w:tcBorders>
              <w:top w:val="nil"/>
              <w:left w:val="nil"/>
              <w:bottom w:val="nil"/>
              <w:right w:val="nil"/>
            </w:tcBorders>
          </w:tcPr>
          <w:p w14:paraId="3EA5C2F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7835458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2 weeks</w:t>
            </w:r>
          </w:p>
          <w:p w14:paraId="2EB88CE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tc>
        <w:tc>
          <w:tcPr>
            <w:tcW w:w="3119" w:type="dxa"/>
            <w:tcBorders>
              <w:top w:val="nil"/>
              <w:left w:val="nil"/>
              <w:bottom w:val="nil"/>
              <w:right w:val="nil"/>
            </w:tcBorders>
          </w:tcPr>
          <w:p w14:paraId="790168E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gnathia</w:t>
            </w:r>
          </w:p>
          <w:p w14:paraId="4623607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Ocular hypertelorism</w:t>
            </w:r>
          </w:p>
          <w:p w14:paraId="563834D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Bilateral microtia </w:t>
            </w:r>
          </w:p>
          <w:p w14:paraId="455092E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xternal auditory duct atresia</w:t>
            </w:r>
          </w:p>
          <w:p w14:paraId="3F2127A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Nasal bifid anomaly</w:t>
            </w:r>
          </w:p>
        </w:tc>
        <w:tc>
          <w:tcPr>
            <w:tcW w:w="1985" w:type="dxa"/>
            <w:tcBorders>
              <w:top w:val="nil"/>
              <w:left w:val="nil"/>
              <w:bottom w:val="nil"/>
              <w:right w:val="nil"/>
            </w:tcBorders>
          </w:tcPr>
          <w:p w14:paraId="75FAE2D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gnancy terminated at 22 weeks</w:t>
            </w:r>
          </w:p>
        </w:tc>
      </w:tr>
      <w:tr w:rsidR="00A46BD6" w:rsidRPr="00A46BD6" w14:paraId="06BCB502" w14:textId="77777777" w:rsidTr="000B0EC8">
        <w:tc>
          <w:tcPr>
            <w:tcW w:w="2263" w:type="dxa"/>
            <w:tcBorders>
              <w:top w:val="nil"/>
              <w:left w:val="nil"/>
              <w:bottom w:val="nil"/>
              <w:right w:val="nil"/>
            </w:tcBorders>
          </w:tcPr>
          <w:p w14:paraId="0812F56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Tjeertes </w:t>
            </w:r>
            <w:r w:rsidRPr="00A46BD6">
              <w:rPr>
                <w:rFonts w:ascii="Times New Roman" w:hAnsi="Times New Roman"/>
                <w:i/>
                <w:sz w:val="24"/>
                <w:szCs w:val="24"/>
              </w:rPr>
              <w:t>et al</w:t>
            </w:r>
            <w:r w:rsidRPr="00A46BD6">
              <w:rPr>
                <w:rFonts w:ascii="Times New Roman" w:hAnsi="Times New Roman"/>
                <w:sz w:val="24"/>
                <w:szCs w:val="24"/>
              </w:rPr>
              <w:t xml:space="preserve">., 2007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Tjeertes&lt;/Author&gt;&lt;Year&gt;2007&lt;/Year&gt;&lt;RecNum&gt;143&lt;/RecNum&gt;&lt;DisplayText&gt;&lt;style face="superscript"&gt;148&lt;/style&gt;&lt;/DisplayText&gt;&lt;record&gt;&lt;rec-number&gt;143&lt;/rec-number&gt;&lt;foreign-keys&gt;&lt;key app="EN" db-id="t0xzptva805ppme2de75afdw5zzfzrdwrrsv" timestamp="1586186601"&gt;143&lt;/key&gt;&lt;/foreign-keys&gt;&lt;ref-type name="Journal Article"&gt;17&lt;/ref-type&gt;&lt;contributors&gt;&lt;authors&gt;&lt;author&gt;Tjeertes, I. F.&lt;/author&gt;&lt;author&gt;Bastiaans, D. E.&lt;/author&gt;&lt;author&gt;van Ganzewinkel, C. J.&lt;/author&gt;&lt;author&gt;Zegers, S. H.&lt;/author&gt;&lt;/authors&gt;&lt;/contributors&gt;&lt;auth-address&gt;Department of Neonatology, Isala Klinieken, Zwolle, The Netherlands.&lt;/auth-address&gt;&lt;titles&gt;&lt;title&gt;Neonatal anemia and hydrops fetalis after maternal mycophenolate mofetil use&lt;/title&gt;&lt;secondary-title&gt;J Perinatol&lt;/secondary-title&gt;&lt;/titles&gt;&lt;periodical&gt;&lt;full-title&gt;J Perinatol&lt;/full-title&gt;&lt;/periodical&gt;&lt;pages&gt;62-4&lt;/pages&gt;&lt;volume&gt;27&lt;/volume&gt;&lt;number&gt;1&lt;/number&gt;&lt;keywords&gt;&lt;keyword&gt;0 (Immunosuppressive Agents)&lt;/keyword&gt;&lt;keyword&gt;HU9DX48N0T (Mycophenolic Acid)&lt;/keyword&gt;&lt;keyword&gt;Abnormalities, Drug-Induced/diagnosis/ etiology&lt;/keyword&gt;&lt;keyword&gt;Adult&lt;/keyword&gt;&lt;keyword&gt;Anemia, Neonatal/ chemically induced&lt;/keyword&gt;&lt;keyword&gt;Ear, External/ abnormalities&lt;/keyword&gt;&lt;keyword&gt;Female&lt;/keyword&gt;&lt;keyword&gt;Humans&lt;/keyword&gt;&lt;keyword&gt;Hydrops Fetalis/ chemically induced&lt;/keyword&gt;&lt;keyword&gt;Immunosuppressive Agents/ adverse effects/therapeutic use&lt;/keyword&gt;&lt;keyword&gt;Infant, Newborn&lt;/keyword&gt;&lt;keyword&gt;Male&lt;/keyword&gt;&lt;keyword&gt;Mycophenolic Acid/adverse effects/ analogs &amp;amp; derivatives/therapeutic use&lt;/keyword&gt;&lt;keyword&gt;Pregnancy&lt;/keyword&gt;&lt;keyword&gt;Pregnancy Complications/drug therapy&lt;/keyword&gt;&lt;/keywords&gt;&lt;dates&gt;&lt;year&gt;2007&lt;/year&gt;&lt;pub-dates&gt;&lt;date&gt;Jan&lt;/date&gt;&lt;/pub-dates&gt;&lt;/dates&gt;&lt;isbn&gt;0743-8346 (Print)&amp;#xD;0743-8346 (Linking)&lt;/isbn&gt;&lt;accession-num&gt;17180133&lt;/accession-num&gt;&lt;urls&gt;&lt;/urls&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48</w:t>
            </w:r>
            <w:r w:rsidRPr="00A46BD6">
              <w:rPr>
                <w:rFonts w:ascii="Times New Roman" w:hAnsi="Times New Roman"/>
                <w:sz w:val="24"/>
                <w:szCs w:val="24"/>
              </w:rPr>
              <w:fldChar w:fldCharType="end"/>
            </w:r>
          </w:p>
        </w:tc>
        <w:tc>
          <w:tcPr>
            <w:tcW w:w="425" w:type="dxa"/>
            <w:tcBorders>
              <w:top w:val="nil"/>
              <w:left w:val="nil"/>
              <w:bottom w:val="nil"/>
              <w:right w:val="nil"/>
            </w:tcBorders>
          </w:tcPr>
          <w:p w14:paraId="5A5CC6E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34479A5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week 0-20)</w:t>
            </w:r>
          </w:p>
          <w:p w14:paraId="39F97A5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lone</w:t>
            </w:r>
          </w:p>
          <w:p w14:paraId="32D80B7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arbepoetin alfa</w:t>
            </w:r>
          </w:p>
          <w:p w14:paraId="253BB6B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ethyldopa</w:t>
            </w:r>
          </w:p>
        </w:tc>
        <w:tc>
          <w:tcPr>
            <w:tcW w:w="1423" w:type="dxa"/>
            <w:tcBorders>
              <w:top w:val="nil"/>
              <w:left w:val="nil"/>
              <w:bottom w:val="nil"/>
              <w:right w:val="nil"/>
            </w:tcBorders>
          </w:tcPr>
          <w:p w14:paraId="7EDE051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KTx</w:t>
            </w:r>
          </w:p>
        </w:tc>
        <w:tc>
          <w:tcPr>
            <w:tcW w:w="1417" w:type="dxa"/>
            <w:tcBorders>
              <w:top w:val="nil"/>
              <w:left w:val="nil"/>
              <w:bottom w:val="nil"/>
              <w:right w:val="nil"/>
            </w:tcBorders>
          </w:tcPr>
          <w:p w14:paraId="267719E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ale</w:t>
            </w:r>
          </w:p>
          <w:p w14:paraId="422A849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5 weeks</w:t>
            </w:r>
          </w:p>
          <w:p w14:paraId="742E945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330 g</w:t>
            </w:r>
          </w:p>
        </w:tc>
        <w:tc>
          <w:tcPr>
            <w:tcW w:w="3119" w:type="dxa"/>
            <w:tcBorders>
              <w:top w:val="nil"/>
              <w:left w:val="nil"/>
              <w:bottom w:val="nil"/>
              <w:right w:val="nil"/>
            </w:tcBorders>
          </w:tcPr>
          <w:p w14:paraId="39FD998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ar malformation</w:t>
            </w:r>
          </w:p>
          <w:p w14:paraId="50F6EA3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Non-immune hydrops fetalis</w:t>
            </w:r>
          </w:p>
        </w:tc>
        <w:tc>
          <w:tcPr>
            <w:tcW w:w="1985" w:type="dxa"/>
            <w:tcBorders>
              <w:top w:val="nil"/>
              <w:left w:val="nil"/>
              <w:bottom w:val="nil"/>
              <w:right w:val="nil"/>
            </w:tcBorders>
          </w:tcPr>
          <w:p w14:paraId="2B841F9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tal anemia</w:t>
            </w:r>
          </w:p>
        </w:tc>
      </w:tr>
      <w:tr w:rsidR="00A46BD6" w:rsidRPr="00A46BD6" w14:paraId="089F0BC7" w14:textId="77777777" w:rsidTr="000B0EC8">
        <w:tc>
          <w:tcPr>
            <w:tcW w:w="2263" w:type="dxa"/>
            <w:tcBorders>
              <w:top w:val="nil"/>
              <w:left w:val="nil"/>
              <w:bottom w:val="nil"/>
              <w:right w:val="nil"/>
            </w:tcBorders>
          </w:tcPr>
          <w:p w14:paraId="1078B657"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 xml:space="preserve">Velinov and Zellers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8 </w:t>
            </w:r>
            <w:r w:rsidRPr="00A46BD6">
              <w:rPr>
                <w:rFonts w:ascii="Times New Roman" w:hAnsi="Times New Roman"/>
                <w:sz w:val="24"/>
                <w:szCs w:val="24"/>
                <w:lang w:val="nl-NL"/>
              </w:rPr>
              <w:fldChar w:fldCharType="begin"/>
            </w:r>
            <w:r w:rsidRPr="00A46BD6">
              <w:rPr>
                <w:rFonts w:ascii="Times New Roman" w:hAnsi="Times New Roman"/>
                <w:sz w:val="24"/>
                <w:szCs w:val="24"/>
                <w:lang w:val="nl-NL"/>
              </w:rPr>
              <w:instrText xml:space="preserve"> ADDIN EN.CITE &lt;EndNote&gt;&lt;Cite&gt;&lt;Author&gt;Velinov&lt;/Author&gt;&lt;Year&gt;2008&lt;/Year&gt;&lt;RecNum&gt;147&lt;/RecNum&gt;&lt;DisplayText&gt;&lt;style face="superscript"&gt;152&lt;/style&gt;&lt;/DisplayText&gt;&lt;record&gt;&lt;rec-number&gt;147&lt;/rec-number&gt;&lt;foreign-keys&gt;&lt;key app="EN" db-id="t0xzptva805ppme2de75afdw5zzfzrdwrrsv" timestamp="1586186602"&gt;147&lt;/key&gt;&lt;/foreign-keys&gt;&lt;ref-type name="Journal Article"&gt;17&lt;/ref-type&gt;&lt;contributors&gt;&lt;authors&gt;&lt;author&gt;Velinov, M.&lt;/author&gt;&lt;author&gt;Zellers, N.&lt;/author&gt;&lt;/authors&gt;&lt;/contributors&gt;&lt;auth-address&gt;Department of Human Genetics, NYS Institute for Basic Research in Developmental Disabilities, Staten Island, New York 10314, USA. milen.velinov@omr.state.ny.us&lt;/auth-address&gt;&lt;titles&gt;&lt;title&gt;The fetal mycophenolate mofetil syndrome&lt;/title&gt;&lt;secondary-title&gt;Clin Dysmorphol&lt;/secondary-title&gt;&lt;/titles&gt;&lt;periodical&gt;&lt;full-title&gt;Clin Dysmorphol&lt;/full-title&gt;&lt;/periodical&gt;&lt;pages&gt;77-8&lt;/pages&gt;&lt;volume&gt;17&lt;/volume&gt;&lt;number&gt;1&lt;/number&gt;&lt;keywords&gt;&lt;keyword&gt;HU9DX48N0T (Mycophenolic Acid)&lt;/keyword&gt;&lt;keyword&gt;Abnormalities, Multiple/ chemically induced&lt;/keyword&gt;&lt;keyword&gt;Female&lt;/keyword&gt;&lt;keyword&gt;Humans&lt;/keyword&gt;&lt;keyword&gt;Infant, Newborn&lt;/keyword&gt;&lt;keyword&gt;Mycophenolic Acid/adverse effects/ analogs &amp;amp; derivatives&lt;/keyword&gt;&lt;keyword&gt;Syndrome&lt;/keyword&gt;&lt;/keywords&gt;&lt;dates&gt;&lt;year&gt;2008&lt;/year&gt;&lt;pub-dates&gt;&lt;date&gt;Jan&lt;/date&gt;&lt;/pub-dates&gt;&lt;/dates&gt;&lt;isbn&gt;0962-8827 (Print)&amp;#xD;0962-8827 (Linking)&lt;/isbn&gt;&lt;accession-num&gt;18049089&lt;/accession-num&gt;&lt;urls&gt;&lt;/urls&gt;&lt;/record&gt;&lt;/Cite&gt;&lt;/EndNote&gt;</w:instrText>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152</w:t>
            </w:r>
            <w:r w:rsidRPr="00A46BD6">
              <w:rPr>
                <w:rFonts w:ascii="Times New Roman" w:hAnsi="Times New Roman"/>
                <w:sz w:val="24"/>
                <w:szCs w:val="24"/>
                <w:lang w:val="nl-NL"/>
              </w:rPr>
              <w:fldChar w:fldCharType="end"/>
            </w:r>
            <w:r w:rsidRPr="00A46BD6">
              <w:rPr>
                <w:rFonts w:ascii="Times New Roman" w:hAnsi="Times New Roman"/>
                <w:sz w:val="24"/>
                <w:szCs w:val="24"/>
                <w:lang w:val="nl-NL"/>
              </w:rPr>
              <w:t xml:space="preserve"> </w:t>
            </w:r>
          </w:p>
        </w:tc>
        <w:tc>
          <w:tcPr>
            <w:tcW w:w="425" w:type="dxa"/>
            <w:tcBorders>
              <w:top w:val="nil"/>
              <w:left w:val="nil"/>
              <w:bottom w:val="nil"/>
              <w:right w:val="nil"/>
            </w:tcBorders>
          </w:tcPr>
          <w:p w14:paraId="01F7EC5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1F31A88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500 mg 2dd (week 0-8)</w:t>
            </w:r>
          </w:p>
          <w:p w14:paraId="4F1C343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dalimumab 40 mg</w:t>
            </w:r>
          </w:p>
        </w:tc>
        <w:tc>
          <w:tcPr>
            <w:tcW w:w="1423" w:type="dxa"/>
            <w:tcBorders>
              <w:top w:val="nil"/>
              <w:left w:val="nil"/>
              <w:bottom w:val="nil"/>
              <w:right w:val="nil"/>
            </w:tcBorders>
          </w:tcPr>
          <w:p w14:paraId="080C10A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upus nephritis</w:t>
            </w:r>
          </w:p>
          <w:p w14:paraId="51E79502" w14:textId="77777777" w:rsidR="000B0EC8" w:rsidRPr="00A46BD6" w:rsidRDefault="000B0EC8" w:rsidP="000B1C53">
            <w:pPr>
              <w:spacing w:after="0"/>
              <w:rPr>
                <w:rFonts w:ascii="Times New Roman" w:hAnsi="Times New Roman"/>
                <w:sz w:val="24"/>
                <w:szCs w:val="24"/>
              </w:rPr>
            </w:pPr>
          </w:p>
        </w:tc>
        <w:tc>
          <w:tcPr>
            <w:tcW w:w="1417" w:type="dxa"/>
            <w:tcBorders>
              <w:top w:val="nil"/>
              <w:left w:val="nil"/>
              <w:bottom w:val="nil"/>
              <w:right w:val="nil"/>
            </w:tcBorders>
          </w:tcPr>
          <w:p w14:paraId="3C4C4C5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561A4F1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2 weeks</w:t>
            </w:r>
          </w:p>
          <w:p w14:paraId="4A5843B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4422 g</w:t>
            </w:r>
          </w:p>
        </w:tc>
        <w:tc>
          <w:tcPr>
            <w:tcW w:w="3119" w:type="dxa"/>
            <w:tcBorders>
              <w:top w:val="nil"/>
              <w:left w:val="nil"/>
              <w:bottom w:val="nil"/>
              <w:right w:val="nil"/>
            </w:tcBorders>
          </w:tcPr>
          <w:p w14:paraId="372AF66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pertelorism</w:t>
            </w:r>
          </w:p>
          <w:p w14:paraId="063BEAB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picanthal folds</w:t>
            </w:r>
          </w:p>
          <w:p w14:paraId="43A76C4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rching eyebrows</w:t>
            </w:r>
          </w:p>
          <w:p w14:paraId="08F0DF4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Thick everted lower lip</w:t>
            </w:r>
          </w:p>
          <w:p w14:paraId="1BB3066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microtia with aural atresia</w:t>
            </w:r>
          </w:p>
          <w:p w14:paraId="3E0891A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left palate</w:t>
            </w:r>
          </w:p>
          <w:p w14:paraId="69C97CE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ngenital tracheomalacia</w:t>
            </w:r>
          </w:p>
          <w:p w14:paraId="71C988B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rachydactyly</w:t>
            </w:r>
          </w:p>
          <w:p w14:paraId="5B8E329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evelopmental delay</w:t>
            </w:r>
          </w:p>
        </w:tc>
        <w:tc>
          <w:tcPr>
            <w:tcW w:w="1985" w:type="dxa"/>
            <w:tcBorders>
              <w:top w:val="nil"/>
              <w:left w:val="nil"/>
              <w:bottom w:val="nil"/>
              <w:right w:val="nil"/>
            </w:tcBorders>
          </w:tcPr>
          <w:p w14:paraId="793886FA" w14:textId="77777777" w:rsidR="000B0EC8" w:rsidRPr="00A46BD6" w:rsidRDefault="000B0EC8" w:rsidP="000B1C53">
            <w:pPr>
              <w:spacing w:after="0"/>
              <w:rPr>
                <w:rFonts w:ascii="Times New Roman" w:hAnsi="Times New Roman"/>
                <w:sz w:val="24"/>
                <w:szCs w:val="24"/>
              </w:rPr>
            </w:pPr>
          </w:p>
        </w:tc>
      </w:tr>
      <w:tr w:rsidR="00A46BD6" w:rsidRPr="00A46BD6" w14:paraId="360B8F20" w14:textId="77777777" w:rsidTr="000B0EC8">
        <w:tc>
          <w:tcPr>
            <w:tcW w:w="2263" w:type="dxa"/>
            <w:tcBorders>
              <w:top w:val="nil"/>
              <w:left w:val="nil"/>
              <w:bottom w:val="nil"/>
              <w:right w:val="nil"/>
            </w:tcBorders>
          </w:tcPr>
          <w:p w14:paraId="58937495" w14:textId="77777777" w:rsidR="000B0EC8" w:rsidRPr="00A46BD6" w:rsidRDefault="000B0EC8" w:rsidP="000B1C53">
            <w:pPr>
              <w:spacing w:after="0"/>
              <w:rPr>
                <w:rFonts w:ascii="Times New Roman" w:hAnsi="Times New Roman"/>
                <w:sz w:val="24"/>
                <w:szCs w:val="24"/>
                <w:lang w:val="nl-NL"/>
              </w:rPr>
            </w:pPr>
            <w:r w:rsidRPr="00A46BD6">
              <w:rPr>
                <w:rFonts w:ascii="Times New Roman" w:hAnsi="Times New Roman"/>
                <w:sz w:val="24"/>
                <w:szCs w:val="24"/>
                <w:lang w:val="nl-NL"/>
              </w:rPr>
              <w:t xml:space="preserve">El Sebaaly </w:t>
            </w:r>
            <w:r w:rsidRPr="00A46BD6">
              <w:rPr>
                <w:rFonts w:ascii="Times New Roman" w:hAnsi="Times New Roman"/>
                <w:i/>
                <w:sz w:val="24"/>
                <w:szCs w:val="24"/>
                <w:lang w:val="nl-NL"/>
              </w:rPr>
              <w:t>et al</w:t>
            </w:r>
            <w:r w:rsidRPr="00A46BD6">
              <w:rPr>
                <w:rFonts w:ascii="Times New Roman" w:hAnsi="Times New Roman"/>
                <w:sz w:val="24"/>
                <w:szCs w:val="24"/>
                <w:lang w:val="nl-NL"/>
              </w:rPr>
              <w:t xml:space="preserve">., 2007 </w:t>
            </w:r>
            <w:r w:rsidRPr="00A46BD6">
              <w:rPr>
                <w:rFonts w:ascii="Times New Roman" w:hAnsi="Times New Roman"/>
                <w:sz w:val="24"/>
                <w:szCs w:val="24"/>
                <w:lang w:val="nl-NL"/>
              </w:rPr>
              <w:fldChar w:fldCharType="begin"/>
            </w:r>
            <w:r w:rsidRPr="00A46BD6">
              <w:rPr>
                <w:rFonts w:ascii="Times New Roman" w:hAnsi="Times New Roman"/>
                <w:sz w:val="24"/>
                <w:szCs w:val="24"/>
                <w:lang w:val="nl-NL"/>
              </w:rPr>
              <w:instrText xml:space="preserve"> ADDIN EN.CITE &lt;EndNote&gt;&lt;Cite&gt;&lt;Author&gt;El Sebaaly&lt;/Author&gt;&lt;Year&gt;2007&lt;/Year&gt;&lt;RecNum&gt;148&lt;/RecNum&gt;&lt;DisplayText&gt;&lt;style face="superscript"&gt;153&lt;/style&gt;&lt;/DisplayText&gt;&lt;record&gt;&lt;rec-number&gt;148&lt;/rec-number&gt;&lt;foreign-keys&gt;&lt;key app="EN" db-id="t0xzptva805ppme2de75afdw5zzfzrdwrrsv" timestamp="1586186602"&gt;148&lt;/key&gt;&lt;/foreign-keys&gt;&lt;ref-type name="Journal Article"&gt;17&lt;/ref-type&gt;&lt;contributors&gt;&lt;authors&gt;&lt;author&gt;El Sebaaly, Z.&lt;/author&gt;&lt;author&gt;Charpentier, B.&lt;/author&gt;&lt;author&gt;Snanoudj, R.&lt;/author&gt;&lt;/authors&gt;&lt;/contributors&gt;&lt;titles&gt;&lt;title&gt;Fetal malformations associated with mycophenolate mofetil for lupus nephritis&lt;/title&gt;&lt;secondary-title&gt;Nephrol Dial Transplant&lt;/secondary-title&gt;&lt;/titles&gt;&lt;periodical&gt;&lt;full-title&gt;Nephrol Dial Transplant&lt;/full-title&gt;&lt;/periodical&gt;&lt;pages&gt;2722&lt;/pages&gt;&lt;volume&gt;22&lt;/volume&gt;&lt;number&gt;9&lt;/number&gt;&lt;keywords&gt;&lt;keyword&gt;HU9DX48N0T (Mycophenolic Acid)&lt;/keyword&gt;&lt;keyword&gt;Adult&lt;/keyword&gt;&lt;keyword&gt;Drug-Related Side Effects and Adverse Reactions&lt;/keyword&gt;&lt;keyword&gt;Female&lt;/keyword&gt;&lt;keyword&gt;Fetus/ abnormalities/drug effects&lt;/keyword&gt;&lt;keyword&gt;Humans&lt;/keyword&gt;&lt;keyword&gt;Live Birth&lt;/keyword&gt;&lt;keyword&gt;Lupus Nephritis/ drug therapy&lt;/keyword&gt;&lt;keyword&gt;Mycophenolic Acid/adverse effects/ analogs &amp;amp; derivatives/therapeutic use&lt;/keyword&gt;&lt;keyword&gt;Pregnancy&lt;/keyword&gt;&lt;/keywords&gt;&lt;dates&gt;&lt;year&gt;2007&lt;/year&gt;&lt;pub-dates&gt;&lt;date&gt;Sep&lt;/date&gt;&lt;/pub-dates&gt;&lt;/dates&gt;&lt;isbn&gt;0931-0509 (Print)&amp;#xD;0931-0509 (Linking)&lt;/isbn&gt;&lt;accession-num&gt;17478486&lt;/accession-num&gt;&lt;urls&gt;&lt;/urls&gt;&lt;/record&gt;&lt;/Cite&gt;&lt;/EndNote&gt;</w:instrText>
            </w:r>
            <w:r w:rsidRPr="00A46BD6">
              <w:rPr>
                <w:rFonts w:ascii="Times New Roman" w:hAnsi="Times New Roman"/>
                <w:sz w:val="24"/>
                <w:szCs w:val="24"/>
                <w:lang w:val="nl-NL"/>
              </w:rPr>
              <w:fldChar w:fldCharType="separate"/>
            </w:r>
            <w:r w:rsidRPr="00A46BD6">
              <w:rPr>
                <w:rFonts w:ascii="Times New Roman" w:hAnsi="Times New Roman"/>
                <w:noProof/>
                <w:sz w:val="24"/>
                <w:szCs w:val="24"/>
                <w:vertAlign w:val="superscript"/>
                <w:lang w:val="nl-NL"/>
              </w:rPr>
              <w:t>153</w:t>
            </w:r>
            <w:r w:rsidRPr="00A46BD6">
              <w:rPr>
                <w:rFonts w:ascii="Times New Roman" w:hAnsi="Times New Roman"/>
                <w:sz w:val="24"/>
                <w:szCs w:val="24"/>
                <w:lang w:val="nl-NL"/>
              </w:rPr>
              <w:fldChar w:fldCharType="end"/>
            </w:r>
            <w:r w:rsidRPr="00A46BD6">
              <w:rPr>
                <w:rFonts w:ascii="Times New Roman" w:hAnsi="Times New Roman"/>
                <w:sz w:val="24"/>
                <w:szCs w:val="24"/>
                <w:lang w:val="nl-NL"/>
              </w:rPr>
              <w:t xml:space="preserve"> </w:t>
            </w:r>
          </w:p>
        </w:tc>
        <w:tc>
          <w:tcPr>
            <w:tcW w:w="425" w:type="dxa"/>
            <w:tcBorders>
              <w:top w:val="nil"/>
              <w:left w:val="nil"/>
              <w:bottom w:val="nil"/>
              <w:right w:val="nil"/>
            </w:tcBorders>
          </w:tcPr>
          <w:p w14:paraId="2BEC672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273EE42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000 mg bid (week 0-25)</w:t>
            </w:r>
          </w:p>
          <w:p w14:paraId="32C40FA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ne</w:t>
            </w:r>
          </w:p>
          <w:p w14:paraId="26993ED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Hydroxychloroquine</w:t>
            </w:r>
          </w:p>
          <w:p w14:paraId="600C179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erindopril</w:t>
            </w:r>
          </w:p>
        </w:tc>
        <w:tc>
          <w:tcPr>
            <w:tcW w:w="1423" w:type="dxa"/>
            <w:tcBorders>
              <w:top w:val="nil"/>
              <w:left w:val="nil"/>
              <w:bottom w:val="nil"/>
              <w:right w:val="nil"/>
            </w:tcBorders>
          </w:tcPr>
          <w:p w14:paraId="4AF1EE1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upus nephritis</w:t>
            </w:r>
          </w:p>
        </w:tc>
        <w:tc>
          <w:tcPr>
            <w:tcW w:w="1417" w:type="dxa"/>
            <w:tcBorders>
              <w:top w:val="nil"/>
              <w:left w:val="nil"/>
              <w:bottom w:val="nil"/>
              <w:right w:val="nil"/>
            </w:tcBorders>
          </w:tcPr>
          <w:p w14:paraId="3E48F52D" w14:textId="77777777" w:rsidR="000B0EC8" w:rsidRPr="00A46BD6" w:rsidRDefault="000B0EC8" w:rsidP="000B1C53">
            <w:pPr>
              <w:spacing w:after="0"/>
              <w:rPr>
                <w:rFonts w:ascii="Times New Roman" w:hAnsi="Times New Roman"/>
                <w:sz w:val="24"/>
                <w:szCs w:val="24"/>
              </w:rPr>
            </w:pPr>
          </w:p>
        </w:tc>
        <w:tc>
          <w:tcPr>
            <w:tcW w:w="3119" w:type="dxa"/>
            <w:tcBorders>
              <w:top w:val="nil"/>
              <w:left w:val="nil"/>
              <w:bottom w:val="nil"/>
              <w:right w:val="nil"/>
            </w:tcBorders>
          </w:tcPr>
          <w:p w14:paraId="0FF297F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Bilateral anotia</w:t>
            </w:r>
          </w:p>
          <w:p w14:paraId="68BD9A2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xternal auditory duct atresia</w:t>
            </w:r>
          </w:p>
          <w:p w14:paraId="4CD0A54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olydactyly</w:t>
            </w:r>
          </w:p>
          <w:p w14:paraId="7B62B64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Nail hypoplasia </w:t>
            </w:r>
          </w:p>
          <w:p w14:paraId="14F838F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Kidney asymmetry </w:t>
            </w:r>
          </w:p>
          <w:p w14:paraId="11AED80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Anterior positioning of the aorta</w:t>
            </w:r>
          </w:p>
          <w:p w14:paraId="7BA1DB5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Interventricular communication</w:t>
            </w:r>
          </w:p>
        </w:tc>
        <w:tc>
          <w:tcPr>
            <w:tcW w:w="1985" w:type="dxa"/>
            <w:tcBorders>
              <w:top w:val="nil"/>
              <w:left w:val="nil"/>
              <w:bottom w:val="nil"/>
              <w:right w:val="nil"/>
            </w:tcBorders>
          </w:tcPr>
          <w:p w14:paraId="0B68297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gnancy was terminated</w:t>
            </w:r>
          </w:p>
        </w:tc>
      </w:tr>
      <w:tr w:rsidR="00A46BD6" w:rsidRPr="00A46BD6" w14:paraId="1638B05A" w14:textId="77777777" w:rsidTr="000B0EC8">
        <w:tc>
          <w:tcPr>
            <w:tcW w:w="2263" w:type="dxa"/>
            <w:tcBorders>
              <w:top w:val="nil"/>
              <w:left w:val="nil"/>
              <w:bottom w:val="nil"/>
              <w:right w:val="nil"/>
            </w:tcBorders>
          </w:tcPr>
          <w:p w14:paraId="747E90B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Ruiz-Campillo </w:t>
            </w:r>
            <w:r w:rsidRPr="00A46BD6">
              <w:rPr>
                <w:rFonts w:ascii="Times New Roman" w:hAnsi="Times New Roman"/>
                <w:i/>
                <w:sz w:val="24"/>
                <w:szCs w:val="24"/>
              </w:rPr>
              <w:t>et al</w:t>
            </w:r>
            <w:r w:rsidRPr="00A46BD6">
              <w:rPr>
                <w:rFonts w:ascii="Times New Roman" w:hAnsi="Times New Roman"/>
                <w:sz w:val="24"/>
                <w:szCs w:val="24"/>
              </w:rPr>
              <w:t xml:space="preserve">., 2008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Ruiz-campillo&lt;/Author&gt;&lt;Year&gt;2008&lt;/Year&gt;&lt;RecNum&gt;149&lt;/RecNum&gt;&lt;DisplayText&gt;&lt;style face="superscript"&gt;154&lt;/style&gt;&lt;/DisplayText&gt;&lt;record&gt;&lt;rec-number&gt;149&lt;/rec-number&gt;&lt;foreign-keys&gt;&lt;key app="EN" db-id="t0xzptva805ppme2de75afdw5zzfzrdwrrsv" timestamp="1586186603"&gt;149&lt;/key&gt;&lt;/foreign-keys&gt;&lt;ref-type name="Journal Article"&gt;17&lt;/ref-type&gt;&lt;contributors&gt;&lt;authors&gt;&lt;author&gt;Ruiz-campillo, C&lt;/author&gt;&lt;author&gt;Castillo, F &lt;/author&gt;&lt;author&gt;Perapoch, J &lt;/author&gt;&lt;author&gt;Salcedo, S&lt;/author&gt;&lt;/authors&gt;&lt;/contributors&gt;&lt;titles&gt;&lt;title&gt;Mycophenolate mofetil use for lupus nephritis during pregnancy: Report of a case of fetal malformations and literature update&lt;/title&gt;&lt;secondary-title&gt;Internet J Gynecol Obstet&lt;/secondary-title&gt;&lt;/titles&gt;&lt;periodical&gt;&lt;full-title&gt;Internet J Gynecol Obstet&lt;/full-title&gt;&lt;/periodical&gt;&lt;volume&gt;11&lt;/volume&gt;&lt;number&gt;2&lt;/number&gt;&lt;dates&gt;&lt;year&gt;2008&lt;/year&gt;&lt;/dates&gt;&lt;urls&gt;&lt;/urls&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54</w:t>
            </w:r>
            <w:r w:rsidRPr="00A46BD6">
              <w:rPr>
                <w:rFonts w:ascii="Times New Roman" w:hAnsi="Times New Roman"/>
                <w:sz w:val="24"/>
                <w:szCs w:val="24"/>
              </w:rPr>
              <w:fldChar w:fldCharType="end"/>
            </w:r>
          </w:p>
        </w:tc>
        <w:tc>
          <w:tcPr>
            <w:tcW w:w="425" w:type="dxa"/>
            <w:tcBorders>
              <w:top w:val="nil"/>
              <w:left w:val="nil"/>
              <w:bottom w:val="nil"/>
              <w:right w:val="nil"/>
            </w:tcBorders>
          </w:tcPr>
          <w:p w14:paraId="3683CC3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793E82A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500 mg/day (whole pregnancy)</w:t>
            </w:r>
          </w:p>
          <w:p w14:paraId="6E26C8E8"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Deflazacort 90 mg/day</w:t>
            </w:r>
          </w:p>
        </w:tc>
        <w:tc>
          <w:tcPr>
            <w:tcW w:w="1423" w:type="dxa"/>
            <w:tcBorders>
              <w:top w:val="nil"/>
              <w:left w:val="nil"/>
              <w:bottom w:val="nil"/>
              <w:right w:val="nil"/>
            </w:tcBorders>
          </w:tcPr>
          <w:p w14:paraId="60F66BE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SLE with severe lupus nephritis</w:t>
            </w:r>
          </w:p>
        </w:tc>
        <w:tc>
          <w:tcPr>
            <w:tcW w:w="1417" w:type="dxa"/>
            <w:tcBorders>
              <w:top w:val="nil"/>
              <w:left w:val="nil"/>
              <w:bottom w:val="nil"/>
              <w:right w:val="nil"/>
            </w:tcBorders>
          </w:tcPr>
          <w:p w14:paraId="6895A3D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4FBAD6F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1 weeks</w:t>
            </w:r>
          </w:p>
          <w:p w14:paraId="4DD6224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035 g</w:t>
            </w:r>
          </w:p>
        </w:tc>
        <w:tc>
          <w:tcPr>
            <w:tcW w:w="3119" w:type="dxa"/>
            <w:tcBorders>
              <w:top w:val="nil"/>
              <w:left w:val="nil"/>
              <w:bottom w:val="nil"/>
              <w:right w:val="nil"/>
            </w:tcBorders>
          </w:tcPr>
          <w:p w14:paraId="2AEE592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left palate</w:t>
            </w:r>
          </w:p>
          <w:p w14:paraId="14E033E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icroretrognathia</w:t>
            </w:r>
          </w:p>
        </w:tc>
        <w:tc>
          <w:tcPr>
            <w:tcW w:w="1985" w:type="dxa"/>
            <w:tcBorders>
              <w:top w:val="nil"/>
              <w:left w:val="nil"/>
              <w:bottom w:val="nil"/>
              <w:right w:val="nil"/>
            </w:tcBorders>
          </w:tcPr>
          <w:p w14:paraId="7834A206" w14:textId="77777777" w:rsidR="000B0EC8" w:rsidRPr="00A46BD6" w:rsidRDefault="000B0EC8" w:rsidP="000B1C53">
            <w:pPr>
              <w:spacing w:after="0"/>
              <w:rPr>
                <w:rFonts w:ascii="Times New Roman" w:hAnsi="Times New Roman"/>
                <w:sz w:val="24"/>
                <w:szCs w:val="24"/>
              </w:rPr>
            </w:pPr>
          </w:p>
        </w:tc>
      </w:tr>
      <w:tr w:rsidR="00A46BD6" w:rsidRPr="00A46BD6" w14:paraId="26F79CE5" w14:textId="77777777" w:rsidTr="000B0EC8">
        <w:tc>
          <w:tcPr>
            <w:tcW w:w="2263" w:type="dxa"/>
            <w:tcBorders>
              <w:top w:val="nil"/>
              <w:left w:val="nil"/>
              <w:bottom w:val="nil"/>
              <w:right w:val="nil"/>
            </w:tcBorders>
          </w:tcPr>
          <w:p w14:paraId="17D21D07"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Källén </w:t>
            </w:r>
            <w:r w:rsidRPr="00A46BD6">
              <w:rPr>
                <w:rFonts w:ascii="Times New Roman" w:hAnsi="Times New Roman"/>
                <w:i/>
                <w:sz w:val="24"/>
                <w:szCs w:val="24"/>
              </w:rPr>
              <w:t>et al</w:t>
            </w:r>
            <w:r w:rsidRPr="00A46BD6">
              <w:rPr>
                <w:rFonts w:ascii="Times New Roman" w:hAnsi="Times New Roman"/>
                <w:sz w:val="24"/>
                <w:szCs w:val="24"/>
              </w:rPr>
              <w:t xml:space="preserve">., 2005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Kallen&lt;/Author&gt;&lt;Year&gt;2005&lt;/Year&gt;&lt;RecNum&gt;144&lt;/RecNum&gt;&lt;DisplayText&gt;&lt;style face="superscript"&gt;149&lt;/style&gt;&lt;/DisplayText&gt;&lt;record&gt;&lt;rec-number&gt;144&lt;/rec-number&gt;&lt;foreign-keys&gt;&lt;key app="EN" db-id="t0xzptva805ppme2de75afdw5zzfzrdwrrsv" timestamp="1586186601"&gt;144&lt;/key&gt;&lt;/foreign-keys&gt;&lt;ref-type name="Journal Article"&gt;17&lt;/ref-type&gt;&lt;contributors&gt;&lt;authors&gt;&lt;author&gt;Kallen, B.&lt;/author&gt;&lt;author&gt;Westgren, M.&lt;/author&gt;&lt;author&gt;Aberg, A.&lt;/author&gt;&lt;author&gt;Olausson, P. O.&lt;/author&gt;&lt;/authors&gt;&lt;/contributors&gt;&lt;auth-address&gt;Tornblad Institute, University of Lund, Sweden.&lt;/auth-address&gt;&lt;titles&gt;&lt;title&gt;Pregnancy outcome after maternal organ transplantation in Sweden&lt;/title&gt;&lt;secondary-title&gt;Bjog&lt;/secondary-title&gt;&lt;/titles&gt;&lt;periodical&gt;&lt;full-title&gt;Bjog&lt;/full-title&gt;&lt;/periodical&gt;&lt;pages&gt;904-9&lt;/pages&gt;&lt;volume&gt;112&lt;/volume&gt;&lt;number&gt;7&lt;/number&gt;&lt;keywords&gt;&lt;keyword&gt;0 (Immunosuppressive Agents)&lt;/keyword&gt;&lt;keyword&gt;Adult&lt;/keyword&gt;&lt;keyword&gt;Congenital Abnormalities/epidemiology&lt;/keyword&gt;&lt;keyword&gt;Female&lt;/keyword&gt;&lt;keyword&gt;Humans&lt;/keyword&gt;&lt;keyword&gt;Immunosuppressive Agents/therapeutic use&lt;/keyword&gt;&lt;keyword&gt;Infant, Low Birth Weight&lt;/keyword&gt;&lt;keyword&gt;Infant, Newborn&lt;/keyword&gt;&lt;keyword&gt;Infant, Small for Gestational Age&lt;/keyword&gt;&lt;keyword&gt;Maternal Age&lt;/keyword&gt;&lt;keyword&gt;Odds Ratio&lt;/keyword&gt;&lt;keyword&gt;Organ Transplantation/ statistics &amp;amp; numerical data&lt;/keyword&gt;&lt;keyword&gt;Parity&lt;/keyword&gt;&lt;keyword&gt;Pre-Eclampsia/epidemiology&lt;/keyword&gt;&lt;keyword&gt;Pregnancy&lt;/keyword&gt;&lt;keyword&gt;Pregnancy Complications/ epidemiology&lt;/keyword&gt;&lt;keyword&gt;Pregnancy Outcome/ epidemiology&lt;/keyword&gt;&lt;keyword&gt;Premature Birth&lt;/keyword&gt;&lt;keyword&gt;Registries&lt;/keyword&gt;&lt;keyword&gt;Sweden/epidemiology&lt;/keyword&gt;&lt;/keywords&gt;&lt;dates&gt;&lt;year&gt;2005&lt;/year&gt;&lt;pub-dates&gt;&lt;date&gt;Jul&lt;/date&gt;&lt;/pub-dates&gt;&lt;/dates&gt;&lt;isbn&gt;1470-0328 (Print)&amp;#xD;1470-0328 (Linking)&lt;/isbn&gt;&lt;accession-num&gt;15957990&lt;/accession-num&gt;&lt;urls&gt;&lt;/urls&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49</w:t>
            </w:r>
            <w:r w:rsidRPr="00A46BD6">
              <w:rPr>
                <w:rFonts w:ascii="Times New Roman" w:hAnsi="Times New Roman"/>
                <w:sz w:val="24"/>
                <w:szCs w:val="24"/>
              </w:rPr>
              <w:fldChar w:fldCharType="end"/>
            </w:r>
          </w:p>
        </w:tc>
        <w:tc>
          <w:tcPr>
            <w:tcW w:w="425" w:type="dxa"/>
            <w:tcBorders>
              <w:top w:val="nil"/>
              <w:left w:val="nil"/>
              <w:bottom w:val="nil"/>
              <w:right w:val="nil"/>
            </w:tcBorders>
          </w:tcPr>
          <w:p w14:paraId="72B04F1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1</w:t>
            </w:r>
          </w:p>
        </w:tc>
        <w:tc>
          <w:tcPr>
            <w:tcW w:w="3402" w:type="dxa"/>
            <w:tcBorders>
              <w:top w:val="nil"/>
              <w:left w:val="nil"/>
              <w:bottom w:val="nil"/>
              <w:right w:val="nil"/>
            </w:tcBorders>
          </w:tcPr>
          <w:p w14:paraId="70D6EC0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early pregnancy)</w:t>
            </w:r>
          </w:p>
          <w:p w14:paraId="0029140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Tac</w:t>
            </w:r>
          </w:p>
          <w:p w14:paraId="42F1D11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lone</w:t>
            </w:r>
          </w:p>
          <w:p w14:paraId="51EE5D6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Ursodeoxycholic acid</w:t>
            </w:r>
          </w:p>
        </w:tc>
        <w:tc>
          <w:tcPr>
            <w:tcW w:w="1423" w:type="dxa"/>
            <w:tcBorders>
              <w:top w:val="nil"/>
              <w:left w:val="nil"/>
              <w:bottom w:val="nil"/>
              <w:right w:val="nil"/>
            </w:tcBorders>
          </w:tcPr>
          <w:p w14:paraId="40832E8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Tx</w:t>
            </w:r>
          </w:p>
        </w:tc>
        <w:tc>
          <w:tcPr>
            <w:tcW w:w="1417" w:type="dxa"/>
            <w:tcBorders>
              <w:top w:val="nil"/>
              <w:left w:val="nil"/>
              <w:bottom w:val="nil"/>
              <w:right w:val="nil"/>
            </w:tcBorders>
          </w:tcPr>
          <w:p w14:paraId="039D14F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3C3AF1D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p w14:paraId="3C5DC82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tc>
        <w:tc>
          <w:tcPr>
            <w:tcW w:w="3119" w:type="dxa"/>
            <w:tcBorders>
              <w:top w:val="nil"/>
              <w:left w:val="nil"/>
              <w:bottom w:val="nil"/>
              <w:right w:val="nil"/>
            </w:tcBorders>
          </w:tcPr>
          <w:p w14:paraId="74D59A8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Esophageal atresia</w:t>
            </w:r>
          </w:p>
          <w:p w14:paraId="4196E724"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omplex cardiac defect</w:t>
            </w:r>
          </w:p>
          <w:p w14:paraId="552E3AB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Iris anomaly</w:t>
            </w:r>
          </w:p>
        </w:tc>
        <w:tc>
          <w:tcPr>
            <w:tcW w:w="1985" w:type="dxa"/>
            <w:tcBorders>
              <w:top w:val="nil"/>
              <w:left w:val="nil"/>
              <w:bottom w:val="nil"/>
              <w:right w:val="nil"/>
            </w:tcBorders>
          </w:tcPr>
          <w:p w14:paraId="698ED112" w14:textId="77777777" w:rsidR="000B0EC8" w:rsidRPr="00A46BD6" w:rsidRDefault="000B0EC8" w:rsidP="000B1C53">
            <w:pPr>
              <w:spacing w:after="0"/>
              <w:rPr>
                <w:rFonts w:ascii="Times New Roman" w:hAnsi="Times New Roman"/>
                <w:sz w:val="24"/>
                <w:szCs w:val="24"/>
              </w:rPr>
            </w:pPr>
          </w:p>
        </w:tc>
      </w:tr>
      <w:tr w:rsidR="00A46BD6" w:rsidRPr="00A46BD6" w14:paraId="6F48B434" w14:textId="77777777" w:rsidTr="000B0EC8">
        <w:tc>
          <w:tcPr>
            <w:tcW w:w="2263" w:type="dxa"/>
            <w:tcBorders>
              <w:top w:val="nil"/>
              <w:left w:val="nil"/>
              <w:right w:val="nil"/>
            </w:tcBorders>
          </w:tcPr>
          <w:p w14:paraId="044AD29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 xml:space="preserve">Zahra </w:t>
            </w:r>
            <w:r w:rsidRPr="00A46BD6">
              <w:rPr>
                <w:rFonts w:ascii="Times New Roman" w:hAnsi="Times New Roman"/>
                <w:i/>
                <w:sz w:val="24"/>
                <w:szCs w:val="24"/>
              </w:rPr>
              <w:t>et al</w:t>
            </w:r>
            <w:r w:rsidRPr="00A46BD6">
              <w:rPr>
                <w:rFonts w:ascii="Times New Roman" w:hAnsi="Times New Roman"/>
                <w:sz w:val="24"/>
                <w:szCs w:val="24"/>
              </w:rPr>
              <w:t xml:space="preserve">., 2009 </w:t>
            </w:r>
            <w:r w:rsidRPr="00A46BD6">
              <w:rPr>
                <w:rFonts w:ascii="Times New Roman" w:hAnsi="Times New Roman"/>
                <w:sz w:val="24"/>
                <w:szCs w:val="24"/>
              </w:rPr>
              <w:fldChar w:fldCharType="begin"/>
            </w:r>
            <w:r w:rsidRPr="00A46BD6">
              <w:rPr>
                <w:rFonts w:ascii="Times New Roman" w:hAnsi="Times New Roman"/>
                <w:sz w:val="24"/>
                <w:szCs w:val="24"/>
              </w:rPr>
              <w:instrText xml:space="preserve"> ADDIN EN.CITE &lt;EndNote&gt;&lt;Cite&gt;&lt;Author&gt;Zahra&lt;/Author&gt;&lt;Year&gt;2009&lt;/Year&gt;&lt;RecNum&gt;145&lt;/RecNum&gt;&lt;DisplayText&gt;&lt;style face="superscript"&gt;150&lt;/style&gt;&lt;/DisplayText&gt;&lt;record&gt;&lt;rec-number&gt;145&lt;/rec-number&gt;&lt;foreign-keys&gt;&lt;key app="EN" db-id="t0xzptva805ppme2de75afdw5zzfzrdwrrsv" timestamp="1586186602"&gt;145&lt;/key&gt;&lt;/foreign-keys&gt;&lt;ref-type name="Journal Article"&gt;17&lt;/ref-type&gt;&lt;contributors&gt;&lt;authors&gt;&lt;author&gt;Zahra, T.&lt;/author&gt;&lt;author&gt;Seyyed Alireza, T.&lt;/author&gt;&lt;author&gt;Shirin, S.&lt;/author&gt;&lt;/authors&gt;&lt;/contributors&gt;&lt;auth-address&gt;Namazi Educational Hospital, Shiraz University of Medical Sciences, Shiraz, Iran.&lt;/auth-address&gt;&lt;titles&gt;&lt;title&gt;Successful pregnancies in two orthotopic liver transplant (OLT) recipients in Iran; Two case reports&lt;/title&gt;&lt;secondary-title&gt;J Reprod Infertil&lt;/secondary-title&gt;&lt;/titles&gt;&lt;periodical&gt;&lt;full-title&gt;J Reprod Infertil&lt;/full-title&gt;&lt;/periodical&gt;&lt;pages&gt;225-9&lt;/pages&gt;&lt;volume&gt;10&lt;/volume&gt;&lt;number&gt;3&lt;/number&gt;&lt;keywords&gt;&lt;keyword&gt;Cyclosporine&lt;/keyword&gt;&lt;keyword&gt;Immunosuppression&lt;/keyword&gt;&lt;keyword&gt;Liver transplantation&lt;/keyword&gt;&lt;keyword&gt;Mycophenolate Mofetil&lt;/keyword&gt;&lt;keyword&gt;Pregnancy&lt;/keyword&gt;&lt;/keywords&gt;&lt;dates&gt;&lt;year&gt;2009&lt;/year&gt;&lt;pub-dates&gt;&lt;date&gt;Oct&lt;/date&gt;&lt;/pub-dates&gt;&lt;/dates&gt;&lt;isbn&gt;2228-5482 (Print)&amp;#xD;2228-5482 (Linking)&lt;/isbn&gt;&lt;accession-num&gt;23926473&lt;/accession-num&gt;&lt;urls&gt;&lt;/urls&gt;&lt;/record&gt;&lt;/Cite&gt;&lt;/EndNote&gt;</w:instrText>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50</w:t>
            </w:r>
            <w:r w:rsidRPr="00A46BD6">
              <w:rPr>
                <w:rFonts w:ascii="Times New Roman" w:hAnsi="Times New Roman"/>
                <w:sz w:val="24"/>
                <w:szCs w:val="24"/>
              </w:rPr>
              <w:fldChar w:fldCharType="end"/>
            </w:r>
          </w:p>
        </w:tc>
        <w:tc>
          <w:tcPr>
            <w:tcW w:w="425" w:type="dxa"/>
            <w:tcBorders>
              <w:top w:val="nil"/>
              <w:left w:val="nil"/>
              <w:right w:val="nil"/>
            </w:tcBorders>
          </w:tcPr>
          <w:p w14:paraId="457E873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w:t>
            </w:r>
          </w:p>
        </w:tc>
        <w:tc>
          <w:tcPr>
            <w:tcW w:w="3402" w:type="dxa"/>
            <w:tcBorders>
              <w:top w:val="nil"/>
              <w:left w:val="nil"/>
              <w:right w:val="nil"/>
            </w:tcBorders>
          </w:tcPr>
          <w:p w14:paraId="2215E29C"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MF 1000mg (week 0-12)</w:t>
            </w:r>
          </w:p>
          <w:p w14:paraId="3CA332C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yclosporine 200mg (week 0-12)</w:t>
            </w:r>
          </w:p>
          <w:p w14:paraId="5BE0717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yclosporine 300mg (week 12-38)</w:t>
            </w:r>
          </w:p>
          <w:p w14:paraId="4C6D7BEE" w14:textId="77777777" w:rsidR="000B0EC8" w:rsidRPr="00A46BD6" w:rsidRDefault="000B0EC8" w:rsidP="000B1C53">
            <w:pPr>
              <w:spacing w:after="0"/>
              <w:rPr>
                <w:rFonts w:ascii="Times New Roman" w:hAnsi="Times New Roman"/>
                <w:sz w:val="24"/>
                <w:szCs w:val="24"/>
              </w:rPr>
            </w:pPr>
          </w:p>
          <w:p w14:paraId="1F383EEB"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MMF</w:t>
            </w:r>
          </w:p>
          <w:p w14:paraId="4BD26E9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Cyclosporine 200mg</w:t>
            </w:r>
          </w:p>
          <w:p w14:paraId="62E9CA62"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Prednisolone 5 mg</w:t>
            </w:r>
          </w:p>
        </w:tc>
        <w:tc>
          <w:tcPr>
            <w:tcW w:w="1423" w:type="dxa"/>
            <w:tcBorders>
              <w:top w:val="nil"/>
              <w:left w:val="nil"/>
              <w:right w:val="nil"/>
            </w:tcBorders>
          </w:tcPr>
          <w:p w14:paraId="3E05F389"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LTx</w:t>
            </w:r>
          </w:p>
          <w:p w14:paraId="055C91C2" w14:textId="77777777" w:rsidR="000B0EC8" w:rsidRPr="00A46BD6" w:rsidRDefault="000B0EC8" w:rsidP="000B1C53">
            <w:pPr>
              <w:spacing w:after="0"/>
              <w:rPr>
                <w:rFonts w:ascii="Times New Roman" w:hAnsi="Times New Roman"/>
                <w:sz w:val="24"/>
                <w:szCs w:val="24"/>
              </w:rPr>
            </w:pPr>
          </w:p>
          <w:p w14:paraId="4B5081CA" w14:textId="77777777" w:rsidR="000B0EC8" w:rsidRPr="00A46BD6" w:rsidRDefault="000B0EC8" w:rsidP="000B1C53">
            <w:pPr>
              <w:spacing w:after="0"/>
              <w:rPr>
                <w:rFonts w:ascii="Times New Roman" w:hAnsi="Times New Roman"/>
                <w:sz w:val="24"/>
                <w:szCs w:val="24"/>
              </w:rPr>
            </w:pPr>
          </w:p>
          <w:p w14:paraId="6A8FF2B4" w14:textId="77777777" w:rsidR="000B0EC8" w:rsidRPr="00A46BD6" w:rsidRDefault="000B0EC8" w:rsidP="000B1C53">
            <w:pPr>
              <w:spacing w:after="0"/>
              <w:rPr>
                <w:rFonts w:ascii="Times New Roman" w:hAnsi="Times New Roman"/>
                <w:sz w:val="24"/>
                <w:szCs w:val="24"/>
              </w:rPr>
            </w:pPr>
          </w:p>
          <w:p w14:paraId="2F5ED8CE"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LTx</w:t>
            </w:r>
          </w:p>
        </w:tc>
        <w:tc>
          <w:tcPr>
            <w:tcW w:w="1417" w:type="dxa"/>
            <w:tcBorders>
              <w:top w:val="nil"/>
              <w:left w:val="nil"/>
              <w:right w:val="nil"/>
            </w:tcBorders>
          </w:tcPr>
          <w:p w14:paraId="64B02283"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Female</w:t>
            </w:r>
          </w:p>
          <w:p w14:paraId="5428E6F6"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8 weeks</w:t>
            </w:r>
          </w:p>
          <w:p w14:paraId="4031505F"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2480 g</w:t>
            </w:r>
          </w:p>
          <w:p w14:paraId="3EE520A8" w14:textId="77777777" w:rsidR="000B0EC8" w:rsidRPr="00A46BD6" w:rsidRDefault="000B0EC8" w:rsidP="000B1C53">
            <w:pPr>
              <w:spacing w:after="0"/>
              <w:rPr>
                <w:rFonts w:ascii="Times New Roman" w:hAnsi="Times New Roman"/>
                <w:sz w:val="24"/>
                <w:szCs w:val="24"/>
              </w:rPr>
            </w:pPr>
          </w:p>
          <w:p w14:paraId="7722A63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Male</w:t>
            </w:r>
          </w:p>
          <w:p w14:paraId="074EABDA"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38 weeks</w:t>
            </w:r>
          </w:p>
          <w:p w14:paraId="70237C05"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3100 g</w:t>
            </w:r>
          </w:p>
        </w:tc>
        <w:tc>
          <w:tcPr>
            <w:tcW w:w="3119" w:type="dxa"/>
            <w:tcBorders>
              <w:top w:val="nil"/>
              <w:left w:val="nil"/>
              <w:right w:val="nil"/>
            </w:tcBorders>
          </w:tcPr>
          <w:p w14:paraId="1C59C401"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lastRenderedPageBreak/>
              <w:t>-</w:t>
            </w:r>
          </w:p>
          <w:p w14:paraId="3AC11B54" w14:textId="77777777" w:rsidR="000B0EC8" w:rsidRPr="00A46BD6" w:rsidRDefault="000B0EC8" w:rsidP="000B1C53">
            <w:pPr>
              <w:spacing w:after="0"/>
              <w:rPr>
                <w:rFonts w:ascii="Times New Roman" w:hAnsi="Times New Roman"/>
                <w:sz w:val="24"/>
                <w:szCs w:val="24"/>
              </w:rPr>
            </w:pPr>
          </w:p>
          <w:p w14:paraId="1D422B80" w14:textId="77777777" w:rsidR="000B0EC8" w:rsidRPr="00A46BD6" w:rsidRDefault="000B0EC8" w:rsidP="000B1C53">
            <w:pPr>
              <w:spacing w:after="0"/>
              <w:rPr>
                <w:rFonts w:ascii="Times New Roman" w:hAnsi="Times New Roman"/>
                <w:sz w:val="24"/>
                <w:szCs w:val="24"/>
              </w:rPr>
            </w:pPr>
          </w:p>
          <w:p w14:paraId="0E8B9A01" w14:textId="77777777" w:rsidR="000B0EC8" w:rsidRPr="00A46BD6" w:rsidRDefault="000B0EC8" w:rsidP="000B1C53">
            <w:pPr>
              <w:spacing w:after="0"/>
              <w:rPr>
                <w:rFonts w:ascii="Times New Roman" w:hAnsi="Times New Roman"/>
                <w:sz w:val="24"/>
                <w:szCs w:val="24"/>
              </w:rPr>
            </w:pPr>
          </w:p>
          <w:p w14:paraId="1C9FDD4D" w14:textId="77777777" w:rsidR="000B0EC8" w:rsidRPr="00A46BD6" w:rsidRDefault="000B0EC8" w:rsidP="000B1C53">
            <w:pPr>
              <w:spacing w:after="0"/>
              <w:rPr>
                <w:rFonts w:ascii="Times New Roman" w:hAnsi="Times New Roman"/>
                <w:sz w:val="24"/>
                <w:szCs w:val="24"/>
              </w:rPr>
            </w:pPr>
            <w:r w:rsidRPr="00A46BD6">
              <w:rPr>
                <w:rFonts w:ascii="Times New Roman" w:hAnsi="Times New Roman"/>
                <w:sz w:val="24"/>
                <w:szCs w:val="24"/>
              </w:rPr>
              <w:t>-</w:t>
            </w:r>
          </w:p>
        </w:tc>
        <w:tc>
          <w:tcPr>
            <w:tcW w:w="1985" w:type="dxa"/>
            <w:tcBorders>
              <w:top w:val="nil"/>
              <w:left w:val="nil"/>
              <w:right w:val="nil"/>
            </w:tcBorders>
          </w:tcPr>
          <w:p w14:paraId="3BF98AA5" w14:textId="77777777" w:rsidR="000B0EC8" w:rsidRPr="00A46BD6" w:rsidRDefault="000B0EC8" w:rsidP="000B1C53">
            <w:pPr>
              <w:spacing w:after="0"/>
              <w:rPr>
                <w:rFonts w:ascii="Times New Roman" w:hAnsi="Times New Roman"/>
                <w:sz w:val="24"/>
                <w:szCs w:val="24"/>
              </w:rPr>
            </w:pPr>
          </w:p>
        </w:tc>
      </w:tr>
      <w:tr w:rsidR="00A46BD6" w:rsidRPr="00A46BD6" w14:paraId="7BE8EE1E" w14:textId="77777777" w:rsidTr="000B0EC8">
        <w:tc>
          <w:tcPr>
            <w:tcW w:w="14034" w:type="dxa"/>
            <w:gridSpan w:val="7"/>
            <w:tcBorders>
              <w:left w:val="nil"/>
              <w:right w:val="nil"/>
            </w:tcBorders>
          </w:tcPr>
          <w:p w14:paraId="53362E0B" w14:textId="77777777" w:rsidR="000B0EC8" w:rsidRPr="00A46BD6" w:rsidRDefault="000B0EC8" w:rsidP="000B1C53">
            <w:pPr>
              <w:spacing w:after="0" w:line="240" w:lineRule="auto"/>
              <w:jc w:val="both"/>
              <w:rPr>
                <w:rFonts w:ascii="Times New Roman" w:hAnsi="Times New Roman"/>
                <w:sz w:val="24"/>
                <w:szCs w:val="24"/>
              </w:rPr>
            </w:pPr>
            <w:r w:rsidRPr="00A46BD6">
              <w:rPr>
                <w:rFonts w:ascii="Times New Roman" w:hAnsi="Times New Roman"/>
                <w:sz w:val="24"/>
                <w:szCs w:val="24"/>
              </w:rPr>
              <w:t>Abbreviations: MMF, mycophenolate mofetil; Tac, tacrolimus; SLE, systemic lupus erythematosus; KTx, kidney transplantation; LTx, liver transplantation; HTx, heart transplantation; TAPVR, total anomalous pulmonary venous return</w:t>
            </w:r>
          </w:p>
          <w:p w14:paraId="60913F46" w14:textId="77777777" w:rsidR="000B0EC8" w:rsidRPr="00A46BD6" w:rsidRDefault="000B0EC8" w:rsidP="000B1C53">
            <w:pPr>
              <w:spacing w:after="0" w:line="240" w:lineRule="auto"/>
              <w:rPr>
                <w:rFonts w:ascii="Times New Roman" w:hAnsi="Times New Roman"/>
                <w:sz w:val="24"/>
                <w:szCs w:val="24"/>
              </w:rPr>
            </w:pPr>
          </w:p>
          <w:p w14:paraId="3F35541F" w14:textId="77777777" w:rsidR="000B0EC8" w:rsidRPr="00A46BD6" w:rsidRDefault="000B0EC8" w:rsidP="000B1C53">
            <w:pPr>
              <w:spacing w:after="0" w:line="240" w:lineRule="auto"/>
              <w:rPr>
                <w:rFonts w:ascii="Times New Roman" w:hAnsi="Times New Roman"/>
                <w:sz w:val="24"/>
                <w:szCs w:val="24"/>
              </w:rPr>
            </w:pPr>
            <w:r w:rsidRPr="00A46BD6">
              <w:rPr>
                <w:rFonts w:ascii="Times New Roman" w:hAnsi="Times New Roman"/>
                <w:sz w:val="24"/>
                <w:szCs w:val="24"/>
              </w:rPr>
              <w:t>Table adapted from Perez-Aytes</w:t>
            </w:r>
            <w:r w:rsidRPr="00A46BD6">
              <w:rPr>
                <w:rFonts w:ascii="Times New Roman" w:hAnsi="Times New Roman"/>
                <w:sz w:val="24"/>
                <w:szCs w:val="24"/>
              </w:rPr>
              <w:fldChar w:fldCharType="begin">
                <w:fldData xml:space="preserve">PEVuZE5vdGU+PENpdGU+PEF1dGhvcj5QZXJlei1BeXRlczwvQXV0aG9yPjxZZWFyPjIwMDg8L1ll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QZXJlei1BeXRlczwvQXV0aG9yPjxZZWFyPjIwMDg8L1ll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38</w:t>
            </w:r>
            <w:r w:rsidRPr="00A46BD6">
              <w:rPr>
                <w:rFonts w:ascii="Times New Roman" w:hAnsi="Times New Roman"/>
                <w:sz w:val="24"/>
                <w:szCs w:val="24"/>
              </w:rPr>
              <w:fldChar w:fldCharType="end"/>
            </w:r>
            <w:r w:rsidRPr="00A46BD6">
              <w:rPr>
                <w:rFonts w:ascii="Times New Roman" w:hAnsi="Times New Roman"/>
                <w:sz w:val="24"/>
                <w:szCs w:val="24"/>
              </w:rPr>
              <w:t>, Merlob</w:t>
            </w:r>
            <w:r w:rsidRPr="00A46BD6">
              <w:rPr>
                <w:rFonts w:ascii="Times New Roman" w:hAnsi="Times New Roman"/>
                <w:sz w:val="24"/>
                <w:szCs w:val="24"/>
              </w:rPr>
              <w:fldChar w:fldCharType="begin">
                <w:fldData xml:space="preserve">PEVuZE5vdGU+PENpdGU+PEF1dGhvcj5NZXJsb2I8L0F1dGhvcj48WWVhcj4yMDA5PC9ZZWFyPjxS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NZXJsb2I8L0F1dGhvcj48WWVhcj4yMDA5PC9ZZWFyPjxS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56</w:t>
            </w:r>
            <w:r w:rsidRPr="00A46BD6">
              <w:rPr>
                <w:rFonts w:ascii="Times New Roman" w:hAnsi="Times New Roman"/>
                <w:sz w:val="24"/>
                <w:szCs w:val="24"/>
              </w:rPr>
              <w:fldChar w:fldCharType="end"/>
            </w:r>
            <w:r w:rsidRPr="00A46BD6">
              <w:rPr>
                <w:rFonts w:ascii="Times New Roman" w:hAnsi="Times New Roman"/>
                <w:sz w:val="24"/>
                <w:szCs w:val="24"/>
              </w:rPr>
              <w:t>, and Anderka</w:t>
            </w:r>
            <w:r w:rsidRPr="00A46BD6">
              <w:rPr>
                <w:rFonts w:ascii="Times New Roman" w:hAnsi="Times New Roman"/>
                <w:sz w:val="24"/>
                <w:szCs w:val="24"/>
              </w:rPr>
              <w:fldChar w:fldCharType="begin">
                <w:fldData xml:space="preserve">PEVuZE5vdGU+PENpdGU+PEF1dGhvcj5BbmRlcmthPC9BdXRob3I+PFllYXI+MjAwOTwvWWVhcj48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</w:fldData>
              </w:fldChar>
            </w:r>
            <w:r w:rsidRPr="00A46BD6">
              <w:rPr>
                <w:rFonts w:ascii="Times New Roman" w:hAnsi="Times New Roman"/>
                <w:sz w:val="24"/>
                <w:szCs w:val="24"/>
              </w:rPr>
              <w:instrText xml:space="preserve"> ADDIN EN.CITE </w:instrText>
            </w:r>
            <w:r w:rsidRPr="00A46BD6">
              <w:rPr>
                <w:rFonts w:ascii="Times New Roman" w:hAnsi="Times New Roman"/>
                <w:sz w:val="24"/>
                <w:szCs w:val="24"/>
              </w:rPr>
              <w:fldChar w:fldCharType="begin">
                <w:fldData xml:space="preserve">PEVuZE5vdGU+PENpdGU+PEF1dGhvcj5BbmRlcmthPC9BdXRob3I+PFllYXI+MjAwOTwvWWVhcj48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</w:fldData>
              </w:fldChar>
            </w:r>
            <w:r w:rsidRPr="00A46BD6">
              <w:rPr>
                <w:rFonts w:ascii="Times New Roman" w:hAnsi="Times New Roman"/>
                <w:sz w:val="24"/>
                <w:szCs w:val="24"/>
              </w:rPr>
              <w:instrText xml:space="preserve"> ADDIN EN.CITE.DATA </w:instrText>
            </w:r>
            <w:r w:rsidRPr="00A46BD6">
              <w:rPr>
                <w:rFonts w:ascii="Times New Roman" w:hAnsi="Times New Roman"/>
                <w:sz w:val="24"/>
                <w:szCs w:val="24"/>
              </w:rPr>
            </w:r>
            <w:r w:rsidRPr="00A46BD6">
              <w:rPr>
                <w:rFonts w:ascii="Times New Roman" w:hAnsi="Times New Roman"/>
                <w:sz w:val="24"/>
                <w:szCs w:val="24"/>
              </w:rPr>
              <w:fldChar w:fldCharType="end"/>
            </w:r>
            <w:r w:rsidRPr="00A46BD6">
              <w:rPr>
                <w:rFonts w:ascii="Times New Roman" w:hAnsi="Times New Roman"/>
                <w:sz w:val="24"/>
                <w:szCs w:val="24"/>
              </w:rPr>
              <w:fldChar w:fldCharType="separate"/>
            </w:r>
            <w:r w:rsidRPr="00A46BD6">
              <w:rPr>
                <w:rFonts w:ascii="Times New Roman" w:hAnsi="Times New Roman"/>
                <w:noProof/>
                <w:sz w:val="24"/>
                <w:szCs w:val="24"/>
                <w:vertAlign w:val="superscript"/>
              </w:rPr>
              <w:t>139</w:t>
            </w:r>
            <w:r w:rsidRPr="00A46BD6">
              <w:rPr>
                <w:rFonts w:ascii="Times New Roman" w:hAnsi="Times New Roman"/>
                <w:sz w:val="24"/>
                <w:szCs w:val="24"/>
              </w:rPr>
              <w:fldChar w:fldCharType="end"/>
            </w:r>
            <w:r w:rsidRPr="00A46BD6">
              <w:rPr>
                <w:rFonts w:ascii="Times New Roman" w:hAnsi="Times New Roman"/>
                <w:sz w:val="24"/>
                <w:szCs w:val="24"/>
              </w:rPr>
              <w:t>.</w:t>
            </w:r>
          </w:p>
        </w:tc>
      </w:tr>
    </w:tbl>
    <w:p w14:paraId="4E629E01" w14:textId="77777777" w:rsidR="000B0EC8" w:rsidRDefault="000B0EC8" w:rsidP="007B3BB2">
      <w:pPr>
        <w:spacing w:line="360" w:lineRule="auto"/>
        <w:jc w:val="both"/>
        <w:rPr>
          <w:rFonts w:ascii="Times New Roman" w:hAnsi="Times New Roman"/>
          <w:sz w:val="24"/>
          <w:szCs w:val="24"/>
        </w:rPr>
      </w:pPr>
    </w:p>
    <w:sectPr w:rsidR="000B0EC8" w:rsidSect="00752A0E">
      <w:pgSz w:w="15840" w:h="12240" w:orient="landscape"/>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58FF0" w16cex:dateUtc="2020-04-18T07:40:00Z"/>
  <w16cex:commentExtensible w16cex:durableId="224590CF" w16cex:dateUtc="2020-04-18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CA7373" w16cid:durableId="22458FF0"/>
  <w16cid:commentId w16cid:paraId="6AE52FD8" w16cid:durableId="224590C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FC339E" w14:textId="77777777" w:rsidR="00901B4C" w:rsidRDefault="00901B4C" w:rsidP="0068527E">
      <w:pPr>
        <w:spacing w:after="0" w:line="240" w:lineRule="auto"/>
      </w:pPr>
      <w:r>
        <w:separator/>
      </w:r>
    </w:p>
  </w:endnote>
  <w:endnote w:type="continuationSeparator" w:id="0">
    <w:p w14:paraId="4BF3FB2A" w14:textId="77777777" w:rsidR="00901B4C" w:rsidRDefault="00901B4C" w:rsidP="00685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B9158C" w14:textId="2F6DF5C5" w:rsidR="00901B4C" w:rsidRDefault="00901B4C">
    <w:pPr>
      <w:pStyle w:val="Footer"/>
      <w:jc w:val="center"/>
    </w:pPr>
    <w:r>
      <w:fldChar w:fldCharType="begin"/>
    </w:r>
    <w:r>
      <w:instrText>PAGE   \* MERGEFORMAT</w:instrText>
    </w:r>
    <w:r>
      <w:fldChar w:fldCharType="separate"/>
    </w:r>
    <w:r w:rsidR="00C277E3">
      <w:rPr>
        <w:noProof/>
      </w:rPr>
      <w:t>4</w:t>
    </w:r>
    <w:r>
      <w:fldChar w:fldCharType="end"/>
    </w:r>
  </w:p>
  <w:p w14:paraId="3E7C57A7" w14:textId="77777777" w:rsidR="00901B4C" w:rsidRDefault="00901B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A21C40" w14:textId="77777777" w:rsidR="00901B4C" w:rsidRDefault="00901B4C" w:rsidP="0068527E">
      <w:pPr>
        <w:spacing w:after="0" w:line="240" w:lineRule="auto"/>
      </w:pPr>
      <w:r>
        <w:separator/>
      </w:r>
    </w:p>
  </w:footnote>
  <w:footnote w:type="continuationSeparator" w:id="0">
    <w:p w14:paraId="4A4FD1E4" w14:textId="77777777" w:rsidR="00901B4C" w:rsidRDefault="00901B4C" w:rsidP="006852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10053"/>
    <w:multiLevelType w:val="multilevel"/>
    <w:tmpl w:val="60783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D4582"/>
    <w:multiLevelType w:val="hybridMultilevel"/>
    <w:tmpl w:val="E4726EC4"/>
    <w:lvl w:ilvl="0" w:tplc="F2BE1160">
      <w:numFmt w:val="bullet"/>
      <w:lvlText w:val=""/>
      <w:lvlJc w:val="left"/>
      <w:pPr>
        <w:ind w:left="1080" w:hanging="360"/>
      </w:pPr>
      <w:rPr>
        <w:rFonts w:ascii="Symbol" w:eastAsia="Calibri" w:hAnsi="Symbol" w:cs="Times New Roman"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 w15:restartNumberingAfterBreak="0">
    <w:nsid w:val="1FC27BD5"/>
    <w:multiLevelType w:val="multilevel"/>
    <w:tmpl w:val="D0D41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BD6145"/>
    <w:multiLevelType w:val="hybridMultilevel"/>
    <w:tmpl w:val="CB7ABC5C"/>
    <w:lvl w:ilvl="0" w:tplc="1318059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9C3589"/>
    <w:multiLevelType w:val="multilevel"/>
    <w:tmpl w:val="D43C89E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5" w15:restartNumberingAfterBreak="0">
    <w:nsid w:val="438330E4"/>
    <w:multiLevelType w:val="hybridMultilevel"/>
    <w:tmpl w:val="6CBCE772"/>
    <w:lvl w:ilvl="0" w:tplc="671870B0">
      <w:numFmt w:val="bullet"/>
      <w:lvlText w:val="-"/>
      <w:lvlJc w:val="left"/>
      <w:pPr>
        <w:ind w:left="720" w:hanging="360"/>
      </w:pPr>
      <w:rPr>
        <w:rFonts w:ascii="Verdana" w:eastAsia="Times New Roman"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A00579"/>
    <w:multiLevelType w:val="hybridMultilevel"/>
    <w:tmpl w:val="ABB2691C"/>
    <w:lvl w:ilvl="0" w:tplc="DF84462E">
      <w:start w:val="3"/>
      <w:numFmt w:val="bullet"/>
      <w:lvlText w:val="-"/>
      <w:lvlJc w:val="left"/>
      <w:pPr>
        <w:ind w:left="720" w:hanging="360"/>
      </w:pPr>
      <w:rPr>
        <w:rFonts w:ascii="Arial" w:eastAsia="Times New Roman" w:hAnsi="Arial" w:cs="Arial" w:hint="default"/>
        <w:color w:val="2F4A8B"/>
        <w:u w:val="single"/>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4AC01C7"/>
    <w:multiLevelType w:val="hybridMultilevel"/>
    <w:tmpl w:val="CFEC0D0A"/>
    <w:lvl w:ilvl="0" w:tplc="334084BE">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EA466D"/>
    <w:multiLevelType w:val="hybridMultilevel"/>
    <w:tmpl w:val="3E081D40"/>
    <w:lvl w:ilvl="0" w:tplc="4E163C06">
      <w:numFmt w:val="bullet"/>
      <w:lvlText w:val=""/>
      <w:lvlJc w:val="left"/>
      <w:pPr>
        <w:ind w:left="720" w:hanging="360"/>
      </w:pPr>
      <w:rPr>
        <w:rFonts w:ascii="Symbol" w:eastAsia="Calibr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74A3ED7"/>
    <w:multiLevelType w:val="hybridMultilevel"/>
    <w:tmpl w:val="BE7C2A86"/>
    <w:lvl w:ilvl="0" w:tplc="B2BEBE44">
      <w:start w:val="2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0275E0"/>
    <w:multiLevelType w:val="hybridMultilevel"/>
    <w:tmpl w:val="BEE4A38C"/>
    <w:lvl w:ilvl="0" w:tplc="C3B23B98">
      <w:start w:val="3"/>
      <w:numFmt w:val="bullet"/>
      <w:lvlText w:val=""/>
      <w:lvlJc w:val="left"/>
      <w:pPr>
        <w:ind w:left="720" w:hanging="360"/>
      </w:pPr>
      <w:rPr>
        <w:rFonts w:ascii="Wingdings" w:eastAsia="Calibr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74D02664"/>
    <w:multiLevelType w:val="hybridMultilevel"/>
    <w:tmpl w:val="136EE54A"/>
    <w:lvl w:ilvl="0" w:tplc="436A927C">
      <w:numFmt w:val="bullet"/>
      <w:lvlText w:val="-"/>
      <w:lvlJc w:val="left"/>
      <w:pPr>
        <w:ind w:left="720" w:hanging="360"/>
      </w:pPr>
      <w:rPr>
        <w:rFonts w:ascii="Times New Roman" w:eastAsia="Calibr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2" w15:restartNumberingAfterBreak="0">
    <w:nsid w:val="752020B7"/>
    <w:multiLevelType w:val="hybridMultilevel"/>
    <w:tmpl w:val="A3160E24"/>
    <w:lvl w:ilvl="0" w:tplc="0428D1D6">
      <w:start w:val="7"/>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7C9B1315"/>
    <w:multiLevelType w:val="hybridMultilevel"/>
    <w:tmpl w:val="F4341D24"/>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7E4E415D"/>
    <w:multiLevelType w:val="hybridMultilevel"/>
    <w:tmpl w:val="26D8A652"/>
    <w:lvl w:ilvl="0" w:tplc="8842EE94">
      <w:start w:val="3"/>
      <w:numFmt w:val="bullet"/>
      <w:lvlText w:val="-"/>
      <w:lvlJc w:val="left"/>
      <w:pPr>
        <w:ind w:left="720" w:hanging="360"/>
      </w:pPr>
      <w:rPr>
        <w:rFonts w:ascii="Times New Roman" w:eastAsia="Calibr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7E734592"/>
    <w:multiLevelType w:val="hybridMultilevel"/>
    <w:tmpl w:val="1354CDAC"/>
    <w:lvl w:ilvl="0" w:tplc="83A86624">
      <w:start w:val="1"/>
      <w:numFmt w:val="upperLetter"/>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0"/>
  </w:num>
  <w:num w:numId="3">
    <w:abstractNumId w:val="5"/>
  </w:num>
  <w:num w:numId="4">
    <w:abstractNumId w:val="11"/>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0"/>
  </w:num>
  <w:num w:numId="8">
    <w:abstractNumId w:val="7"/>
  </w:num>
  <w:num w:numId="9">
    <w:abstractNumId w:val="3"/>
  </w:num>
  <w:num w:numId="10">
    <w:abstractNumId w:val="6"/>
  </w:num>
  <w:num w:numId="11">
    <w:abstractNumId w:val="9"/>
  </w:num>
  <w:num w:numId="12">
    <w:abstractNumId w:val="13"/>
  </w:num>
  <w:num w:numId="13">
    <w:abstractNumId w:val="14"/>
  </w:num>
  <w:num w:numId="14">
    <w:abstractNumId w:val="12"/>
  </w:num>
  <w:num w:numId="15">
    <w:abstractNumId w:val="8"/>
  </w:num>
  <w:num w:numId="16">
    <w:abstractNumId w:val="1"/>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DateAndTime/>
  <w:defaultTabStop w:val="720"/>
  <w:hyphenationZone w:val="425"/>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S0MDM1sDQ1MDOwNLBQ0lEKTi0uzszPAykwqgUAfOaO8ywAAAA="/>
    <w:docVar w:name="EN.InstantFormat" w:val="&lt;ENInstantFormat&gt;&lt;Enabled&gt;0&lt;/Enabled&gt;&lt;ScanUnformatted&gt;1&lt;/ScanUnformatted&gt;&lt;ScanChanges&gt;1&lt;/ScanChanges&gt;&lt;Suspended&gt;0&lt;/Suspended&gt;&lt;/ENInstantFormat&gt;"/>
    <w:docVar w:name="EN.Layout" w:val="&lt;ENLayout&gt;&lt;Style&gt;Ther Drug Monitoring &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xdtdvtrezwffv1earv6vsszmssx2vdsf9rww&quot;&gt;Tacrolimus mycofenolzuur transplantatie zwangerschap-Saved&lt;record-ids&gt;&lt;item&gt;41&lt;/item&gt;&lt;item&gt;149&lt;/item&gt;&lt;item&gt;208&lt;/item&gt;&lt;item&gt;213&lt;/item&gt;&lt;item&gt;301&lt;/item&gt;&lt;item&gt;313&lt;/item&gt;&lt;item&gt;328&lt;/item&gt;&lt;item&gt;356&lt;/item&gt;&lt;item&gt;408&lt;/item&gt;&lt;item&gt;415&lt;/item&gt;&lt;item&gt;429&lt;/item&gt;&lt;item&gt;435&lt;/item&gt;&lt;item&gt;449&lt;/item&gt;&lt;item&gt;477&lt;/item&gt;&lt;item&gt;529&lt;/item&gt;&lt;item&gt;530&lt;/item&gt;&lt;item&gt;531&lt;/item&gt;&lt;item&gt;571&lt;/item&gt;&lt;item&gt;588&lt;/item&gt;&lt;item&gt;591&lt;/item&gt;&lt;item&gt;595&lt;/item&gt;&lt;item&gt;629&lt;/item&gt;&lt;item&gt;632&lt;/item&gt;&lt;item&gt;651&lt;/item&gt;&lt;item&gt;673&lt;/item&gt;&lt;item&gt;711&lt;/item&gt;&lt;item&gt;724&lt;/item&gt;&lt;item&gt;739&lt;/item&gt;&lt;item&gt;767&lt;/item&gt;&lt;item&gt;775&lt;/item&gt;&lt;item&gt;782&lt;/item&gt;&lt;item&gt;811&lt;/item&gt;&lt;item&gt;819&lt;/item&gt;&lt;item&gt;824&lt;/item&gt;&lt;item&gt;841&lt;/item&gt;&lt;item&gt;852&lt;/item&gt;&lt;item&gt;853&lt;/item&gt;&lt;item&gt;863&lt;/item&gt;&lt;item&gt;873&lt;/item&gt;&lt;item&gt;905&lt;/item&gt;&lt;item&gt;991&lt;/item&gt;&lt;item&gt;1003&lt;/item&gt;&lt;item&gt;1004&lt;/item&gt;&lt;item&gt;1043&lt;/item&gt;&lt;item&gt;1044&lt;/item&gt;&lt;item&gt;1057&lt;/item&gt;&lt;item&gt;1084&lt;/item&gt;&lt;item&gt;1098&lt;/item&gt;&lt;item&gt;1115&lt;/item&gt;&lt;item&gt;1119&lt;/item&gt;&lt;item&gt;1144&lt;/item&gt;&lt;item&gt;1148&lt;/item&gt;&lt;item&gt;1150&lt;/item&gt;&lt;item&gt;1196&lt;/item&gt;&lt;item&gt;1228&lt;/item&gt;&lt;item&gt;1316&lt;/item&gt;&lt;item&gt;1342&lt;/item&gt;&lt;item&gt;1379&lt;/item&gt;&lt;item&gt;1392&lt;/item&gt;&lt;item&gt;1393&lt;/item&gt;&lt;item&gt;1417&lt;/item&gt;&lt;item&gt;1426&lt;/item&gt;&lt;item&gt;1459&lt;/item&gt;&lt;item&gt;1488&lt;/item&gt;&lt;item&gt;1530&lt;/item&gt;&lt;item&gt;1578&lt;/item&gt;&lt;item&gt;1627&lt;/item&gt;&lt;item&gt;1648&lt;/item&gt;&lt;item&gt;1695&lt;/item&gt;&lt;item&gt;1714&lt;/item&gt;&lt;item&gt;1752&lt;/item&gt;&lt;item&gt;1758&lt;/item&gt;&lt;item&gt;1776&lt;/item&gt;&lt;item&gt;1856&lt;/item&gt;&lt;item&gt;1860&lt;/item&gt;&lt;item&gt;1885&lt;/item&gt;&lt;item&gt;1908&lt;/item&gt;&lt;item&gt;1930&lt;/item&gt;&lt;item&gt;1935&lt;/item&gt;&lt;item&gt;1939&lt;/item&gt;&lt;item&gt;1964&lt;/item&gt;&lt;item&gt;2014&lt;/item&gt;&lt;item&gt;2020&lt;/item&gt;&lt;item&gt;2116&lt;/item&gt;&lt;item&gt;2218&lt;/item&gt;&lt;item&gt;2356&lt;/item&gt;&lt;item&gt;2465&lt;/item&gt;&lt;item&gt;2568&lt;/item&gt;&lt;item&gt;2576&lt;/item&gt;&lt;item&gt;2581&lt;/item&gt;&lt;item&gt;2611&lt;/item&gt;&lt;item&gt;2632&lt;/item&gt;&lt;item&gt;2634&lt;/item&gt;&lt;item&gt;2667&lt;/item&gt;&lt;item&gt;2685&lt;/item&gt;&lt;item&gt;2899&lt;/item&gt;&lt;item&gt;2924&lt;/item&gt;&lt;item&gt;3004&lt;/item&gt;&lt;item&gt;3040&lt;/item&gt;&lt;item&gt;3050&lt;/item&gt;&lt;item&gt;3066&lt;/item&gt;&lt;item&gt;3076&lt;/item&gt;&lt;item&gt;3084&lt;/item&gt;&lt;item&gt;3085&lt;/item&gt;&lt;item&gt;3089&lt;/item&gt;&lt;item&gt;3099&lt;/item&gt;&lt;item&gt;3100&lt;/item&gt;&lt;item&gt;3117&lt;/item&gt;&lt;item&gt;3131&lt;/item&gt;&lt;item&gt;3159&lt;/item&gt;&lt;item&gt;3160&lt;/item&gt;&lt;item&gt;3161&lt;/item&gt;&lt;item&gt;3164&lt;/item&gt;&lt;item&gt;3165&lt;/item&gt;&lt;item&gt;3176&lt;/item&gt;&lt;item&gt;3177&lt;/item&gt;&lt;item&gt;3178&lt;/item&gt;&lt;item&gt;3179&lt;/item&gt;&lt;item&gt;3183&lt;/item&gt;&lt;item&gt;3184&lt;/item&gt;&lt;item&gt;3185&lt;/item&gt;&lt;item&gt;3186&lt;/item&gt;&lt;item&gt;3187&lt;/item&gt;&lt;item&gt;3190&lt;/item&gt;&lt;item&gt;3191&lt;/item&gt;&lt;item&gt;3192&lt;/item&gt;&lt;item&gt;3208&lt;/item&gt;&lt;item&gt;3209&lt;/item&gt;&lt;item&gt;3210&lt;/item&gt;&lt;item&gt;3211&lt;/item&gt;&lt;item&gt;3213&lt;/item&gt;&lt;item&gt;3222&lt;/item&gt;&lt;item&gt;3223&lt;/item&gt;&lt;item&gt;3224&lt;/item&gt;&lt;item&gt;3225&lt;/item&gt;&lt;item&gt;3226&lt;/item&gt;&lt;item&gt;3227&lt;/item&gt;&lt;item&gt;3228&lt;/item&gt;&lt;item&gt;3229&lt;/item&gt;&lt;item&gt;5589&lt;/item&gt;&lt;item&gt;5590&lt;/item&gt;&lt;item&gt;5591&lt;/item&gt;&lt;item&gt;5592&lt;/item&gt;&lt;item&gt;5593&lt;/item&gt;&lt;item&gt;5594&lt;/item&gt;&lt;item&gt;5595&lt;/item&gt;&lt;item&gt;5596&lt;/item&gt;&lt;item&gt;5599&lt;/item&gt;&lt;item&gt;5600&lt;/item&gt;&lt;item&gt;5601&lt;/item&gt;&lt;item&gt;5603&lt;/item&gt;&lt;item&gt;5604&lt;/item&gt;&lt;item&gt;5606&lt;/item&gt;&lt;item&gt;5607&lt;/item&gt;&lt;item&gt;5608&lt;/item&gt;&lt;item&gt;5609&lt;/item&gt;&lt;item&gt;5610&lt;/item&gt;&lt;item&gt;5612&lt;/item&gt;&lt;item&gt;5613&lt;/item&gt;&lt;item&gt;7966&lt;/item&gt;&lt;item&gt;7967&lt;/item&gt;&lt;item&gt;7968&lt;/item&gt;&lt;item&gt;7969&lt;/item&gt;&lt;item&gt;7970&lt;/item&gt;&lt;item&gt;7971&lt;/item&gt;&lt;/record-ids&gt;&lt;/item&gt;&lt;/Libraries&gt;"/>
  </w:docVars>
  <w:rsids>
    <w:rsidRoot w:val="00D31968"/>
    <w:rsid w:val="00003218"/>
    <w:rsid w:val="00003D43"/>
    <w:rsid w:val="00004937"/>
    <w:rsid w:val="00007825"/>
    <w:rsid w:val="00010D37"/>
    <w:rsid w:val="0001151A"/>
    <w:rsid w:val="00012C61"/>
    <w:rsid w:val="000147CB"/>
    <w:rsid w:val="00016788"/>
    <w:rsid w:val="000173A2"/>
    <w:rsid w:val="00021BED"/>
    <w:rsid w:val="00024399"/>
    <w:rsid w:val="0002480E"/>
    <w:rsid w:val="00026C54"/>
    <w:rsid w:val="000321AA"/>
    <w:rsid w:val="000372C1"/>
    <w:rsid w:val="00037620"/>
    <w:rsid w:val="00037C8A"/>
    <w:rsid w:val="0004112A"/>
    <w:rsid w:val="00041D05"/>
    <w:rsid w:val="000432CD"/>
    <w:rsid w:val="0004437B"/>
    <w:rsid w:val="000448F1"/>
    <w:rsid w:val="00045175"/>
    <w:rsid w:val="00045E92"/>
    <w:rsid w:val="000462C5"/>
    <w:rsid w:val="00046C51"/>
    <w:rsid w:val="00047C54"/>
    <w:rsid w:val="00051E01"/>
    <w:rsid w:val="000538D0"/>
    <w:rsid w:val="00055D05"/>
    <w:rsid w:val="00055F80"/>
    <w:rsid w:val="00056BF9"/>
    <w:rsid w:val="00057841"/>
    <w:rsid w:val="00057E8E"/>
    <w:rsid w:val="00063A7F"/>
    <w:rsid w:val="0006438A"/>
    <w:rsid w:val="00066B35"/>
    <w:rsid w:val="00070257"/>
    <w:rsid w:val="00071651"/>
    <w:rsid w:val="00073FED"/>
    <w:rsid w:val="0007467A"/>
    <w:rsid w:val="000750DE"/>
    <w:rsid w:val="00075655"/>
    <w:rsid w:val="000762C7"/>
    <w:rsid w:val="00077E91"/>
    <w:rsid w:val="00080669"/>
    <w:rsid w:val="00080708"/>
    <w:rsid w:val="00081E49"/>
    <w:rsid w:val="00084E2C"/>
    <w:rsid w:val="00086E48"/>
    <w:rsid w:val="00086F76"/>
    <w:rsid w:val="000900E6"/>
    <w:rsid w:val="00090F2E"/>
    <w:rsid w:val="00092B00"/>
    <w:rsid w:val="000938B3"/>
    <w:rsid w:val="0009399E"/>
    <w:rsid w:val="00095BF8"/>
    <w:rsid w:val="00096E2D"/>
    <w:rsid w:val="000971F2"/>
    <w:rsid w:val="000A0401"/>
    <w:rsid w:val="000A0C42"/>
    <w:rsid w:val="000A1B93"/>
    <w:rsid w:val="000A3BEB"/>
    <w:rsid w:val="000A75ED"/>
    <w:rsid w:val="000B0EC8"/>
    <w:rsid w:val="000B13F2"/>
    <w:rsid w:val="000B17FD"/>
    <w:rsid w:val="000B26BA"/>
    <w:rsid w:val="000B2D5A"/>
    <w:rsid w:val="000B3802"/>
    <w:rsid w:val="000B4529"/>
    <w:rsid w:val="000B4D22"/>
    <w:rsid w:val="000B586F"/>
    <w:rsid w:val="000B598D"/>
    <w:rsid w:val="000B5F46"/>
    <w:rsid w:val="000B61D2"/>
    <w:rsid w:val="000B6FFA"/>
    <w:rsid w:val="000C0522"/>
    <w:rsid w:val="000C4369"/>
    <w:rsid w:val="000D2161"/>
    <w:rsid w:val="000D5647"/>
    <w:rsid w:val="000D5700"/>
    <w:rsid w:val="000D6D49"/>
    <w:rsid w:val="000D70B4"/>
    <w:rsid w:val="000D7E45"/>
    <w:rsid w:val="000E03CE"/>
    <w:rsid w:val="000E4F52"/>
    <w:rsid w:val="000E51A9"/>
    <w:rsid w:val="000E600B"/>
    <w:rsid w:val="000E73C2"/>
    <w:rsid w:val="000F1F92"/>
    <w:rsid w:val="000F3D21"/>
    <w:rsid w:val="000F3F9C"/>
    <w:rsid w:val="000F4289"/>
    <w:rsid w:val="000F4CFB"/>
    <w:rsid w:val="000F5C8F"/>
    <w:rsid w:val="000F6080"/>
    <w:rsid w:val="000F7C8A"/>
    <w:rsid w:val="0010055F"/>
    <w:rsid w:val="00102DD8"/>
    <w:rsid w:val="001056A4"/>
    <w:rsid w:val="00110DE1"/>
    <w:rsid w:val="00110FAF"/>
    <w:rsid w:val="00113288"/>
    <w:rsid w:val="00114815"/>
    <w:rsid w:val="00115178"/>
    <w:rsid w:val="0011662D"/>
    <w:rsid w:val="00117EB8"/>
    <w:rsid w:val="0012036C"/>
    <w:rsid w:val="00120CE5"/>
    <w:rsid w:val="00121835"/>
    <w:rsid w:val="001238D9"/>
    <w:rsid w:val="00125713"/>
    <w:rsid w:val="00130FF2"/>
    <w:rsid w:val="001346BE"/>
    <w:rsid w:val="001349AB"/>
    <w:rsid w:val="00136306"/>
    <w:rsid w:val="00136323"/>
    <w:rsid w:val="00140DA7"/>
    <w:rsid w:val="00140E46"/>
    <w:rsid w:val="00141FEF"/>
    <w:rsid w:val="00144B1A"/>
    <w:rsid w:val="0014501F"/>
    <w:rsid w:val="00145569"/>
    <w:rsid w:val="00146C53"/>
    <w:rsid w:val="001478AE"/>
    <w:rsid w:val="0015085F"/>
    <w:rsid w:val="00152FA8"/>
    <w:rsid w:val="00154945"/>
    <w:rsid w:val="00155343"/>
    <w:rsid w:val="00155421"/>
    <w:rsid w:val="00156885"/>
    <w:rsid w:val="00156EAE"/>
    <w:rsid w:val="001602AD"/>
    <w:rsid w:val="001616DE"/>
    <w:rsid w:val="00163D21"/>
    <w:rsid w:val="001707BB"/>
    <w:rsid w:val="00170E06"/>
    <w:rsid w:val="00174593"/>
    <w:rsid w:val="001760AD"/>
    <w:rsid w:val="001763D8"/>
    <w:rsid w:val="0017779E"/>
    <w:rsid w:val="00177889"/>
    <w:rsid w:val="001819FD"/>
    <w:rsid w:val="00181EB5"/>
    <w:rsid w:val="00182D8A"/>
    <w:rsid w:val="00183287"/>
    <w:rsid w:val="00187A8B"/>
    <w:rsid w:val="001904EB"/>
    <w:rsid w:val="00191EB6"/>
    <w:rsid w:val="00193197"/>
    <w:rsid w:val="00195973"/>
    <w:rsid w:val="00195BCC"/>
    <w:rsid w:val="00196AF4"/>
    <w:rsid w:val="00197875"/>
    <w:rsid w:val="00197CB2"/>
    <w:rsid w:val="001A1566"/>
    <w:rsid w:val="001A173B"/>
    <w:rsid w:val="001A3BD5"/>
    <w:rsid w:val="001A4077"/>
    <w:rsid w:val="001A47C4"/>
    <w:rsid w:val="001A6BCB"/>
    <w:rsid w:val="001B161D"/>
    <w:rsid w:val="001B20A3"/>
    <w:rsid w:val="001B24C0"/>
    <w:rsid w:val="001B3E24"/>
    <w:rsid w:val="001B3E96"/>
    <w:rsid w:val="001B3F4A"/>
    <w:rsid w:val="001B6A74"/>
    <w:rsid w:val="001B7A44"/>
    <w:rsid w:val="001C0B6C"/>
    <w:rsid w:val="001C1674"/>
    <w:rsid w:val="001C39C6"/>
    <w:rsid w:val="001C4827"/>
    <w:rsid w:val="001C4C00"/>
    <w:rsid w:val="001D04A8"/>
    <w:rsid w:val="001D2CB9"/>
    <w:rsid w:val="001D392F"/>
    <w:rsid w:val="001D3F16"/>
    <w:rsid w:val="001D6B52"/>
    <w:rsid w:val="001D732E"/>
    <w:rsid w:val="001E2941"/>
    <w:rsid w:val="001E3DC4"/>
    <w:rsid w:val="001E42BA"/>
    <w:rsid w:val="001E50C7"/>
    <w:rsid w:val="001E7008"/>
    <w:rsid w:val="001E740B"/>
    <w:rsid w:val="001F25F8"/>
    <w:rsid w:val="001F46D8"/>
    <w:rsid w:val="001F5421"/>
    <w:rsid w:val="001F7660"/>
    <w:rsid w:val="002007F9"/>
    <w:rsid w:val="00202006"/>
    <w:rsid w:val="00202322"/>
    <w:rsid w:val="0020486D"/>
    <w:rsid w:val="00204C04"/>
    <w:rsid w:val="00210E8F"/>
    <w:rsid w:val="002117CC"/>
    <w:rsid w:val="0021363E"/>
    <w:rsid w:val="002141DD"/>
    <w:rsid w:val="00214BEB"/>
    <w:rsid w:val="00214C45"/>
    <w:rsid w:val="00215C18"/>
    <w:rsid w:val="00217C5E"/>
    <w:rsid w:val="00221847"/>
    <w:rsid w:val="0022282C"/>
    <w:rsid w:val="002233E8"/>
    <w:rsid w:val="0022448D"/>
    <w:rsid w:val="002256CB"/>
    <w:rsid w:val="002277F6"/>
    <w:rsid w:val="00231A86"/>
    <w:rsid w:val="00233A52"/>
    <w:rsid w:val="0023420C"/>
    <w:rsid w:val="00235F3B"/>
    <w:rsid w:val="00236CBF"/>
    <w:rsid w:val="00240E71"/>
    <w:rsid w:val="00243B25"/>
    <w:rsid w:val="00244C40"/>
    <w:rsid w:val="0025035B"/>
    <w:rsid w:val="00250F16"/>
    <w:rsid w:val="00251E3C"/>
    <w:rsid w:val="002521C6"/>
    <w:rsid w:val="002535A1"/>
    <w:rsid w:val="00254482"/>
    <w:rsid w:val="0025513B"/>
    <w:rsid w:val="0025538A"/>
    <w:rsid w:val="00255D58"/>
    <w:rsid w:val="0025637C"/>
    <w:rsid w:val="00260FAD"/>
    <w:rsid w:val="00262FF1"/>
    <w:rsid w:val="0026444C"/>
    <w:rsid w:val="00264FE7"/>
    <w:rsid w:val="0026515A"/>
    <w:rsid w:val="00265298"/>
    <w:rsid w:val="0027005E"/>
    <w:rsid w:val="002700A8"/>
    <w:rsid w:val="002700E2"/>
    <w:rsid w:val="00272034"/>
    <w:rsid w:val="0027275E"/>
    <w:rsid w:val="00273D6E"/>
    <w:rsid w:val="00274BBA"/>
    <w:rsid w:val="00276927"/>
    <w:rsid w:val="002771FE"/>
    <w:rsid w:val="0028112D"/>
    <w:rsid w:val="00281994"/>
    <w:rsid w:val="00282907"/>
    <w:rsid w:val="002853D9"/>
    <w:rsid w:val="00287588"/>
    <w:rsid w:val="00291BAD"/>
    <w:rsid w:val="00293362"/>
    <w:rsid w:val="002961BB"/>
    <w:rsid w:val="00296720"/>
    <w:rsid w:val="002A1067"/>
    <w:rsid w:val="002A3C07"/>
    <w:rsid w:val="002A4EF9"/>
    <w:rsid w:val="002A556A"/>
    <w:rsid w:val="002A5F5A"/>
    <w:rsid w:val="002A724C"/>
    <w:rsid w:val="002B02D7"/>
    <w:rsid w:val="002B0E09"/>
    <w:rsid w:val="002B1227"/>
    <w:rsid w:val="002B28AA"/>
    <w:rsid w:val="002B3928"/>
    <w:rsid w:val="002B46CD"/>
    <w:rsid w:val="002B5C03"/>
    <w:rsid w:val="002C17ED"/>
    <w:rsid w:val="002C1E4B"/>
    <w:rsid w:val="002C29D8"/>
    <w:rsid w:val="002C3079"/>
    <w:rsid w:val="002C37F0"/>
    <w:rsid w:val="002C3D71"/>
    <w:rsid w:val="002D137B"/>
    <w:rsid w:val="002D14FD"/>
    <w:rsid w:val="002D1FC1"/>
    <w:rsid w:val="002D2CAA"/>
    <w:rsid w:val="002D57F4"/>
    <w:rsid w:val="002D7A04"/>
    <w:rsid w:val="002E186C"/>
    <w:rsid w:val="002E4717"/>
    <w:rsid w:val="002E59F6"/>
    <w:rsid w:val="002E5BE6"/>
    <w:rsid w:val="002E6025"/>
    <w:rsid w:val="002E63A6"/>
    <w:rsid w:val="002E7638"/>
    <w:rsid w:val="002F0393"/>
    <w:rsid w:val="002F061F"/>
    <w:rsid w:val="002F2189"/>
    <w:rsid w:val="002F298B"/>
    <w:rsid w:val="002F2B9D"/>
    <w:rsid w:val="002F3532"/>
    <w:rsid w:val="002F434D"/>
    <w:rsid w:val="002F6A3F"/>
    <w:rsid w:val="002F7A70"/>
    <w:rsid w:val="0030310C"/>
    <w:rsid w:val="00303BB4"/>
    <w:rsid w:val="00303C3B"/>
    <w:rsid w:val="00304D09"/>
    <w:rsid w:val="00306189"/>
    <w:rsid w:val="003069C3"/>
    <w:rsid w:val="00306DB2"/>
    <w:rsid w:val="00307FA1"/>
    <w:rsid w:val="003102D1"/>
    <w:rsid w:val="00312888"/>
    <w:rsid w:val="00314409"/>
    <w:rsid w:val="00314AC2"/>
    <w:rsid w:val="0032074A"/>
    <w:rsid w:val="003223A1"/>
    <w:rsid w:val="003230A5"/>
    <w:rsid w:val="00324097"/>
    <w:rsid w:val="00324A63"/>
    <w:rsid w:val="00324B2C"/>
    <w:rsid w:val="00325377"/>
    <w:rsid w:val="0032712F"/>
    <w:rsid w:val="00327C07"/>
    <w:rsid w:val="00334420"/>
    <w:rsid w:val="003346FF"/>
    <w:rsid w:val="00335073"/>
    <w:rsid w:val="00335881"/>
    <w:rsid w:val="00336189"/>
    <w:rsid w:val="00341CBB"/>
    <w:rsid w:val="00342BCE"/>
    <w:rsid w:val="00343217"/>
    <w:rsid w:val="003434A6"/>
    <w:rsid w:val="003439D9"/>
    <w:rsid w:val="00343C67"/>
    <w:rsid w:val="00343E7A"/>
    <w:rsid w:val="0034417A"/>
    <w:rsid w:val="003454BE"/>
    <w:rsid w:val="00350913"/>
    <w:rsid w:val="00354583"/>
    <w:rsid w:val="003559BD"/>
    <w:rsid w:val="0035668F"/>
    <w:rsid w:val="003620F0"/>
    <w:rsid w:val="00362CC1"/>
    <w:rsid w:val="00367A4E"/>
    <w:rsid w:val="00370298"/>
    <w:rsid w:val="003724F2"/>
    <w:rsid w:val="0037302A"/>
    <w:rsid w:val="00376154"/>
    <w:rsid w:val="003777A5"/>
    <w:rsid w:val="003804F2"/>
    <w:rsid w:val="00381A46"/>
    <w:rsid w:val="003830E7"/>
    <w:rsid w:val="00387076"/>
    <w:rsid w:val="0039006C"/>
    <w:rsid w:val="00390DF0"/>
    <w:rsid w:val="0039107B"/>
    <w:rsid w:val="003910F9"/>
    <w:rsid w:val="0039239D"/>
    <w:rsid w:val="003924EB"/>
    <w:rsid w:val="0039264F"/>
    <w:rsid w:val="003938FB"/>
    <w:rsid w:val="003953F8"/>
    <w:rsid w:val="00395F88"/>
    <w:rsid w:val="003A0F79"/>
    <w:rsid w:val="003A244E"/>
    <w:rsid w:val="003A30DB"/>
    <w:rsid w:val="003A4A6A"/>
    <w:rsid w:val="003A6F1B"/>
    <w:rsid w:val="003B5CEA"/>
    <w:rsid w:val="003B66A6"/>
    <w:rsid w:val="003C15D6"/>
    <w:rsid w:val="003C4510"/>
    <w:rsid w:val="003C61F3"/>
    <w:rsid w:val="003C62BC"/>
    <w:rsid w:val="003C7B04"/>
    <w:rsid w:val="003C7BB2"/>
    <w:rsid w:val="003D127D"/>
    <w:rsid w:val="003D2B94"/>
    <w:rsid w:val="003D3CC9"/>
    <w:rsid w:val="003D3D2C"/>
    <w:rsid w:val="003D585F"/>
    <w:rsid w:val="003D5B87"/>
    <w:rsid w:val="003E03F2"/>
    <w:rsid w:val="003E0404"/>
    <w:rsid w:val="003E0DF6"/>
    <w:rsid w:val="003E1965"/>
    <w:rsid w:val="003E3637"/>
    <w:rsid w:val="003E3EF2"/>
    <w:rsid w:val="003E3FA1"/>
    <w:rsid w:val="003E51A4"/>
    <w:rsid w:val="003E5795"/>
    <w:rsid w:val="003F50E5"/>
    <w:rsid w:val="003F72AD"/>
    <w:rsid w:val="003F7BAB"/>
    <w:rsid w:val="00401831"/>
    <w:rsid w:val="00403572"/>
    <w:rsid w:val="0040386F"/>
    <w:rsid w:val="00410CAB"/>
    <w:rsid w:val="00412602"/>
    <w:rsid w:val="00412E27"/>
    <w:rsid w:val="004134CB"/>
    <w:rsid w:val="00413C95"/>
    <w:rsid w:val="00414738"/>
    <w:rsid w:val="00416B73"/>
    <w:rsid w:val="004212C7"/>
    <w:rsid w:val="00422194"/>
    <w:rsid w:val="00423306"/>
    <w:rsid w:val="00423B90"/>
    <w:rsid w:val="00424CDF"/>
    <w:rsid w:val="00426676"/>
    <w:rsid w:val="004328C9"/>
    <w:rsid w:val="004334FB"/>
    <w:rsid w:val="0043467E"/>
    <w:rsid w:val="004416E6"/>
    <w:rsid w:val="00441E57"/>
    <w:rsid w:val="0044391E"/>
    <w:rsid w:val="00443F6C"/>
    <w:rsid w:val="00447845"/>
    <w:rsid w:val="00450025"/>
    <w:rsid w:val="0045097C"/>
    <w:rsid w:val="004554A3"/>
    <w:rsid w:val="00460A66"/>
    <w:rsid w:val="00461031"/>
    <w:rsid w:val="00461B36"/>
    <w:rsid w:val="00461FED"/>
    <w:rsid w:val="00464512"/>
    <w:rsid w:val="00466313"/>
    <w:rsid w:val="00467053"/>
    <w:rsid w:val="0046776A"/>
    <w:rsid w:val="00470529"/>
    <w:rsid w:val="00475283"/>
    <w:rsid w:val="00475B44"/>
    <w:rsid w:val="00480745"/>
    <w:rsid w:val="00481805"/>
    <w:rsid w:val="004824BF"/>
    <w:rsid w:val="00482F64"/>
    <w:rsid w:val="004832C8"/>
    <w:rsid w:val="00487F8E"/>
    <w:rsid w:val="00490CE8"/>
    <w:rsid w:val="00491214"/>
    <w:rsid w:val="00491C67"/>
    <w:rsid w:val="00491EB5"/>
    <w:rsid w:val="00492DB4"/>
    <w:rsid w:val="004964AE"/>
    <w:rsid w:val="00497C1F"/>
    <w:rsid w:val="004A053D"/>
    <w:rsid w:val="004A25CB"/>
    <w:rsid w:val="004A26EB"/>
    <w:rsid w:val="004A344F"/>
    <w:rsid w:val="004A3840"/>
    <w:rsid w:val="004A3A23"/>
    <w:rsid w:val="004A6406"/>
    <w:rsid w:val="004A71B0"/>
    <w:rsid w:val="004B0A01"/>
    <w:rsid w:val="004B1CD2"/>
    <w:rsid w:val="004B279C"/>
    <w:rsid w:val="004B279F"/>
    <w:rsid w:val="004B3642"/>
    <w:rsid w:val="004B520C"/>
    <w:rsid w:val="004B6C28"/>
    <w:rsid w:val="004B70F6"/>
    <w:rsid w:val="004C08BB"/>
    <w:rsid w:val="004C1857"/>
    <w:rsid w:val="004C54CC"/>
    <w:rsid w:val="004D0CB4"/>
    <w:rsid w:val="004D105D"/>
    <w:rsid w:val="004D1930"/>
    <w:rsid w:val="004D21CB"/>
    <w:rsid w:val="004D2288"/>
    <w:rsid w:val="004D24CA"/>
    <w:rsid w:val="004D5A9C"/>
    <w:rsid w:val="004D77E5"/>
    <w:rsid w:val="004D7AFE"/>
    <w:rsid w:val="004E1680"/>
    <w:rsid w:val="004E692F"/>
    <w:rsid w:val="004E7051"/>
    <w:rsid w:val="004F562E"/>
    <w:rsid w:val="00500215"/>
    <w:rsid w:val="00500FC8"/>
    <w:rsid w:val="0050119D"/>
    <w:rsid w:val="00502F3C"/>
    <w:rsid w:val="005038EA"/>
    <w:rsid w:val="00504198"/>
    <w:rsid w:val="00504244"/>
    <w:rsid w:val="00506A91"/>
    <w:rsid w:val="00506AF4"/>
    <w:rsid w:val="00507E40"/>
    <w:rsid w:val="005116E5"/>
    <w:rsid w:val="005143CB"/>
    <w:rsid w:val="00514B04"/>
    <w:rsid w:val="00514ECE"/>
    <w:rsid w:val="005170BF"/>
    <w:rsid w:val="00517466"/>
    <w:rsid w:val="0052363F"/>
    <w:rsid w:val="00524445"/>
    <w:rsid w:val="005250E3"/>
    <w:rsid w:val="00527757"/>
    <w:rsid w:val="00531C15"/>
    <w:rsid w:val="005322AD"/>
    <w:rsid w:val="00535AE7"/>
    <w:rsid w:val="0053625D"/>
    <w:rsid w:val="0053673A"/>
    <w:rsid w:val="0053695E"/>
    <w:rsid w:val="005370D8"/>
    <w:rsid w:val="00537569"/>
    <w:rsid w:val="00537DC9"/>
    <w:rsid w:val="005401C2"/>
    <w:rsid w:val="00544551"/>
    <w:rsid w:val="00545986"/>
    <w:rsid w:val="005466C4"/>
    <w:rsid w:val="00552B83"/>
    <w:rsid w:val="005533C1"/>
    <w:rsid w:val="00553595"/>
    <w:rsid w:val="00560EF3"/>
    <w:rsid w:val="005617CD"/>
    <w:rsid w:val="00563D58"/>
    <w:rsid w:val="00567380"/>
    <w:rsid w:val="005677BE"/>
    <w:rsid w:val="00570619"/>
    <w:rsid w:val="00571B1B"/>
    <w:rsid w:val="00571D1F"/>
    <w:rsid w:val="00572081"/>
    <w:rsid w:val="005724A7"/>
    <w:rsid w:val="00572BAF"/>
    <w:rsid w:val="00572C12"/>
    <w:rsid w:val="005732D3"/>
    <w:rsid w:val="005749D1"/>
    <w:rsid w:val="00577F06"/>
    <w:rsid w:val="005817AA"/>
    <w:rsid w:val="00585267"/>
    <w:rsid w:val="00590665"/>
    <w:rsid w:val="0059077E"/>
    <w:rsid w:val="005908DE"/>
    <w:rsid w:val="00592029"/>
    <w:rsid w:val="005A0174"/>
    <w:rsid w:val="005A168F"/>
    <w:rsid w:val="005A2247"/>
    <w:rsid w:val="005A41EE"/>
    <w:rsid w:val="005A464A"/>
    <w:rsid w:val="005A4CA1"/>
    <w:rsid w:val="005A7095"/>
    <w:rsid w:val="005A74C4"/>
    <w:rsid w:val="005A79B6"/>
    <w:rsid w:val="005B0176"/>
    <w:rsid w:val="005B1B18"/>
    <w:rsid w:val="005B27DA"/>
    <w:rsid w:val="005B4010"/>
    <w:rsid w:val="005B6532"/>
    <w:rsid w:val="005B6847"/>
    <w:rsid w:val="005C2F20"/>
    <w:rsid w:val="005C3A0F"/>
    <w:rsid w:val="005C495B"/>
    <w:rsid w:val="005C5081"/>
    <w:rsid w:val="005C5A57"/>
    <w:rsid w:val="005D002E"/>
    <w:rsid w:val="005D0719"/>
    <w:rsid w:val="005D07AE"/>
    <w:rsid w:val="005D3653"/>
    <w:rsid w:val="005D3814"/>
    <w:rsid w:val="005D3821"/>
    <w:rsid w:val="005D5755"/>
    <w:rsid w:val="005E2140"/>
    <w:rsid w:val="005E225B"/>
    <w:rsid w:val="005E5904"/>
    <w:rsid w:val="005E6353"/>
    <w:rsid w:val="005E68A1"/>
    <w:rsid w:val="005F0FE8"/>
    <w:rsid w:val="005F1112"/>
    <w:rsid w:val="005F2403"/>
    <w:rsid w:val="005F252C"/>
    <w:rsid w:val="005F36F5"/>
    <w:rsid w:val="005F3FF9"/>
    <w:rsid w:val="005F406D"/>
    <w:rsid w:val="005F4B40"/>
    <w:rsid w:val="005F6CC5"/>
    <w:rsid w:val="005F746C"/>
    <w:rsid w:val="00600205"/>
    <w:rsid w:val="0060028B"/>
    <w:rsid w:val="006005F7"/>
    <w:rsid w:val="00606317"/>
    <w:rsid w:val="00610292"/>
    <w:rsid w:val="00611219"/>
    <w:rsid w:val="0061401B"/>
    <w:rsid w:val="006144DC"/>
    <w:rsid w:val="00615B9A"/>
    <w:rsid w:val="00616AA5"/>
    <w:rsid w:val="00616D49"/>
    <w:rsid w:val="00621878"/>
    <w:rsid w:val="006240D6"/>
    <w:rsid w:val="006252B8"/>
    <w:rsid w:val="006267AC"/>
    <w:rsid w:val="0062734C"/>
    <w:rsid w:val="00630383"/>
    <w:rsid w:val="00631ACC"/>
    <w:rsid w:val="00633EC6"/>
    <w:rsid w:val="00635C27"/>
    <w:rsid w:val="00635FD9"/>
    <w:rsid w:val="006363A9"/>
    <w:rsid w:val="006365E1"/>
    <w:rsid w:val="006367BB"/>
    <w:rsid w:val="006443B0"/>
    <w:rsid w:val="00644C7B"/>
    <w:rsid w:val="00645EB9"/>
    <w:rsid w:val="006501F5"/>
    <w:rsid w:val="006522E4"/>
    <w:rsid w:val="00652759"/>
    <w:rsid w:val="00652CC2"/>
    <w:rsid w:val="00652E43"/>
    <w:rsid w:val="00661AAF"/>
    <w:rsid w:val="00661D28"/>
    <w:rsid w:val="006638A4"/>
    <w:rsid w:val="00663F67"/>
    <w:rsid w:val="00663FF5"/>
    <w:rsid w:val="00672B4B"/>
    <w:rsid w:val="00673AF0"/>
    <w:rsid w:val="00673F3C"/>
    <w:rsid w:val="00675B31"/>
    <w:rsid w:val="00675DD1"/>
    <w:rsid w:val="00676BB9"/>
    <w:rsid w:val="00677D94"/>
    <w:rsid w:val="00680D66"/>
    <w:rsid w:val="00681D22"/>
    <w:rsid w:val="006845E2"/>
    <w:rsid w:val="00684DBF"/>
    <w:rsid w:val="0068527E"/>
    <w:rsid w:val="006858BF"/>
    <w:rsid w:val="00692BB9"/>
    <w:rsid w:val="00694840"/>
    <w:rsid w:val="006948D2"/>
    <w:rsid w:val="00694D59"/>
    <w:rsid w:val="006952E2"/>
    <w:rsid w:val="0069687F"/>
    <w:rsid w:val="006A143E"/>
    <w:rsid w:val="006A1F6F"/>
    <w:rsid w:val="006A3DFD"/>
    <w:rsid w:val="006A6F87"/>
    <w:rsid w:val="006A78FE"/>
    <w:rsid w:val="006A7F92"/>
    <w:rsid w:val="006B00C4"/>
    <w:rsid w:val="006B33A2"/>
    <w:rsid w:val="006B4EB1"/>
    <w:rsid w:val="006B4F51"/>
    <w:rsid w:val="006B553C"/>
    <w:rsid w:val="006B56D9"/>
    <w:rsid w:val="006B77D0"/>
    <w:rsid w:val="006B7966"/>
    <w:rsid w:val="006B7ADA"/>
    <w:rsid w:val="006C09FF"/>
    <w:rsid w:val="006C0D5F"/>
    <w:rsid w:val="006C17F8"/>
    <w:rsid w:val="006C1E3A"/>
    <w:rsid w:val="006C2BD0"/>
    <w:rsid w:val="006C3407"/>
    <w:rsid w:val="006C3CF3"/>
    <w:rsid w:val="006C3EC0"/>
    <w:rsid w:val="006C49E2"/>
    <w:rsid w:val="006C6D4D"/>
    <w:rsid w:val="006C6E36"/>
    <w:rsid w:val="006D23BC"/>
    <w:rsid w:val="006D3F95"/>
    <w:rsid w:val="006D4317"/>
    <w:rsid w:val="006D6191"/>
    <w:rsid w:val="006D6C26"/>
    <w:rsid w:val="006D6D75"/>
    <w:rsid w:val="006E2B8B"/>
    <w:rsid w:val="006E30CD"/>
    <w:rsid w:val="006E456A"/>
    <w:rsid w:val="006E4CE3"/>
    <w:rsid w:val="006E5418"/>
    <w:rsid w:val="006F0334"/>
    <w:rsid w:val="006F75C7"/>
    <w:rsid w:val="00700247"/>
    <w:rsid w:val="007029D7"/>
    <w:rsid w:val="00703264"/>
    <w:rsid w:val="00703A18"/>
    <w:rsid w:val="007051D8"/>
    <w:rsid w:val="00707ED0"/>
    <w:rsid w:val="00712E07"/>
    <w:rsid w:val="007132F1"/>
    <w:rsid w:val="007140FC"/>
    <w:rsid w:val="0071458E"/>
    <w:rsid w:val="0071563B"/>
    <w:rsid w:val="007157EE"/>
    <w:rsid w:val="0071633D"/>
    <w:rsid w:val="00716CB3"/>
    <w:rsid w:val="00716ED3"/>
    <w:rsid w:val="00716F78"/>
    <w:rsid w:val="0071706A"/>
    <w:rsid w:val="00720F72"/>
    <w:rsid w:val="00722802"/>
    <w:rsid w:val="00723089"/>
    <w:rsid w:val="007240FC"/>
    <w:rsid w:val="007271DB"/>
    <w:rsid w:val="00730102"/>
    <w:rsid w:val="00730769"/>
    <w:rsid w:val="007309EA"/>
    <w:rsid w:val="007348BC"/>
    <w:rsid w:val="007353A5"/>
    <w:rsid w:val="00735FB2"/>
    <w:rsid w:val="0074552E"/>
    <w:rsid w:val="00745EDB"/>
    <w:rsid w:val="00746543"/>
    <w:rsid w:val="00751385"/>
    <w:rsid w:val="00752265"/>
    <w:rsid w:val="007526BB"/>
    <w:rsid w:val="00752A0E"/>
    <w:rsid w:val="00753178"/>
    <w:rsid w:val="007554C3"/>
    <w:rsid w:val="00756FE1"/>
    <w:rsid w:val="0076002A"/>
    <w:rsid w:val="00760B2B"/>
    <w:rsid w:val="00762C48"/>
    <w:rsid w:val="00762CEE"/>
    <w:rsid w:val="00765082"/>
    <w:rsid w:val="0076562A"/>
    <w:rsid w:val="00765F35"/>
    <w:rsid w:val="007665F5"/>
    <w:rsid w:val="0077080A"/>
    <w:rsid w:val="007731F3"/>
    <w:rsid w:val="00773264"/>
    <w:rsid w:val="00775E6C"/>
    <w:rsid w:val="00776011"/>
    <w:rsid w:val="00776825"/>
    <w:rsid w:val="00776EE6"/>
    <w:rsid w:val="00776F1E"/>
    <w:rsid w:val="007774E2"/>
    <w:rsid w:val="00782911"/>
    <w:rsid w:val="00782C82"/>
    <w:rsid w:val="00783E38"/>
    <w:rsid w:val="00785A4A"/>
    <w:rsid w:val="0078661D"/>
    <w:rsid w:val="00787486"/>
    <w:rsid w:val="007927BE"/>
    <w:rsid w:val="00792E8B"/>
    <w:rsid w:val="007933ED"/>
    <w:rsid w:val="007946B1"/>
    <w:rsid w:val="00794A5F"/>
    <w:rsid w:val="0079508B"/>
    <w:rsid w:val="00795B77"/>
    <w:rsid w:val="00796708"/>
    <w:rsid w:val="00797A15"/>
    <w:rsid w:val="00797BFB"/>
    <w:rsid w:val="007A0543"/>
    <w:rsid w:val="007A07AD"/>
    <w:rsid w:val="007A2917"/>
    <w:rsid w:val="007A3A1A"/>
    <w:rsid w:val="007A3E3D"/>
    <w:rsid w:val="007A5512"/>
    <w:rsid w:val="007A55A7"/>
    <w:rsid w:val="007A71B9"/>
    <w:rsid w:val="007A7B5F"/>
    <w:rsid w:val="007B2D2B"/>
    <w:rsid w:val="007B3BB2"/>
    <w:rsid w:val="007C0A5F"/>
    <w:rsid w:val="007C1D19"/>
    <w:rsid w:val="007C289D"/>
    <w:rsid w:val="007C4117"/>
    <w:rsid w:val="007C66CD"/>
    <w:rsid w:val="007C7C89"/>
    <w:rsid w:val="007D05EB"/>
    <w:rsid w:val="007D1F16"/>
    <w:rsid w:val="007D2CBE"/>
    <w:rsid w:val="007D2F83"/>
    <w:rsid w:val="007D594B"/>
    <w:rsid w:val="007E0599"/>
    <w:rsid w:val="007E0A13"/>
    <w:rsid w:val="007E5D09"/>
    <w:rsid w:val="007F1C47"/>
    <w:rsid w:val="007F35F5"/>
    <w:rsid w:val="007F5D13"/>
    <w:rsid w:val="007F68CA"/>
    <w:rsid w:val="00800BAB"/>
    <w:rsid w:val="00800EEB"/>
    <w:rsid w:val="008017B3"/>
    <w:rsid w:val="008022A5"/>
    <w:rsid w:val="008061FF"/>
    <w:rsid w:val="008072A6"/>
    <w:rsid w:val="00811A3C"/>
    <w:rsid w:val="00814CC8"/>
    <w:rsid w:val="00817233"/>
    <w:rsid w:val="0082290E"/>
    <w:rsid w:val="00824C40"/>
    <w:rsid w:val="00825F52"/>
    <w:rsid w:val="00831201"/>
    <w:rsid w:val="008328DC"/>
    <w:rsid w:val="008335B9"/>
    <w:rsid w:val="00835D04"/>
    <w:rsid w:val="008363CD"/>
    <w:rsid w:val="00836D50"/>
    <w:rsid w:val="008429F5"/>
    <w:rsid w:val="00842C47"/>
    <w:rsid w:val="00845EA3"/>
    <w:rsid w:val="00846473"/>
    <w:rsid w:val="00846D6C"/>
    <w:rsid w:val="00850C38"/>
    <w:rsid w:val="00851C2B"/>
    <w:rsid w:val="008531A4"/>
    <w:rsid w:val="00854D21"/>
    <w:rsid w:val="008554E5"/>
    <w:rsid w:val="00857D28"/>
    <w:rsid w:val="008614CE"/>
    <w:rsid w:val="00865032"/>
    <w:rsid w:val="00865C10"/>
    <w:rsid w:val="0086720D"/>
    <w:rsid w:val="0087309A"/>
    <w:rsid w:val="00873416"/>
    <w:rsid w:val="0088072F"/>
    <w:rsid w:val="008812B3"/>
    <w:rsid w:val="00882511"/>
    <w:rsid w:val="00883199"/>
    <w:rsid w:val="008838A7"/>
    <w:rsid w:val="00884955"/>
    <w:rsid w:val="0089064F"/>
    <w:rsid w:val="00890703"/>
    <w:rsid w:val="00891105"/>
    <w:rsid w:val="0089251A"/>
    <w:rsid w:val="008927B6"/>
    <w:rsid w:val="00892B38"/>
    <w:rsid w:val="00895AF0"/>
    <w:rsid w:val="00895CDD"/>
    <w:rsid w:val="00896233"/>
    <w:rsid w:val="00896C6F"/>
    <w:rsid w:val="008A0452"/>
    <w:rsid w:val="008A09C9"/>
    <w:rsid w:val="008A2742"/>
    <w:rsid w:val="008A378A"/>
    <w:rsid w:val="008A3E48"/>
    <w:rsid w:val="008A6B1A"/>
    <w:rsid w:val="008A6D3A"/>
    <w:rsid w:val="008A734B"/>
    <w:rsid w:val="008B343F"/>
    <w:rsid w:val="008B3933"/>
    <w:rsid w:val="008B404D"/>
    <w:rsid w:val="008B5017"/>
    <w:rsid w:val="008B5889"/>
    <w:rsid w:val="008B7893"/>
    <w:rsid w:val="008C062D"/>
    <w:rsid w:val="008C31FF"/>
    <w:rsid w:val="008C33CD"/>
    <w:rsid w:val="008C3BEF"/>
    <w:rsid w:val="008C5450"/>
    <w:rsid w:val="008C795D"/>
    <w:rsid w:val="008D0B8E"/>
    <w:rsid w:val="008D1C73"/>
    <w:rsid w:val="008D258E"/>
    <w:rsid w:val="008D3209"/>
    <w:rsid w:val="008D38F5"/>
    <w:rsid w:val="008D5B24"/>
    <w:rsid w:val="008D7C6F"/>
    <w:rsid w:val="008E0904"/>
    <w:rsid w:val="008E3A37"/>
    <w:rsid w:val="008E3AC2"/>
    <w:rsid w:val="008E3B69"/>
    <w:rsid w:val="008E4201"/>
    <w:rsid w:val="008E4A41"/>
    <w:rsid w:val="008E5753"/>
    <w:rsid w:val="008E6E1D"/>
    <w:rsid w:val="008F0D6C"/>
    <w:rsid w:val="008F2769"/>
    <w:rsid w:val="008F3A26"/>
    <w:rsid w:val="008F5CA4"/>
    <w:rsid w:val="00900407"/>
    <w:rsid w:val="00900D4D"/>
    <w:rsid w:val="00901B4C"/>
    <w:rsid w:val="00902A39"/>
    <w:rsid w:val="00903DA4"/>
    <w:rsid w:val="00904D81"/>
    <w:rsid w:val="00904DAE"/>
    <w:rsid w:val="00906F0B"/>
    <w:rsid w:val="009075CE"/>
    <w:rsid w:val="009102D4"/>
    <w:rsid w:val="009154CA"/>
    <w:rsid w:val="00917DFB"/>
    <w:rsid w:val="00920AD3"/>
    <w:rsid w:val="00922732"/>
    <w:rsid w:val="00925FDC"/>
    <w:rsid w:val="0092634A"/>
    <w:rsid w:val="00930118"/>
    <w:rsid w:val="00930901"/>
    <w:rsid w:val="00931284"/>
    <w:rsid w:val="00934CBC"/>
    <w:rsid w:val="00940251"/>
    <w:rsid w:val="0094073E"/>
    <w:rsid w:val="00941D97"/>
    <w:rsid w:val="009423A9"/>
    <w:rsid w:val="0095065D"/>
    <w:rsid w:val="009506FB"/>
    <w:rsid w:val="0095072F"/>
    <w:rsid w:val="00951BF7"/>
    <w:rsid w:val="00952EF8"/>
    <w:rsid w:val="00953EF4"/>
    <w:rsid w:val="0095445A"/>
    <w:rsid w:val="0095643F"/>
    <w:rsid w:val="00956B73"/>
    <w:rsid w:val="00957876"/>
    <w:rsid w:val="00960373"/>
    <w:rsid w:val="00960A8C"/>
    <w:rsid w:val="0096167D"/>
    <w:rsid w:val="009619DB"/>
    <w:rsid w:val="00961D96"/>
    <w:rsid w:val="00964256"/>
    <w:rsid w:val="00964C45"/>
    <w:rsid w:val="0096536F"/>
    <w:rsid w:val="00970E20"/>
    <w:rsid w:val="00973DBF"/>
    <w:rsid w:val="00974307"/>
    <w:rsid w:val="0097507A"/>
    <w:rsid w:val="00976495"/>
    <w:rsid w:val="00976ACC"/>
    <w:rsid w:val="00981988"/>
    <w:rsid w:val="0098317B"/>
    <w:rsid w:val="0098418F"/>
    <w:rsid w:val="00984F9F"/>
    <w:rsid w:val="00990F4A"/>
    <w:rsid w:val="00991CA4"/>
    <w:rsid w:val="00993510"/>
    <w:rsid w:val="009A1BA6"/>
    <w:rsid w:val="009A2240"/>
    <w:rsid w:val="009A4281"/>
    <w:rsid w:val="009A7848"/>
    <w:rsid w:val="009B2BA2"/>
    <w:rsid w:val="009B4C25"/>
    <w:rsid w:val="009B5BC2"/>
    <w:rsid w:val="009B5DBD"/>
    <w:rsid w:val="009B6B33"/>
    <w:rsid w:val="009B6BFC"/>
    <w:rsid w:val="009B6FDE"/>
    <w:rsid w:val="009B780E"/>
    <w:rsid w:val="009B7F07"/>
    <w:rsid w:val="009C01C4"/>
    <w:rsid w:val="009C1703"/>
    <w:rsid w:val="009C1EC8"/>
    <w:rsid w:val="009C5A00"/>
    <w:rsid w:val="009C611F"/>
    <w:rsid w:val="009C6789"/>
    <w:rsid w:val="009C7CAA"/>
    <w:rsid w:val="009D0150"/>
    <w:rsid w:val="009D0228"/>
    <w:rsid w:val="009D0410"/>
    <w:rsid w:val="009D05C4"/>
    <w:rsid w:val="009D0C14"/>
    <w:rsid w:val="009D0C7B"/>
    <w:rsid w:val="009D210B"/>
    <w:rsid w:val="009D422D"/>
    <w:rsid w:val="009E097A"/>
    <w:rsid w:val="009E7696"/>
    <w:rsid w:val="009F3DC9"/>
    <w:rsid w:val="009F49A3"/>
    <w:rsid w:val="009F4A4D"/>
    <w:rsid w:val="009F6FA2"/>
    <w:rsid w:val="00A001FD"/>
    <w:rsid w:val="00A018D3"/>
    <w:rsid w:val="00A025F4"/>
    <w:rsid w:val="00A050B8"/>
    <w:rsid w:val="00A059A0"/>
    <w:rsid w:val="00A07CF0"/>
    <w:rsid w:val="00A11C08"/>
    <w:rsid w:val="00A132ED"/>
    <w:rsid w:val="00A146A9"/>
    <w:rsid w:val="00A20F94"/>
    <w:rsid w:val="00A2141C"/>
    <w:rsid w:val="00A25266"/>
    <w:rsid w:val="00A30CC0"/>
    <w:rsid w:val="00A32617"/>
    <w:rsid w:val="00A345E6"/>
    <w:rsid w:val="00A34641"/>
    <w:rsid w:val="00A35935"/>
    <w:rsid w:val="00A35F93"/>
    <w:rsid w:val="00A36774"/>
    <w:rsid w:val="00A40373"/>
    <w:rsid w:val="00A403EB"/>
    <w:rsid w:val="00A4083C"/>
    <w:rsid w:val="00A42075"/>
    <w:rsid w:val="00A42CF0"/>
    <w:rsid w:val="00A434AA"/>
    <w:rsid w:val="00A448DE"/>
    <w:rsid w:val="00A46936"/>
    <w:rsid w:val="00A46BD6"/>
    <w:rsid w:val="00A5157A"/>
    <w:rsid w:val="00A547A3"/>
    <w:rsid w:val="00A54C42"/>
    <w:rsid w:val="00A57487"/>
    <w:rsid w:val="00A61340"/>
    <w:rsid w:val="00A63022"/>
    <w:rsid w:val="00A641F4"/>
    <w:rsid w:val="00A66A08"/>
    <w:rsid w:val="00A66EB3"/>
    <w:rsid w:val="00A67FC4"/>
    <w:rsid w:val="00A73CF1"/>
    <w:rsid w:val="00A7448B"/>
    <w:rsid w:val="00A7467E"/>
    <w:rsid w:val="00A76865"/>
    <w:rsid w:val="00A80BA6"/>
    <w:rsid w:val="00A83094"/>
    <w:rsid w:val="00A84BDA"/>
    <w:rsid w:val="00A84D8C"/>
    <w:rsid w:val="00A863D5"/>
    <w:rsid w:val="00A9442A"/>
    <w:rsid w:val="00A955C5"/>
    <w:rsid w:val="00A97D9D"/>
    <w:rsid w:val="00AA1115"/>
    <w:rsid w:val="00AA2145"/>
    <w:rsid w:val="00AA45E8"/>
    <w:rsid w:val="00AA5448"/>
    <w:rsid w:val="00AB05FE"/>
    <w:rsid w:val="00AB094D"/>
    <w:rsid w:val="00AB0E90"/>
    <w:rsid w:val="00AB3687"/>
    <w:rsid w:val="00AB4A13"/>
    <w:rsid w:val="00AB4AD7"/>
    <w:rsid w:val="00AB4B50"/>
    <w:rsid w:val="00AB4EC2"/>
    <w:rsid w:val="00AB6149"/>
    <w:rsid w:val="00AC05C4"/>
    <w:rsid w:val="00AC1A57"/>
    <w:rsid w:val="00AC1C0A"/>
    <w:rsid w:val="00AC418C"/>
    <w:rsid w:val="00AC4917"/>
    <w:rsid w:val="00AC5EDB"/>
    <w:rsid w:val="00AC6256"/>
    <w:rsid w:val="00AC7ECA"/>
    <w:rsid w:val="00AD1158"/>
    <w:rsid w:val="00AD1686"/>
    <w:rsid w:val="00AD2086"/>
    <w:rsid w:val="00AD5FEE"/>
    <w:rsid w:val="00AD7C44"/>
    <w:rsid w:val="00AE08B2"/>
    <w:rsid w:val="00AE3A3E"/>
    <w:rsid w:val="00AE517A"/>
    <w:rsid w:val="00AE6914"/>
    <w:rsid w:val="00AE792A"/>
    <w:rsid w:val="00AE7D85"/>
    <w:rsid w:val="00AF0261"/>
    <w:rsid w:val="00AF03F0"/>
    <w:rsid w:val="00AF310B"/>
    <w:rsid w:val="00AF4A2F"/>
    <w:rsid w:val="00AF4E65"/>
    <w:rsid w:val="00AF5271"/>
    <w:rsid w:val="00B03400"/>
    <w:rsid w:val="00B03BEF"/>
    <w:rsid w:val="00B055DF"/>
    <w:rsid w:val="00B05F13"/>
    <w:rsid w:val="00B0603C"/>
    <w:rsid w:val="00B10354"/>
    <w:rsid w:val="00B12D52"/>
    <w:rsid w:val="00B1345D"/>
    <w:rsid w:val="00B164D8"/>
    <w:rsid w:val="00B17F3B"/>
    <w:rsid w:val="00B25F9F"/>
    <w:rsid w:val="00B2680C"/>
    <w:rsid w:val="00B318FB"/>
    <w:rsid w:val="00B32932"/>
    <w:rsid w:val="00B32A36"/>
    <w:rsid w:val="00B36E24"/>
    <w:rsid w:val="00B41EB7"/>
    <w:rsid w:val="00B42368"/>
    <w:rsid w:val="00B423FE"/>
    <w:rsid w:val="00B44209"/>
    <w:rsid w:val="00B44332"/>
    <w:rsid w:val="00B44956"/>
    <w:rsid w:val="00B47EAC"/>
    <w:rsid w:val="00B53086"/>
    <w:rsid w:val="00B538BB"/>
    <w:rsid w:val="00B55EE5"/>
    <w:rsid w:val="00B575BC"/>
    <w:rsid w:val="00B600AD"/>
    <w:rsid w:val="00B602E1"/>
    <w:rsid w:val="00B61583"/>
    <w:rsid w:val="00B632B8"/>
    <w:rsid w:val="00B64F53"/>
    <w:rsid w:val="00B65A09"/>
    <w:rsid w:val="00B65F44"/>
    <w:rsid w:val="00B66D90"/>
    <w:rsid w:val="00B67787"/>
    <w:rsid w:val="00B7117D"/>
    <w:rsid w:val="00B71ECA"/>
    <w:rsid w:val="00B7223B"/>
    <w:rsid w:val="00B77409"/>
    <w:rsid w:val="00B8090C"/>
    <w:rsid w:val="00B82801"/>
    <w:rsid w:val="00B854F2"/>
    <w:rsid w:val="00B8648C"/>
    <w:rsid w:val="00B87704"/>
    <w:rsid w:val="00B9409A"/>
    <w:rsid w:val="00B955F1"/>
    <w:rsid w:val="00B9765A"/>
    <w:rsid w:val="00BA00B6"/>
    <w:rsid w:val="00BA0513"/>
    <w:rsid w:val="00BA1829"/>
    <w:rsid w:val="00BA20B6"/>
    <w:rsid w:val="00BA33BE"/>
    <w:rsid w:val="00BA4C8F"/>
    <w:rsid w:val="00BA5681"/>
    <w:rsid w:val="00BA73B1"/>
    <w:rsid w:val="00BA7508"/>
    <w:rsid w:val="00BB19A3"/>
    <w:rsid w:val="00BB2882"/>
    <w:rsid w:val="00BB2950"/>
    <w:rsid w:val="00BB3C86"/>
    <w:rsid w:val="00BB508A"/>
    <w:rsid w:val="00BB672D"/>
    <w:rsid w:val="00BB760F"/>
    <w:rsid w:val="00BC2AC2"/>
    <w:rsid w:val="00BC763B"/>
    <w:rsid w:val="00BC7A02"/>
    <w:rsid w:val="00BD1FEB"/>
    <w:rsid w:val="00BD21BB"/>
    <w:rsid w:val="00BD34D1"/>
    <w:rsid w:val="00BD3EB0"/>
    <w:rsid w:val="00BD5999"/>
    <w:rsid w:val="00BE1DEA"/>
    <w:rsid w:val="00BE3513"/>
    <w:rsid w:val="00BE372E"/>
    <w:rsid w:val="00BE38A9"/>
    <w:rsid w:val="00BE7DD8"/>
    <w:rsid w:val="00BF00F9"/>
    <w:rsid w:val="00BF3160"/>
    <w:rsid w:val="00BF3E0A"/>
    <w:rsid w:val="00BF6880"/>
    <w:rsid w:val="00BF6A53"/>
    <w:rsid w:val="00C01405"/>
    <w:rsid w:val="00C0155D"/>
    <w:rsid w:val="00C02BA6"/>
    <w:rsid w:val="00C04BEC"/>
    <w:rsid w:val="00C057F6"/>
    <w:rsid w:val="00C0686C"/>
    <w:rsid w:val="00C130AA"/>
    <w:rsid w:val="00C130D3"/>
    <w:rsid w:val="00C137A7"/>
    <w:rsid w:val="00C14C3D"/>
    <w:rsid w:val="00C1650A"/>
    <w:rsid w:val="00C2043C"/>
    <w:rsid w:val="00C20E49"/>
    <w:rsid w:val="00C22094"/>
    <w:rsid w:val="00C22CE2"/>
    <w:rsid w:val="00C23798"/>
    <w:rsid w:val="00C24383"/>
    <w:rsid w:val="00C25E36"/>
    <w:rsid w:val="00C277E3"/>
    <w:rsid w:val="00C27D33"/>
    <w:rsid w:val="00C34882"/>
    <w:rsid w:val="00C34A6F"/>
    <w:rsid w:val="00C362AB"/>
    <w:rsid w:val="00C372E5"/>
    <w:rsid w:val="00C41B86"/>
    <w:rsid w:val="00C43A40"/>
    <w:rsid w:val="00C44474"/>
    <w:rsid w:val="00C44766"/>
    <w:rsid w:val="00C45A6A"/>
    <w:rsid w:val="00C4617E"/>
    <w:rsid w:val="00C467B2"/>
    <w:rsid w:val="00C5141B"/>
    <w:rsid w:val="00C5166C"/>
    <w:rsid w:val="00C51736"/>
    <w:rsid w:val="00C519CD"/>
    <w:rsid w:val="00C53D06"/>
    <w:rsid w:val="00C54B1E"/>
    <w:rsid w:val="00C5670E"/>
    <w:rsid w:val="00C57513"/>
    <w:rsid w:val="00C606B0"/>
    <w:rsid w:val="00C61492"/>
    <w:rsid w:val="00C61CE0"/>
    <w:rsid w:val="00C6386B"/>
    <w:rsid w:val="00C65BD9"/>
    <w:rsid w:val="00C66523"/>
    <w:rsid w:val="00C66F15"/>
    <w:rsid w:val="00C724BA"/>
    <w:rsid w:val="00C7293B"/>
    <w:rsid w:val="00C72E9B"/>
    <w:rsid w:val="00C742AA"/>
    <w:rsid w:val="00C74EBF"/>
    <w:rsid w:val="00C7582B"/>
    <w:rsid w:val="00C75DD1"/>
    <w:rsid w:val="00C779DE"/>
    <w:rsid w:val="00C82336"/>
    <w:rsid w:val="00C82CA2"/>
    <w:rsid w:val="00C82EF8"/>
    <w:rsid w:val="00C83163"/>
    <w:rsid w:val="00C83F5C"/>
    <w:rsid w:val="00C85BC3"/>
    <w:rsid w:val="00C86AE5"/>
    <w:rsid w:val="00C87DB1"/>
    <w:rsid w:val="00C90959"/>
    <w:rsid w:val="00C911E9"/>
    <w:rsid w:val="00C921F0"/>
    <w:rsid w:val="00C93173"/>
    <w:rsid w:val="00C948F1"/>
    <w:rsid w:val="00C96572"/>
    <w:rsid w:val="00C97FE6"/>
    <w:rsid w:val="00CA08E5"/>
    <w:rsid w:val="00CA2A2F"/>
    <w:rsid w:val="00CA493C"/>
    <w:rsid w:val="00CA4C1E"/>
    <w:rsid w:val="00CA590A"/>
    <w:rsid w:val="00CA6341"/>
    <w:rsid w:val="00CA7A11"/>
    <w:rsid w:val="00CB12C2"/>
    <w:rsid w:val="00CB17FD"/>
    <w:rsid w:val="00CB2A40"/>
    <w:rsid w:val="00CB460D"/>
    <w:rsid w:val="00CB4CB5"/>
    <w:rsid w:val="00CB6BD8"/>
    <w:rsid w:val="00CB7135"/>
    <w:rsid w:val="00CC08BB"/>
    <w:rsid w:val="00CC20C5"/>
    <w:rsid w:val="00CC2896"/>
    <w:rsid w:val="00CC335A"/>
    <w:rsid w:val="00CC66B3"/>
    <w:rsid w:val="00CD285F"/>
    <w:rsid w:val="00CD422D"/>
    <w:rsid w:val="00CD43DD"/>
    <w:rsid w:val="00CD451F"/>
    <w:rsid w:val="00CD4D11"/>
    <w:rsid w:val="00CD6F02"/>
    <w:rsid w:val="00CE0C6E"/>
    <w:rsid w:val="00CE1620"/>
    <w:rsid w:val="00CE2AA4"/>
    <w:rsid w:val="00CE3EC8"/>
    <w:rsid w:val="00CF051A"/>
    <w:rsid w:val="00CF05F8"/>
    <w:rsid w:val="00CF1030"/>
    <w:rsid w:val="00CF58D4"/>
    <w:rsid w:val="00CF5E57"/>
    <w:rsid w:val="00D0081F"/>
    <w:rsid w:val="00D01AF0"/>
    <w:rsid w:val="00D026AE"/>
    <w:rsid w:val="00D027EA"/>
    <w:rsid w:val="00D064AD"/>
    <w:rsid w:val="00D07E8E"/>
    <w:rsid w:val="00D126D1"/>
    <w:rsid w:val="00D12CB9"/>
    <w:rsid w:val="00D140CC"/>
    <w:rsid w:val="00D155C7"/>
    <w:rsid w:val="00D158AE"/>
    <w:rsid w:val="00D178AB"/>
    <w:rsid w:val="00D24300"/>
    <w:rsid w:val="00D274BD"/>
    <w:rsid w:val="00D30EF0"/>
    <w:rsid w:val="00D313AD"/>
    <w:rsid w:val="00D316E1"/>
    <w:rsid w:val="00D31968"/>
    <w:rsid w:val="00D33076"/>
    <w:rsid w:val="00D414C8"/>
    <w:rsid w:val="00D41939"/>
    <w:rsid w:val="00D427F4"/>
    <w:rsid w:val="00D43500"/>
    <w:rsid w:val="00D44776"/>
    <w:rsid w:val="00D44C23"/>
    <w:rsid w:val="00D463C5"/>
    <w:rsid w:val="00D47393"/>
    <w:rsid w:val="00D511A9"/>
    <w:rsid w:val="00D51384"/>
    <w:rsid w:val="00D514D2"/>
    <w:rsid w:val="00D51C85"/>
    <w:rsid w:val="00D51F95"/>
    <w:rsid w:val="00D522FF"/>
    <w:rsid w:val="00D5238E"/>
    <w:rsid w:val="00D53A6A"/>
    <w:rsid w:val="00D54D00"/>
    <w:rsid w:val="00D56894"/>
    <w:rsid w:val="00D6040D"/>
    <w:rsid w:val="00D64887"/>
    <w:rsid w:val="00D663FA"/>
    <w:rsid w:val="00D70011"/>
    <w:rsid w:val="00D7064A"/>
    <w:rsid w:val="00D70BBF"/>
    <w:rsid w:val="00D7431E"/>
    <w:rsid w:val="00D74EA0"/>
    <w:rsid w:val="00D7694A"/>
    <w:rsid w:val="00D80196"/>
    <w:rsid w:val="00D806EB"/>
    <w:rsid w:val="00D816F8"/>
    <w:rsid w:val="00D83837"/>
    <w:rsid w:val="00D84102"/>
    <w:rsid w:val="00D84F66"/>
    <w:rsid w:val="00D86F67"/>
    <w:rsid w:val="00D87DE1"/>
    <w:rsid w:val="00D90D02"/>
    <w:rsid w:val="00D90FF0"/>
    <w:rsid w:val="00D91595"/>
    <w:rsid w:val="00D94EDA"/>
    <w:rsid w:val="00D95A44"/>
    <w:rsid w:val="00DA05A0"/>
    <w:rsid w:val="00DA22D5"/>
    <w:rsid w:val="00DA2E84"/>
    <w:rsid w:val="00DA36E1"/>
    <w:rsid w:val="00DA3ED9"/>
    <w:rsid w:val="00DA452C"/>
    <w:rsid w:val="00DA657F"/>
    <w:rsid w:val="00DA70EA"/>
    <w:rsid w:val="00DA7409"/>
    <w:rsid w:val="00DA774B"/>
    <w:rsid w:val="00DB5B46"/>
    <w:rsid w:val="00DB653B"/>
    <w:rsid w:val="00DC11DA"/>
    <w:rsid w:val="00DC1A4C"/>
    <w:rsid w:val="00DC508B"/>
    <w:rsid w:val="00DC6757"/>
    <w:rsid w:val="00DD016D"/>
    <w:rsid w:val="00DD1864"/>
    <w:rsid w:val="00DD1955"/>
    <w:rsid w:val="00DD324B"/>
    <w:rsid w:val="00DD32E5"/>
    <w:rsid w:val="00DD397E"/>
    <w:rsid w:val="00DD45E0"/>
    <w:rsid w:val="00DD577D"/>
    <w:rsid w:val="00DD621C"/>
    <w:rsid w:val="00DE019E"/>
    <w:rsid w:val="00DE2B10"/>
    <w:rsid w:val="00DE31E4"/>
    <w:rsid w:val="00DE322B"/>
    <w:rsid w:val="00DE7C63"/>
    <w:rsid w:val="00DF1D6F"/>
    <w:rsid w:val="00DF38F6"/>
    <w:rsid w:val="00DF6656"/>
    <w:rsid w:val="00E03063"/>
    <w:rsid w:val="00E03823"/>
    <w:rsid w:val="00E06812"/>
    <w:rsid w:val="00E06E59"/>
    <w:rsid w:val="00E10E8E"/>
    <w:rsid w:val="00E10F72"/>
    <w:rsid w:val="00E12190"/>
    <w:rsid w:val="00E13E91"/>
    <w:rsid w:val="00E158BF"/>
    <w:rsid w:val="00E16543"/>
    <w:rsid w:val="00E1676D"/>
    <w:rsid w:val="00E2125F"/>
    <w:rsid w:val="00E22E18"/>
    <w:rsid w:val="00E24CED"/>
    <w:rsid w:val="00E24CF2"/>
    <w:rsid w:val="00E25DAF"/>
    <w:rsid w:val="00E314C3"/>
    <w:rsid w:val="00E3189A"/>
    <w:rsid w:val="00E31D13"/>
    <w:rsid w:val="00E32339"/>
    <w:rsid w:val="00E33856"/>
    <w:rsid w:val="00E36D28"/>
    <w:rsid w:val="00E37A3F"/>
    <w:rsid w:val="00E37EE1"/>
    <w:rsid w:val="00E42542"/>
    <w:rsid w:val="00E43BB6"/>
    <w:rsid w:val="00E44A67"/>
    <w:rsid w:val="00E460C7"/>
    <w:rsid w:val="00E46231"/>
    <w:rsid w:val="00E56113"/>
    <w:rsid w:val="00E56153"/>
    <w:rsid w:val="00E57DC9"/>
    <w:rsid w:val="00E57FAE"/>
    <w:rsid w:val="00E6233D"/>
    <w:rsid w:val="00E62E17"/>
    <w:rsid w:val="00E64010"/>
    <w:rsid w:val="00E66840"/>
    <w:rsid w:val="00E66A03"/>
    <w:rsid w:val="00E70CD9"/>
    <w:rsid w:val="00E73DE2"/>
    <w:rsid w:val="00E74DCA"/>
    <w:rsid w:val="00E7531D"/>
    <w:rsid w:val="00E75406"/>
    <w:rsid w:val="00E75E28"/>
    <w:rsid w:val="00E75ECC"/>
    <w:rsid w:val="00E76333"/>
    <w:rsid w:val="00E81808"/>
    <w:rsid w:val="00E82194"/>
    <w:rsid w:val="00E828D7"/>
    <w:rsid w:val="00E83032"/>
    <w:rsid w:val="00E83057"/>
    <w:rsid w:val="00E846AA"/>
    <w:rsid w:val="00E86A0B"/>
    <w:rsid w:val="00E87BB1"/>
    <w:rsid w:val="00E90B83"/>
    <w:rsid w:val="00E913A5"/>
    <w:rsid w:val="00E94406"/>
    <w:rsid w:val="00E94E6C"/>
    <w:rsid w:val="00E9520B"/>
    <w:rsid w:val="00E95871"/>
    <w:rsid w:val="00E96227"/>
    <w:rsid w:val="00E96697"/>
    <w:rsid w:val="00E96EB4"/>
    <w:rsid w:val="00E97628"/>
    <w:rsid w:val="00EA058F"/>
    <w:rsid w:val="00EA0862"/>
    <w:rsid w:val="00EA3B83"/>
    <w:rsid w:val="00EA517C"/>
    <w:rsid w:val="00EA51CB"/>
    <w:rsid w:val="00EA65A7"/>
    <w:rsid w:val="00EA7D91"/>
    <w:rsid w:val="00EB03B0"/>
    <w:rsid w:val="00EB4B76"/>
    <w:rsid w:val="00EB7E77"/>
    <w:rsid w:val="00EC0FFA"/>
    <w:rsid w:val="00EC1103"/>
    <w:rsid w:val="00EC23C4"/>
    <w:rsid w:val="00EC2C9A"/>
    <w:rsid w:val="00EC4637"/>
    <w:rsid w:val="00EC53B9"/>
    <w:rsid w:val="00EC58D8"/>
    <w:rsid w:val="00EC628F"/>
    <w:rsid w:val="00EC6C1B"/>
    <w:rsid w:val="00EC7636"/>
    <w:rsid w:val="00ED0545"/>
    <w:rsid w:val="00ED1158"/>
    <w:rsid w:val="00ED18FD"/>
    <w:rsid w:val="00ED49D1"/>
    <w:rsid w:val="00ED64B6"/>
    <w:rsid w:val="00ED6FB6"/>
    <w:rsid w:val="00ED7C23"/>
    <w:rsid w:val="00EE01ED"/>
    <w:rsid w:val="00EE2777"/>
    <w:rsid w:val="00EE2909"/>
    <w:rsid w:val="00EE7070"/>
    <w:rsid w:val="00EF1224"/>
    <w:rsid w:val="00EF1CB7"/>
    <w:rsid w:val="00EF65FA"/>
    <w:rsid w:val="00EF6962"/>
    <w:rsid w:val="00EF6B44"/>
    <w:rsid w:val="00EF742A"/>
    <w:rsid w:val="00F01143"/>
    <w:rsid w:val="00F021ED"/>
    <w:rsid w:val="00F029E1"/>
    <w:rsid w:val="00F03AFA"/>
    <w:rsid w:val="00F05F4C"/>
    <w:rsid w:val="00F06DCE"/>
    <w:rsid w:val="00F10108"/>
    <w:rsid w:val="00F10696"/>
    <w:rsid w:val="00F1169B"/>
    <w:rsid w:val="00F14AAB"/>
    <w:rsid w:val="00F151D8"/>
    <w:rsid w:val="00F179A5"/>
    <w:rsid w:val="00F20A5E"/>
    <w:rsid w:val="00F25F48"/>
    <w:rsid w:val="00F31557"/>
    <w:rsid w:val="00F31BE7"/>
    <w:rsid w:val="00F33E13"/>
    <w:rsid w:val="00F34DC9"/>
    <w:rsid w:val="00F45F3F"/>
    <w:rsid w:val="00F46C09"/>
    <w:rsid w:val="00F529E5"/>
    <w:rsid w:val="00F56332"/>
    <w:rsid w:val="00F57522"/>
    <w:rsid w:val="00F613AD"/>
    <w:rsid w:val="00F61420"/>
    <w:rsid w:val="00F6233B"/>
    <w:rsid w:val="00F62C1F"/>
    <w:rsid w:val="00F62EEA"/>
    <w:rsid w:val="00F630E6"/>
    <w:rsid w:val="00F65C22"/>
    <w:rsid w:val="00F7211E"/>
    <w:rsid w:val="00F7230C"/>
    <w:rsid w:val="00F7443C"/>
    <w:rsid w:val="00F75AE6"/>
    <w:rsid w:val="00F75C7F"/>
    <w:rsid w:val="00F76B54"/>
    <w:rsid w:val="00F76FB6"/>
    <w:rsid w:val="00F8180E"/>
    <w:rsid w:val="00F82528"/>
    <w:rsid w:val="00F82E15"/>
    <w:rsid w:val="00F86290"/>
    <w:rsid w:val="00F86526"/>
    <w:rsid w:val="00F86E96"/>
    <w:rsid w:val="00F954FD"/>
    <w:rsid w:val="00F96C88"/>
    <w:rsid w:val="00FA0AEB"/>
    <w:rsid w:val="00FA1EA7"/>
    <w:rsid w:val="00FA66AC"/>
    <w:rsid w:val="00FA6EF7"/>
    <w:rsid w:val="00FA7652"/>
    <w:rsid w:val="00FA795C"/>
    <w:rsid w:val="00FA7C08"/>
    <w:rsid w:val="00FA7D5D"/>
    <w:rsid w:val="00FB076A"/>
    <w:rsid w:val="00FB133E"/>
    <w:rsid w:val="00FB2097"/>
    <w:rsid w:val="00FB2C79"/>
    <w:rsid w:val="00FB4ADC"/>
    <w:rsid w:val="00FC0484"/>
    <w:rsid w:val="00FC4400"/>
    <w:rsid w:val="00FC74A0"/>
    <w:rsid w:val="00FD0B69"/>
    <w:rsid w:val="00FD150A"/>
    <w:rsid w:val="00FD1BFE"/>
    <w:rsid w:val="00FD4129"/>
    <w:rsid w:val="00FD44BF"/>
    <w:rsid w:val="00FD54A6"/>
    <w:rsid w:val="00FE008D"/>
    <w:rsid w:val="00FE0E8E"/>
    <w:rsid w:val="00FE0EC3"/>
    <w:rsid w:val="00FE0FF8"/>
    <w:rsid w:val="00FE2AC6"/>
    <w:rsid w:val="00FE2CF8"/>
    <w:rsid w:val="00FE4326"/>
    <w:rsid w:val="00FE6E51"/>
    <w:rsid w:val="00FE784A"/>
    <w:rsid w:val="00FF62BF"/>
    <w:rsid w:val="00FF65EF"/>
    <w:rsid w:val="00FF77E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6419F8C9"/>
  <w15:docId w15:val="{AE8308B6-EE5D-471F-B4CC-90A47557C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7C6F"/>
    <w:pPr>
      <w:spacing w:after="200" w:line="276" w:lineRule="auto"/>
    </w:pPr>
    <w:rPr>
      <w:sz w:val="22"/>
      <w:szCs w:val="22"/>
      <w:lang w:val="en-US" w:eastAsia="en-US"/>
    </w:rPr>
  </w:style>
  <w:style w:type="paragraph" w:styleId="Heading1">
    <w:name w:val="heading 1"/>
    <w:basedOn w:val="Normal"/>
    <w:link w:val="Heading1Char"/>
    <w:uiPriority w:val="9"/>
    <w:qFormat/>
    <w:rsid w:val="006A1F6F"/>
    <w:pPr>
      <w:spacing w:before="240" w:after="120" w:line="240" w:lineRule="auto"/>
      <w:outlineLvl w:val="0"/>
    </w:pPr>
    <w:rPr>
      <w:rFonts w:ascii="Times New Roman" w:eastAsia="Times New Roman" w:hAnsi="Times New Roman"/>
      <w:b/>
      <w:bCs/>
      <w:color w:val="000000"/>
      <w:kern w:val="36"/>
      <w:sz w:val="33"/>
      <w:szCs w:val="33"/>
    </w:rPr>
  </w:style>
  <w:style w:type="paragraph" w:styleId="Heading2">
    <w:name w:val="heading 2"/>
    <w:basedOn w:val="Normal"/>
    <w:next w:val="Normal"/>
    <w:link w:val="Heading2Char"/>
    <w:uiPriority w:val="9"/>
    <w:unhideWhenUsed/>
    <w:qFormat/>
    <w:rsid w:val="00645EB9"/>
    <w:pPr>
      <w:keepNext/>
      <w:keepLines/>
      <w:spacing w:before="40" w:after="0"/>
      <w:outlineLvl w:val="1"/>
    </w:pPr>
    <w:rPr>
      <w:rFonts w:ascii="Cambria" w:eastAsia="Times New Roman" w:hAnsi="Cambria"/>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A1F6F"/>
    <w:rPr>
      <w:rFonts w:ascii="Times New Roman" w:eastAsia="Times New Roman" w:hAnsi="Times New Roman" w:cs="Times New Roman"/>
      <w:b/>
      <w:bCs/>
      <w:color w:val="000000"/>
      <w:kern w:val="36"/>
      <w:sz w:val="33"/>
      <w:szCs w:val="33"/>
    </w:rPr>
  </w:style>
  <w:style w:type="character" w:customStyle="1" w:styleId="Heading2Char">
    <w:name w:val="Heading 2 Char"/>
    <w:link w:val="Heading2"/>
    <w:uiPriority w:val="9"/>
    <w:rsid w:val="00645EB9"/>
    <w:rPr>
      <w:rFonts w:ascii="Cambria" w:eastAsia="Times New Roman" w:hAnsi="Cambria" w:cs="Times New Roman"/>
      <w:color w:val="365F91"/>
      <w:sz w:val="26"/>
      <w:szCs w:val="26"/>
    </w:rPr>
  </w:style>
  <w:style w:type="paragraph" w:customStyle="1" w:styleId="EndNoteBibliographyTitle">
    <w:name w:val="EndNote Bibliography Title"/>
    <w:basedOn w:val="Normal"/>
    <w:link w:val="EndNoteBibliographyTitleChar"/>
    <w:rsid w:val="00D31968"/>
    <w:pPr>
      <w:spacing w:after="0"/>
      <w:jc w:val="center"/>
    </w:pPr>
    <w:rPr>
      <w:rFonts w:ascii="Times New Roman" w:hAnsi="Times New Roman"/>
      <w:noProof/>
      <w:sz w:val="24"/>
    </w:rPr>
  </w:style>
  <w:style w:type="character" w:customStyle="1" w:styleId="EndNoteBibliographyTitleChar">
    <w:name w:val="EndNote Bibliography Title Char"/>
    <w:link w:val="EndNoteBibliographyTitle"/>
    <w:rsid w:val="00D31968"/>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D31968"/>
    <w:pPr>
      <w:spacing w:line="240" w:lineRule="auto"/>
    </w:pPr>
    <w:rPr>
      <w:rFonts w:ascii="Times New Roman" w:hAnsi="Times New Roman"/>
      <w:noProof/>
      <w:sz w:val="24"/>
    </w:rPr>
  </w:style>
  <w:style w:type="character" w:customStyle="1" w:styleId="EndNoteBibliographyChar">
    <w:name w:val="EndNote Bibliography Char"/>
    <w:link w:val="EndNoteBibliography"/>
    <w:rsid w:val="00D31968"/>
    <w:rPr>
      <w:rFonts w:ascii="Times New Roman" w:hAnsi="Times New Roman"/>
      <w:noProof/>
      <w:sz w:val="24"/>
      <w:szCs w:val="22"/>
      <w:lang w:val="en-US" w:eastAsia="en-US"/>
    </w:rPr>
  </w:style>
  <w:style w:type="character" w:styleId="Hyperlink">
    <w:name w:val="Hyperlink"/>
    <w:uiPriority w:val="99"/>
    <w:unhideWhenUsed/>
    <w:rsid w:val="000448F1"/>
    <w:rPr>
      <w:rFonts w:cs="Times New Roman"/>
      <w:color w:val="0000FF"/>
      <w:u w:val="single"/>
    </w:rPr>
  </w:style>
  <w:style w:type="character" w:styleId="CommentReference">
    <w:name w:val="annotation reference"/>
    <w:uiPriority w:val="99"/>
    <w:semiHidden/>
    <w:unhideWhenUsed/>
    <w:rsid w:val="000448F1"/>
    <w:rPr>
      <w:sz w:val="16"/>
      <w:szCs w:val="16"/>
    </w:rPr>
  </w:style>
  <w:style w:type="paragraph" w:styleId="CommentText">
    <w:name w:val="annotation text"/>
    <w:aliases w:val="Char11"/>
    <w:basedOn w:val="Normal"/>
    <w:link w:val="CommentTextChar"/>
    <w:uiPriority w:val="99"/>
    <w:unhideWhenUsed/>
    <w:rsid w:val="000448F1"/>
    <w:pPr>
      <w:spacing w:line="240" w:lineRule="auto"/>
    </w:pPr>
    <w:rPr>
      <w:sz w:val="20"/>
      <w:szCs w:val="20"/>
    </w:rPr>
  </w:style>
  <w:style w:type="character" w:customStyle="1" w:styleId="CommentTextChar">
    <w:name w:val="Comment Text Char"/>
    <w:aliases w:val="Char11 Char"/>
    <w:link w:val="CommentText"/>
    <w:uiPriority w:val="99"/>
    <w:rsid w:val="000448F1"/>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0448F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448F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E019E"/>
    <w:rPr>
      <w:b/>
      <w:bCs/>
    </w:rPr>
  </w:style>
  <w:style w:type="character" w:customStyle="1" w:styleId="CommentSubjectChar">
    <w:name w:val="Comment Subject Char"/>
    <w:link w:val="CommentSubject"/>
    <w:uiPriority w:val="99"/>
    <w:semiHidden/>
    <w:rsid w:val="00DE019E"/>
    <w:rPr>
      <w:rFonts w:ascii="Calibri" w:eastAsia="Calibri" w:hAnsi="Calibri" w:cs="Times New Roman"/>
      <w:b/>
      <w:bCs/>
      <w:sz w:val="20"/>
      <w:szCs w:val="20"/>
    </w:rPr>
  </w:style>
  <w:style w:type="paragraph" w:styleId="Revision">
    <w:name w:val="Revision"/>
    <w:hidden/>
    <w:uiPriority w:val="99"/>
    <w:semiHidden/>
    <w:rsid w:val="00E33856"/>
    <w:rPr>
      <w:sz w:val="22"/>
      <w:szCs w:val="22"/>
      <w:lang w:val="en-US" w:eastAsia="en-US"/>
    </w:rPr>
  </w:style>
  <w:style w:type="paragraph" w:styleId="ListParagraph">
    <w:name w:val="List Paragraph"/>
    <w:basedOn w:val="Normal"/>
    <w:uiPriority w:val="34"/>
    <w:qFormat/>
    <w:rsid w:val="00FB076A"/>
    <w:pPr>
      <w:ind w:left="720"/>
      <w:contextualSpacing/>
    </w:pPr>
  </w:style>
  <w:style w:type="table" w:styleId="TableGrid">
    <w:name w:val="Table Grid"/>
    <w:basedOn w:val="TableNormal"/>
    <w:uiPriority w:val="59"/>
    <w:rsid w:val="004B0A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52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27E"/>
  </w:style>
  <w:style w:type="paragraph" w:styleId="Footer">
    <w:name w:val="footer"/>
    <w:basedOn w:val="Normal"/>
    <w:link w:val="FooterChar"/>
    <w:uiPriority w:val="99"/>
    <w:unhideWhenUsed/>
    <w:rsid w:val="006852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27E"/>
  </w:style>
  <w:style w:type="paragraph" w:customStyle="1" w:styleId="Titel1">
    <w:name w:val="Titel1"/>
    <w:basedOn w:val="Normal"/>
    <w:rsid w:val="00EA65A7"/>
    <w:pPr>
      <w:spacing w:before="100" w:beforeAutospacing="1" w:after="100" w:afterAutospacing="1" w:line="240" w:lineRule="auto"/>
    </w:pPr>
    <w:rPr>
      <w:rFonts w:ascii="Times New Roman" w:eastAsia="Times New Roman" w:hAnsi="Times New Roman"/>
      <w:sz w:val="24"/>
      <w:szCs w:val="24"/>
      <w:lang w:val="nl-NL" w:eastAsia="nl-NL"/>
    </w:rPr>
  </w:style>
  <w:style w:type="paragraph" w:customStyle="1" w:styleId="desc">
    <w:name w:val="desc"/>
    <w:basedOn w:val="Normal"/>
    <w:rsid w:val="00EA65A7"/>
    <w:pPr>
      <w:spacing w:before="100" w:beforeAutospacing="1" w:after="100" w:afterAutospacing="1" w:line="240" w:lineRule="auto"/>
    </w:pPr>
    <w:rPr>
      <w:rFonts w:ascii="Times New Roman" w:eastAsia="Times New Roman" w:hAnsi="Times New Roman"/>
      <w:sz w:val="24"/>
      <w:szCs w:val="24"/>
      <w:lang w:val="nl-NL" w:eastAsia="nl-NL"/>
    </w:rPr>
  </w:style>
  <w:style w:type="character" w:customStyle="1" w:styleId="highlight">
    <w:name w:val="highlight"/>
    <w:basedOn w:val="DefaultParagraphFont"/>
    <w:rsid w:val="00EA65A7"/>
  </w:style>
  <w:style w:type="paragraph" w:customStyle="1" w:styleId="details">
    <w:name w:val="details"/>
    <w:basedOn w:val="Normal"/>
    <w:rsid w:val="00EA65A7"/>
    <w:pPr>
      <w:spacing w:before="100" w:beforeAutospacing="1" w:after="100" w:afterAutospacing="1" w:line="240" w:lineRule="auto"/>
    </w:pPr>
    <w:rPr>
      <w:rFonts w:ascii="Times New Roman" w:eastAsia="Times New Roman" w:hAnsi="Times New Roman"/>
      <w:sz w:val="24"/>
      <w:szCs w:val="24"/>
      <w:lang w:val="nl-NL" w:eastAsia="nl-NL"/>
    </w:rPr>
  </w:style>
  <w:style w:type="character" w:customStyle="1" w:styleId="jrnl">
    <w:name w:val="jrnl"/>
    <w:basedOn w:val="DefaultParagraphFont"/>
    <w:rsid w:val="00EA65A7"/>
  </w:style>
  <w:style w:type="character" w:customStyle="1" w:styleId="apple-converted-space">
    <w:name w:val="apple-converted-space"/>
    <w:basedOn w:val="DefaultParagraphFont"/>
    <w:rsid w:val="00EA65A7"/>
  </w:style>
  <w:style w:type="character" w:customStyle="1" w:styleId="title-text">
    <w:name w:val="title-text"/>
    <w:basedOn w:val="DefaultParagraphFont"/>
    <w:rsid w:val="006A1F6F"/>
  </w:style>
  <w:style w:type="character" w:styleId="Strong">
    <w:name w:val="Strong"/>
    <w:uiPriority w:val="22"/>
    <w:qFormat/>
    <w:rsid w:val="00904D81"/>
    <w:rPr>
      <w:rFonts w:ascii="Verdana" w:hAnsi="Verdana" w:hint="default"/>
      <w:b/>
      <w:bCs/>
      <w:color w:val="336699"/>
      <w:sz w:val="18"/>
      <w:szCs w:val="18"/>
    </w:rPr>
  </w:style>
  <w:style w:type="character" w:styleId="Emphasis">
    <w:name w:val="Emphasis"/>
    <w:uiPriority w:val="20"/>
    <w:qFormat/>
    <w:rsid w:val="00645EB9"/>
    <w:rPr>
      <w:i/>
      <w:iCs/>
    </w:rPr>
  </w:style>
  <w:style w:type="paragraph" w:customStyle="1" w:styleId="author">
    <w:name w:val="author"/>
    <w:basedOn w:val="Normal"/>
    <w:rsid w:val="00645EB9"/>
    <w:pPr>
      <w:spacing w:after="420" w:line="240" w:lineRule="auto"/>
    </w:pPr>
    <w:rPr>
      <w:rFonts w:ascii="Times New Roman" w:eastAsia="Times New Roman" w:hAnsi="Times New Roman"/>
      <w:sz w:val="24"/>
      <w:szCs w:val="24"/>
    </w:rPr>
  </w:style>
  <w:style w:type="character" w:customStyle="1" w:styleId="nlmarticle-title">
    <w:name w:val="nlm_article-title"/>
    <w:basedOn w:val="DefaultParagraphFont"/>
    <w:rsid w:val="005D3821"/>
  </w:style>
  <w:style w:type="character" w:customStyle="1" w:styleId="current-selection">
    <w:name w:val="current-selection"/>
    <w:basedOn w:val="DefaultParagraphFont"/>
    <w:rsid w:val="00303BB4"/>
  </w:style>
  <w:style w:type="character" w:customStyle="1" w:styleId="a">
    <w:name w:val="_"/>
    <w:basedOn w:val="DefaultParagraphFont"/>
    <w:rsid w:val="00303BB4"/>
  </w:style>
  <w:style w:type="paragraph" w:customStyle="1" w:styleId="title1">
    <w:name w:val="title1"/>
    <w:basedOn w:val="Normal"/>
    <w:rsid w:val="00303BB4"/>
    <w:pPr>
      <w:spacing w:after="0" w:line="240" w:lineRule="auto"/>
    </w:pPr>
    <w:rPr>
      <w:rFonts w:ascii="Times New Roman" w:eastAsia="Times New Roman" w:hAnsi="Times New Roman"/>
      <w:sz w:val="27"/>
      <w:szCs w:val="27"/>
    </w:rPr>
  </w:style>
  <w:style w:type="paragraph" w:customStyle="1" w:styleId="desc2">
    <w:name w:val="desc2"/>
    <w:basedOn w:val="Normal"/>
    <w:rsid w:val="00303BB4"/>
    <w:pPr>
      <w:spacing w:after="0" w:line="240" w:lineRule="auto"/>
    </w:pPr>
    <w:rPr>
      <w:rFonts w:ascii="Times New Roman" w:eastAsia="Times New Roman" w:hAnsi="Times New Roman"/>
      <w:sz w:val="26"/>
      <w:szCs w:val="26"/>
    </w:rPr>
  </w:style>
  <w:style w:type="paragraph" w:customStyle="1" w:styleId="details1">
    <w:name w:val="details1"/>
    <w:basedOn w:val="Normal"/>
    <w:rsid w:val="00303BB4"/>
    <w:pPr>
      <w:spacing w:after="0" w:line="240" w:lineRule="auto"/>
    </w:pPr>
    <w:rPr>
      <w:rFonts w:ascii="Times New Roman" w:eastAsia="Times New Roman" w:hAnsi="Times New Roman"/>
    </w:rPr>
  </w:style>
  <w:style w:type="character" w:customStyle="1" w:styleId="sr-only1">
    <w:name w:val="sr-only1"/>
    <w:rsid w:val="00303BB4"/>
    <w:rPr>
      <w:bdr w:val="none" w:sz="0" w:space="0" w:color="auto" w:frame="1"/>
    </w:rPr>
  </w:style>
  <w:style w:type="character" w:customStyle="1" w:styleId="bullet">
    <w:name w:val="bullet"/>
    <w:basedOn w:val="DefaultParagraphFont"/>
    <w:rsid w:val="00303BB4"/>
  </w:style>
  <w:style w:type="character" w:customStyle="1" w:styleId="articletitle">
    <w:name w:val="articletitle"/>
    <w:basedOn w:val="DefaultParagraphFont"/>
    <w:rsid w:val="00303BB4"/>
  </w:style>
  <w:style w:type="character" w:customStyle="1" w:styleId="journaltitle">
    <w:name w:val="journaltitle"/>
    <w:basedOn w:val="DefaultParagraphFont"/>
    <w:rsid w:val="00303BB4"/>
  </w:style>
  <w:style w:type="character" w:customStyle="1" w:styleId="pubyear">
    <w:name w:val="pubyear"/>
    <w:basedOn w:val="DefaultParagraphFont"/>
    <w:rsid w:val="00303BB4"/>
  </w:style>
  <w:style w:type="character" w:customStyle="1" w:styleId="vol">
    <w:name w:val="vol"/>
    <w:basedOn w:val="DefaultParagraphFont"/>
    <w:rsid w:val="00303BB4"/>
  </w:style>
  <w:style w:type="character" w:customStyle="1" w:styleId="pagefirst">
    <w:name w:val="pagefirst"/>
    <w:basedOn w:val="DefaultParagraphFont"/>
    <w:rsid w:val="00303BB4"/>
  </w:style>
  <w:style w:type="character" w:customStyle="1" w:styleId="openurl">
    <w:name w:val="openurl"/>
    <w:basedOn w:val="DefaultParagraphFont"/>
    <w:rsid w:val="00303BB4"/>
  </w:style>
  <w:style w:type="character" w:customStyle="1" w:styleId="pagelast">
    <w:name w:val="pagelast"/>
    <w:basedOn w:val="DefaultParagraphFont"/>
    <w:rsid w:val="00303BB4"/>
  </w:style>
  <w:style w:type="character" w:customStyle="1" w:styleId="journaltitle4">
    <w:name w:val="journaltitle4"/>
    <w:rsid w:val="00303BB4"/>
    <w:rPr>
      <w:i/>
      <w:iCs/>
    </w:rPr>
  </w:style>
  <w:style w:type="paragraph" w:styleId="NormalWeb">
    <w:name w:val="Normal (Web)"/>
    <w:basedOn w:val="Normal"/>
    <w:uiPriority w:val="99"/>
    <w:semiHidden/>
    <w:unhideWhenUsed/>
    <w:rsid w:val="00ED18FD"/>
    <w:pPr>
      <w:spacing w:before="100" w:beforeAutospacing="1" w:after="100" w:afterAutospacing="1" w:line="240" w:lineRule="auto"/>
    </w:pPr>
    <w:rPr>
      <w:rFonts w:ascii="Times New Roman" w:eastAsia="Times New Roman" w:hAnsi="Times New Roman"/>
      <w:sz w:val="24"/>
      <w:szCs w:val="24"/>
      <w:lang w:val="nl-NL" w:eastAsia="nl-NL"/>
    </w:rPr>
  </w:style>
  <w:style w:type="character" w:styleId="FollowedHyperlink">
    <w:name w:val="FollowedHyperlink"/>
    <w:uiPriority w:val="99"/>
    <w:semiHidden/>
    <w:unhideWhenUsed/>
    <w:rsid w:val="000432CD"/>
    <w:rPr>
      <w:color w:val="800080"/>
      <w:u w:val="single"/>
    </w:rPr>
  </w:style>
  <w:style w:type="character" w:customStyle="1" w:styleId="UnresolvedMention1">
    <w:name w:val="Unresolved Mention1"/>
    <w:uiPriority w:val="99"/>
    <w:semiHidden/>
    <w:unhideWhenUsed/>
    <w:rsid w:val="000B26BA"/>
    <w:rPr>
      <w:color w:val="605E5C"/>
      <w:shd w:val="clear" w:color="auto" w:fill="E1DFDD"/>
    </w:rPr>
  </w:style>
  <w:style w:type="character" w:customStyle="1" w:styleId="bullet2">
    <w:name w:val="bullet2"/>
    <w:basedOn w:val="DefaultParagraphFont"/>
    <w:rsid w:val="004832C8"/>
  </w:style>
  <w:style w:type="character" w:customStyle="1" w:styleId="Onopgelostemelding1">
    <w:name w:val="Onopgeloste melding1"/>
    <w:uiPriority w:val="99"/>
    <w:semiHidden/>
    <w:unhideWhenUsed/>
    <w:rsid w:val="007D2CBE"/>
    <w:rPr>
      <w:color w:val="605E5C"/>
      <w:shd w:val="clear" w:color="auto" w:fill="E1DFDD"/>
    </w:rPr>
  </w:style>
  <w:style w:type="paragraph" w:styleId="NoSpacing">
    <w:name w:val="No Spacing"/>
    <w:basedOn w:val="Normal"/>
    <w:uiPriority w:val="1"/>
    <w:qFormat/>
    <w:rsid w:val="0021363E"/>
    <w:pPr>
      <w:spacing w:after="0" w:line="240" w:lineRule="auto"/>
    </w:pPr>
    <w:rPr>
      <w:rFonts w:eastAsiaTheme="minorHAnsi"/>
      <w:lang w:val="nl-NL"/>
    </w:rPr>
  </w:style>
  <w:style w:type="character" w:styleId="LineNumber">
    <w:name w:val="line number"/>
    <w:basedOn w:val="DefaultParagraphFont"/>
    <w:uiPriority w:val="99"/>
    <w:semiHidden/>
    <w:unhideWhenUsed/>
    <w:rsid w:val="00CF5E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59341">
      <w:bodyDiv w:val="1"/>
      <w:marLeft w:val="0"/>
      <w:marRight w:val="0"/>
      <w:marTop w:val="0"/>
      <w:marBottom w:val="0"/>
      <w:divBdr>
        <w:top w:val="none" w:sz="0" w:space="0" w:color="auto"/>
        <w:left w:val="none" w:sz="0" w:space="0" w:color="auto"/>
        <w:bottom w:val="none" w:sz="0" w:space="0" w:color="auto"/>
        <w:right w:val="none" w:sz="0" w:space="0" w:color="auto"/>
      </w:divBdr>
    </w:div>
    <w:div w:id="146669901">
      <w:bodyDiv w:val="1"/>
      <w:marLeft w:val="0"/>
      <w:marRight w:val="0"/>
      <w:marTop w:val="0"/>
      <w:marBottom w:val="0"/>
      <w:divBdr>
        <w:top w:val="none" w:sz="0" w:space="0" w:color="auto"/>
        <w:left w:val="none" w:sz="0" w:space="0" w:color="auto"/>
        <w:bottom w:val="none" w:sz="0" w:space="0" w:color="auto"/>
        <w:right w:val="none" w:sz="0" w:space="0" w:color="auto"/>
      </w:divBdr>
    </w:div>
    <w:div w:id="647050800">
      <w:bodyDiv w:val="1"/>
      <w:marLeft w:val="0"/>
      <w:marRight w:val="0"/>
      <w:marTop w:val="0"/>
      <w:marBottom w:val="0"/>
      <w:divBdr>
        <w:top w:val="none" w:sz="0" w:space="0" w:color="auto"/>
        <w:left w:val="none" w:sz="0" w:space="0" w:color="auto"/>
        <w:bottom w:val="none" w:sz="0" w:space="0" w:color="auto"/>
        <w:right w:val="none" w:sz="0" w:space="0" w:color="auto"/>
      </w:divBdr>
    </w:div>
    <w:div w:id="759185077">
      <w:bodyDiv w:val="1"/>
      <w:marLeft w:val="0"/>
      <w:marRight w:val="0"/>
      <w:marTop w:val="0"/>
      <w:marBottom w:val="0"/>
      <w:divBdr>
        <w:top w:val="none" w:sz="0" w:space="0" w:color="auto"/>
        <w:left w:val="none" w:sz="0" w:space="0" w:color="auto"/>
        <w:bottom w:val="none" w:sz="0" w:space="0" w:color="auto"/>
        <w:right w:val="none" w:sz="0" w:space="0" w:color="auto"/>
      </w:divBdr>
      <w:divsChild>
        <w:div w:id="1243029697">
          <w:marLeft w:val="0"/>
          <w:marRight w:val="0"/>
          <w:marTop w:val="0"/>
          <w:marBottom w:val="0"/>
          <w:divBdr>
            <w:top w:val="none" w:sz="0" w:space="0" w:color="auto"/>
            <w:left w:val="none" w:sz="0" w:space="0" w:color="auto"/>
            <w:bottom w:val="none" w:sz="0" w:space="0" w:color="auto"/>
            <w:right w:val="none" w:sz="0" w:space="0" w:color="auto"/>
          </w:divBdr>
          <w:divsChild>
            <w:div w:id="453016360">
              <w:marLeft w:val="0"/>
              <w:marRight w:val="0"/>
              <w:marTop w:val="100"/>
              <w:marBottom w:val="100"/>
              <w:divBdr>
                <w:top w:val="none" w:sz="0" w:space="0" w:color="auto"/>
                <w:left w:val="none" w:sz="0" w:space="0" w:color="auto"/>
                <w:bottom w:val="none" w:sz="0" w:space="0" w:color="auto"/>
                <w:right w:val="none" w:sz="0" w:space="0" w:color="auto"/>
              </w:divBdr>
              <w:divsChild>
                <w:div w:id="2002465186">
                  <w:marLeft w:val="0"/>
                  <w:marRight w:val="0"/>
                  <w:marTop w:val="0"/>
                  <w:marBottom w:val="0"/>
                  <w:divBdr>
                    <w:top w:val="none" w:sz="0" w:space="0" w:color="auto"/>
                    <w:left w:val="none" w:sz="0" w:space="0" w:color="auto"/>
                    <w:bottom w:val="none" w:sz="0" w:space="0" w:color="auto"/>
                    <w:right w:val="none" w:sz="0" w:space="0" w:color="auto"/>
                  </w:divBdr>
                  <w:divsChild>
                    <w:div w:id="1758986977">
                      <w:marLeft w:val="0"/>
                      <w:marRight w:val="0"/>
                      <w:marTop w:val="0"/>
                      <w:marBottom w:val="0"/>
                      <w:divBdr>
                        <w:top w:val="none" w:sz="0" w:space="0" w:color="auto"/>
                        <w:left w:val="none" w:sz="0" w:space="0" w:color="auto"/>
                        <w:bottom w:val="none" w:sz="0" w:space="0" w:color="auto"/>
                        <w:right w:val="none" w:sz="0" w:space="0" w:color="auto"/>
                      </w:divBdr>
                      <w:divsChild>
                        <w:div w:id="1741823981">
                          <w:marLeft w:val="0"/>
                          <w:marRight w:val="0"/>
                          <w:marTop w:val="0"/>
                          <w:marBottom w:val="0"/>
                          <w:divBdr>
                            <w:top w:val="none" w:sz="0" w:space="0" w:color="auto"/>
                            <w:left w:val="none" w:sz="0" w:space="0" w:color="auto"/>
                            <w:bottom w:val="none" w:sz="0" w:space="0" w:color="auto"/>
                            <w:right w:val="none" w:sz="0" w:space="0" w:color="auto"/>
                          </w:divBdr>
                          <w:divsChild>
                            <w:div w:id="1518276815">
                              <w:marLeft w:val="0"/>
                              <w:marRight w:val="0"/>
                              <w:marTop w:val="0"/>
                              <w:marBottom w:val="0"/>
                              <w:divBdr>
                                <w:top w:val="none" w:sz="0" w:space="0" w:color="auto"/>
                                <w:left w:val="none" w:sz="0" w:space="0" w:color="auto"/>
                                <w:bottom w:val="none" w:sz="0" w:space="0" w:color="auto"/>
                                <w:right w:val="none" w:sz="0" w:space="0" w:color="auto"/>
                              </w:divBdr>
                              <w:divsChild>
                                <w:div w:id="1550458861">
                                  <w:marLeft w:val="0"/>
                                  <w:marRight w:val="0"/>
                                  <w:marTop w:val="0"/>
                                  <w:marBottom w:val="0"/>
                                  <w:divBdr>
                                    <w:top w:val="none" w:sz="0" w:space="0" w:color="auto"/>
                                    <w:left w:val="none" w:sz="0" w:space="0" w:color="auto"/>
                                    <w:bottom w:val="none" w:sz="0" w:space="0" w:color="auto"/>
                                    <w:right w:val="none" w:sz="0" w:space="0" w:color="auto"/>
                                  </w:divBdr>
                                  <w:divsChild>
                                    <w:div w:id="151458239">
                                      <w:marLeft w:val="165"/>
                                      <w:marRight w:val="165"/>
                                      <w:marTop w:val="0"/>
                                      <w:marBottom w:val="0"/>
                                      <w:divBdr>
                                        <w:top w:val="none" w:sz="0" w:space="0" w:color="auto"/>
                                        <w:left w:val="none" w:sz="0" w:space="0" w:color="auto"/>
                                        <w:bottom w:val="none" w:sz="0" w:space="0" w:color="auto"/>
                                        <w:right w:val="none" w:sz="0" w:space="0" w:color="auto"/>
                                      </w:divBdr>
                                      <w:divsChild>
                                        <w:div w:id="728849077">
                                          <w:marLeft w:val="0"/>
                                          <w:marRight w:val="0"/>
                                          <w:marTop w:val="0"/>
                                          <w:marBottom w:val="0"/>
                                          <w:divBdr>
                                            <w:top w:val="none" w:sz="0" w:space="0" w:color="auto"/>
                                            <w:left w:val="none" w:sz="0" w:space="0" w:color="auto"/>
                                            <w:bottom w:val="none" w:sz="0" w:space="0" w:color="auto"/>
                                            <w:right w:val="none" w:sz="0" w:space="0" w:color="auto"/>
                                          </w:divBdr>
                                        </w:div>
                                        <w:div w:id="184624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2930062">
      <w:bodyDiv w:val="1"/>
      <w:marLeft w:val="0"/>
      <w:marRight w:val="0"/>
      <w:marTop w:val="0"/>
      <w:marBottom w:val="0"/>
      <w:divBdr>
        <w:top w:val="none" w:sz="0" w:space="0" w:color="auto"/>
        <w:left w:val="none" w:sz="0" w:space="0" w:color="auto"/>
        <w:bottom w:val="none" w:sz="0" w:space="0" w:color="auto"/>
        <w:right w:val="none" w:sz="0" w:space="0" w:color="auto"/>
      </w:divBdr>
    </w:div>
    <w:div w:id="973291669">
      <w:bodyDiv w:val="1"/>
      <w:marLeft w:val="0"/>
      <w:marRight w:val="0"/>
      <w:marTop w:val="0"/>
      <w:marBottom w:val="0"/>
      <w:divBdr>
        <w:top w:val="none" w:sz="0" w:space="0" w:color="auto"/>
        <w:left w:val="none" w:sz="0" w:space="0" w:color="auto"/>
        <w:bottom w:val="none" w:sz="0" w:space="0" w:color="auto"/>
        <w:right w:val="none" w:sz="0" w:space="0" w:color="auto"/>
      </w:divBdr>
      <w:divsChild>
        <w:div w:id="1046487734">
          <w:marLeft w:val="0"/>
          <w:marRight w:val="0"/>
          <w:marTop w:val="0"/>
          <w:marBottom w:val="0"/>
          <w:divBdr>
            <w:top w:val="none" w:sz="0" w:space="0" w:color="auto"/>
            <w:left w:val="none" w:sz="0" w:space="0" w:color="auto"/>
            <w:bottom w:val="none" w:sz="0" w:space="0" w:color="auto"/>
            <w:right w:val="none" w:sz="0" w:space="0" w:color="auto"/>
          </w:divBdr>
          <w:divsChild>
            <w:div w:id="837773047">
              <w:marLeft w:val="0"/>
              <w:marRight w:val="0"/>
              <w:marTop w:val="100"/>
              <w:marBottom w:val="100"/>
              <w:divBdr>
                <w:top w:val="none" w:sz="0" w:space="0" w:color="auto"/>
                <w:left w:val="none" w:sz="0" w:space="0" w:color="auto"/>
                <w:bottom w:val="none" w:sz="0" w:space="0" w:color="auto"/>
                <w:right w:val="none" w:sz="0" w:space="0" w:color="auto"/>
              </w:divBdr>
              <w:divsChild>
                <w:div w:id="581182458">
                  <w:marLeft w:val="0"/>
                  <w:marRight w:val="0"/>
                  <w:marTop w:val="0"/>
                  <w:marBottom w:val="0"/>
                  <w:divBdr>
                    <w:top w:val="none" w:sz="0" w:space="0" w:color="auto"/>
                    <w:left w:val="none" w:sz="0" w:space="0" w:color="auto"/>
                    <w:bottom w:val="none" w:sz="0" w:space="0" w:color="auto"/>
                    <w:right w:val="none" w:sz="0" w:space="0" w:color="auto"/>
                  </w:divBdr>
                  <w:divsChild>
                    <w:div w:id="1108885963">
                      <w:marLeft w:val="0"/>
                      <w:marRight w:val="0"/>
                      <w:marTop w:val="0"/>
                      <w:marBottom w:val="0"/>
                      <w:divBdr>
                        <w:top w:val="none" w:sz="0" w:space="0" w:color="auto"/>
                        <w:left w:val="none" w:sz="0" w:space="0" w:color="auto"/>
                        <w:bottom w:val="none" w:sz="0" w:space="0" w:color="auto"/>
                        <w:right w:val="none" w:sz="0" w:space="0" w:color="auto"/>
                      </w:divBdr>
                      <w:divsChild>
                        <w:div w:id="615214339">
                          <w:marLeft w:val="0"/>
                          <w:marRight w:val="0"/>
                          <w:marTop w:val="0"/>
                          <w:marBottom w:val="0"/>
                          <w:divBdr>
                            <w:top w:val="none" w:sz="0" w:space="0" w:color="auto"/>
                            <w:left w:val="none" w:sz="0" w:space="0" w:color="auto"/>
                            <w:bottom w:val="none" w:sz="0" w:space="0" w:color="auto"/>
                            <w:right w:val="none" w:sz="0" w:space="0" w:color="auto"/>
                          </w:divBdr>
                          <w:divsChild>
                            <w:div w:id="308630588">
                              <w:marLeft w:val="0"/>
                              <w:marRight w:val="0"/>
                              <w:marTop w:val="0"/>
                              <w:marBottom w:val="0"/>
                              <w:divBdr>
                                <w:top w:val="none" w:sz="0" w:space="0" w:color="auto"/>
                                <w:left w:val="none" w:sz="0" w:space="0" w:color="auto"/>
                                <w:bottom w:val="none" w:sz="0" w:space="0" w:color="auto"/>
                                <w:right w:val="none" w:sz="0" w:space="0" w:color="auto"/>
                              </w:divBdr>
                              <w:divsChild>
                                <w:div w:id="505755646">
                                  <w:marLeft w:val="0"/>
                                  <w:marRight w:val="0"/>
                                  <w:marTop w:val="0"/>
                                  <w:marBottom w:val="0"/>
                                  <w:divBdr>
                                    <w:top w:val="none" w:sz="0" w:space="0" w:color="auto"/>
                                    <w:left w:val="none" w:sz="0" w:space="0" w:color="auto"/>
                                    <w:bottom w:val="none" w:sz="0" w:space="0" w:color="auto"/>
                                    <w:right w:val="none" w:sz="0" w:space="0" w:color="auto"/>
                                  </w:divBdr>
                                  <w:divsChild>
                                    <w:div w:id="627013511">
                                      <w:marLeft w:val="165"/>
                                      <w:marRight w:val="165"/>
                                      <w:marTop w:val="0"/>
                                      <w:marBottom w:val="0"/>
                                      <w:divBdr>
                                        <w:top w:val="none" w:sz="0" w:space="0" w:color="auto"/>
                                        <w:left w:val="none" w:sz="0" w:space="0" w:color="auto"/>
                                        <w:bottom w:val="none" w:sz="0" w:space="0" w:color="auto"/>
                                        <w:right w:val="none" w:sz="0" w:space="0" w:color="auto"/>
                                      </w:divBdr>
                                      <w:divsChild>
                                        <w:div w:id="12805618">
                                          <w:marLeft w:val="0"/>
                                          <w:marRight w:val="0"/>
                                          <w:marTop w:val="0"/>
                                          <w:marBottom w:val="0"/>
                                          <w:divBdr>
                                            <w:top w:val="none" w:sz="0" w:space="0" w:color="auto"/>
                                            <w:left w:val="none" w:sz="0" w:space="0" w:color="auto"/>
                                            <w:bottom w:val="none" w:sz="0" w:space="0" w:color="auto"/>
                                            <w:right w:val="none" w:sz="0" w:space="0" w:color="auto"/>
                                          </w:divBdr>
                                        </w:div>
                                        <w:div w:id="181287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9452027">
      <w:bodyDiv w:val="1"/>
      <w:marLeft w:val="0"/>
      <w:marRight w:val="0"/>
      <w:marTop w:val="0"/>
      <w:marBottom w:val="0"/>
      <w:divBdr>
        <w:top w:val="none" w:sz="0" w:space="0" w:color="auto"/>
        <w:left w:val="none" w:sz="0" w:space="0" w:color="auto"/>
        <w:bottom w:val="none" w:sz="0" w:space="0" w:color="auto"/>
        <w:right w:val="none" w:sz="0" w:space="0" w:color="auto"/>
      </w:divBdr>
    </w:div>
    <w:div w:id="1123695988">
      <w:bodyDiv w:val="1"/>
      <w:marLeft w:val="0"/>
      <w:marRight w:val="0"/>
      <w:marTop w:val="0"/>
      <w:marBottom w:val="0"/>
      <w:divBdr>
        <w:top w:val="none" w:sz="0" w:space="0" w:color="auto"/>
        <w:left w:val="none" w:sz="0" w:space="0" w:color="auto"/>
        <w:bottom w:val="none" w:sz="0" w:space="0" w:color="auto"/>
        <w:right w:val="none" w:sz="0" w:space="0" w:color="auto"/>
      </w:divBdr>
    </w:div>
    <w:div w:id="1358965596">
      <w:bodyDiv w:val="1"/>
      <w:marLeft w:val="0"/>
      <w:marRight w:val="0"/>
      <w:marTop w:val="0"/>
      <w:marBottom w:val="0"/>
      <w:divBdr>
        <w:top w:val="none" w:sz="0" w:space="0" w:color="auto"/>
        <w:left w:val="none" w:sz="0" w:space="0" w:color="auto"/>
        <w:bottom w:val="none" w:sz="0" w:space="0" w:color="auto"/>
        <w:right w:val="none" w:sz="0" w:space="0" w:color="auto"/>
      </w:divBdr>
      <w:divsChild>
        <w:div w:id="607469352">
          <w:marLeft w:val="0"/>
          <w:marRight w:val="0"/>
          <w:marTop w:val="0"/>
          <w:marBottom w:val="0"/>
          <w:divBdr>
            <w:top w:val="none" w:sz="0" w:space="0" w:color="auto"/>
            <w:left w:val="none" w:sz="0" w:space="0" w:color="auto"/>
            <w:bottom w:val="none" w:sz="0" w:space="0" w:color="auto"/>
            <w:right w:val="none" w:sz="0" w:space="0" w:color="auto"/>
          </w:divBdr>
        </w:div>
        <w:div w:id="639580218">
          <w:marLeft w:val="0"/>
          <w:marRight w:val="0"/>
          <w:marTop w:val="0"/>
          <w:marBottom w:val="0"/>
          <w:divBdr>
            <w:top w:val="none" w:sz="0" w:space="0" w:color="auto"/>
            <w:left w:val="none" w:sz="0" w:space="0" w:color="auto"/>
            <w:bottom w:val="none" w:sz="0" w:space="0" w:color="auto"/>
            <w:right w:val="none" w:sz="0" w:space="0" w:color="auto"/>
          </w:divBdr>
        </w:div>
        <w:div w:id="1355885487">
          <w:marLeft w:val="0"/>
          <w:marRight w:val="0"/>
          <w:marTop w:val="0"/>
          <w:marBottom w:val="0"/>
          <w:divBdr>
            <w:top w:val="none" w:sz="0" w:space="0" w:color="auto"/>
            <w:left w:val="none" w:sz="0" w:space="0" w:color="auto"/>
            <w:bottom w:val="none" w:sz="0" w:space="0" w:color="auto"/>
            <w:right w:val="none" w:sz="0" w:space="0" w:color="auto"/>
          </w:divBdr>
        </w:div>
        <w:div w:id="1770199214">
          <w:marLeft w:val="0"/>
          <w:marRight w:val="0"/>
          <w:marTop w:val="0"/>
          <w:marBottom w:val="0"/>
          <w:divBdr>
            <w:top w:val="none" w:sz="0" w:space="0" w:color="auto"/>
            <w:left w:val="none" w:sz="0" w:space="0" w:color="auto"/>
            <w:bottom w:val="none" w:sz="0" w:space="0" w:color="auto"/>
            <w:right w:val="none" w:sz="0" w:space="0" w:color="auto"/>
          </w:divBdr>
        </w:div>
        <w:div w:id="1985351205">
          <w:marLeft w:val="0"/>
          <w:marRight w:val="0"/>
          <w:marTop w:val="0"/>
          <w:marBottom w:val="0"/>
          <w:divBdr>
            <w:top w:val="none" w:sz="0" w:space="0" w:color="auto"/>
            <w:left w:val="none" w:sz="0" w:space="0" w:color="auto"/>
            <w:bottom w:val="none" w:sz="0" w:space="0" w:color="auto"/>
            <w:right w:val="none" w:sz="0" w:space="0" w:color="auto"/>
          </w:divBdr>
        </w:div>
        <w:div w:id="2073388853">
          <w:marLeft w:val="0"/>
          <w:marRight w:val="0"/>
          <w:marTop w:val="0"/>
          <w:marBottom w:val="0"/>
          <w:divBdr>
            <w:top w:val="none" w:sz="0" w:space="0" w:color="auto"/>
            <w:left w:val="none" w:sz="0" w:space="0" w:color="auto"/>
            <w:bottom w:val="none" w:sz="0" w:space="0" w:color="auto"/>
            <w:right w:val="none" w:sz="0" w:space="0" w:color="auto"/>
          </w:divBdr>
        </w:div>
      </w:divsChild>
    </w:div>
    <w:div w:id="1546521692">
      <w:bodyDiv w:val="1"/>
      <w:marLeft w:val="0"/>
      <w:marRight w:val="0"/>
      <w:marTop w:val="0"/>
      <w:marBottom w:val="0"/>
      <w:divBdr>
        <w:top w:val="none" w:sz="0" w:space="0" w:color="auto"/>
        <w:left w:val="none" w:sz="0" w:space="0" w:color="auto"/>
        <w:bottom w:val="none" w:sz="0" w:space="0" w:color="auto"/>
        <w:right w:val="none" w:sz="0" w:space="0" w:color="auto"/>
      </w:divBdr>
    </w:div>
    <w:div w:id="1707677134">
      <w:bodyDiv w:val="1"/>
      <w:marLeft w:val="0"/>
      <w:marRight w:val="0"/>
      <w:marTop w:val="0"/>
      <w:marBottom w:val="0"/>
      <w:divBdr>
        <w:top w:val="none" w:sz="0" w:space="0" w:color="auto"/>
        <w:left w:val="none" w:sz="0" w:space="0" w:color="auto"/>
        <w:bottom w:val="none" w:sz="0" w:space="0" w:color="auto"/>
        <w:right w:val="none" w:sz="0" w:space="0" w:color="auto"/>
      </w:divBdr>
      <w:divsChild>
        <w:div w:id="474109110">
          <w:marLeft w:val="0"/>
          <w:marRight w:val="0"/>
          <w:marTop w:val="0"/>
          <w:marBottom w:val="0"/>
          <w:divBdr>
            <w:top w:val="none" w:sz="0" w:space="0" w:color="auto"/>
            <w:left w:val="none" w:sz="0" w:space="0" w:color="auto"/>
            <w:bottom w:val="none" w:sz="0" w:space="0" w:color="auto"/>
            <w:right w:val="none" w:sz="0" w:space="0" w:color="auto"/>
          </w:divBdr>
          <w:divsChild>
            <w:div w:id="1892886304">
              <w:marLeft w:val="0"/>
              <w:marRight w:val="0"/>
              <w:marTop w:val="100"/>
              <w:marBottom w:val="100"/>
              <w:divBdr>
                <w:top w:val="none" w:sz="0" w:space="0" w:color="auto"/>
                <w:left w:val="none" w:sz="0" w:space="0" w:color="auto"/>
                <w:bottom w:val="none" w:sz="0" w:space="0" w:color="auto"/>
                <w:right w:val="none" w:sz="0" w:space="0" w:color="auto"/>
              </w:divBdr>
              <w:divsChild>
                <w:div w:id="1631474360">
                  <w:marLeft w:val="0"/>
                  <w:marRight w:val="0"/>
                  <w:marTop w:val="0"/>
                  <w:marBottom w:val="0"/>
                  <w:divBdr>
                    <w:top w:val="none" w:sz="0" w:space="0" w:color="auto"/>
                    <w:left w:val="none" w:sz="0" w:space="0" w:color="auto"/>
                    <w:bottom w:val="none" w:sz="0" w:space="0" w:color="auto"/>
                    <w:right w:val="none" w:sz="0" w:space="0" w:color="auto"/>
                  </w:divBdr>
                  <w:divsChild>
                    <w:div w:id="15733604">
                      <w:marLeft w:val="0"/>
                      <w:marRight w:val="0"/>
                      <w:marTop w:val="0"/>
                      <w:marBottom w:val="0"/>
                      <w:divBdr>
                        <w:top w:val="none" w:sz="0" w:space="0" w:color="auto"/>
                        <w:left w:val="none" w:sz="0" w:space="0" w:color="auto"/>
                        <w:bottom w:val="none" w:sz="0" w:space="0" w:color="auto"/>
                        <w:right w:val="none" w:sz="0" w:space="0" w:color="auto"/>
                      </w:divBdr>
                      <w:divsChild>
                        <w:div w:id="1158837510">
                          <w:marLeft w:val="0"/>
                          <w:marRight w:val="0"/>
                          <w:marTop w:val="0"/>
                          <w:marBottom w:val="0"/>
                          <w:divBdr>
                            <w:top w:val="none" w:sz="0" w:space="0" w:color="auto"/>
                            <w:left w:val="none" w:sz="0" w:space="0" w:color="auto"/>
                            <w:bottom w:val="none" w:sz="0" w:space="0" w:color="auto"/>
                            <w:right w:val="none" w:sz="0" w:space="0" w:color="auto"/>
                          </w:divBdr>
                          <w:divsChild>
                            <w:div w:id="983116965">
                              <w:marLeft w:val="0"/>
                              <w:marRight w:val="0"/>
                              <w:marTop w:val="0"/>
                              <w:marBottom w:val="0"/>
                              <w:divBdr>
                                <w:top w:val="none" w:sz="0" w:space="0" w:color="auto"/>
                                <w:left w:val="none" w:sz="0" w:space="0" w:color="auto"/>
                                <w:bottom w:val="none" w:sz="0" w:space="0" w:color="auto"/>
                                <w:right w:val="none" w:sz="0" w:space="0" w:color="auto"/>
                              </w:divBdr>
                              <w:divsChild>
                                <w:div w:id="1222132529">
                                  <w:marLeft w:val="0"/>
                                  <w:marRight w:val="0"/>
                                  <w:marTop w:val="0"/>
                                  <w:marBottom w:val="0"/>
                                  <w:divBdr>
                                    <w:top w:val="none" w:sz="0" w:space="0" w:color="auto"/>
                                    <w:left w:val="none" w:sz="0" w:space="0" w:color="auto"/>
                                    <w:bottom w:val="none" w:sz="0" w:space="0" w:color="auto"/>
                                    <w:right w:val="none" w:sz="0" w:space="0" w:color="auto"/>
                                  </w:divBdr>
                                  <w:divsChild>
                                    <w:div w:id="1678385596">
                                      <w:marLeft w:val="165"/>
                                      <w:marRight w:val="165"/>
                                      <w:marTop w:val="0"/>
                                      <w:marBottom w:val="0"/>
                                      <w:divBdr>
                                        <w:top w:val="none" w:sz="0" w:space="0" w:color="auto"/>
                                        <w:left w:val="none" w:sz="0" w:space="0" w:color="auto"/>
                                        <w:bottom w:val="none" w:sz="0" w:space="0" w:color="auto"/>
                                        <w:right w:val="none" w:sz="0" w:space="0" w:color="auto"/>
                                      </w:divBdr>
                                      <w:divsChild>
                                        <w:div w:id="948511835">
                                          <w:marLeft w:val="0"/>
                                          <w:marRight w:val="0"/>
                                          <w:marTop w:val="0"/>
                                          <w:marBottom w:val="0"/>
                                          <w:divBdr>
                                            <w:top w:val="none" w:sz="0" w:space="0" w:color="auto"/>
                                            <w:left w:val="none" w:sz="0" w:space="0" w:color="auto"/>
                                            <w:bottom w:val="none" w:sz="0" w:space="0" w:color="auto"/>
                                            <w:right w:val="none" w:sz="0" w:space="0" w:color="auto"/>
                                          </w:divBdr>
                                        </w:div>
                                        <w:div w:id="151679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5830093">
      <w:bodyDiv w:val="1"/>
      <w:marLeft w:val="0"/>
      <w:marRight w:val="0"/>
      <w:marTop w:val="0"/>
      <w:marBottom w:val="0"/>
      <w:divBdr>
        <w:top w:val="none" w:sz="0" w:space="0" w:color="auto"/>
        <w:left w:val="none" w:sz="0" w:space="0" w:color="auto"/>
        <w:bottom w:val="none" w:sz="0" w:space="0" w:color="auto"/>
        <w:right w:val="none" w:sz="0" w:space="0" w:color="auto"/>
      </w:divBdr>
      <w:divsChild>
        <w:div w:id="244580868">
          <w:marLeft w:val="0"/>
          <w:marRight w:val="0"/>
          <w:marTop w:val="0"/>
          <w:marBottom w:val="0"/>
          <w:divBdr>
            <w:top w:val="none" w:sz="0" w:space="0" w:color="auto"/>
            <w:left w:val="none" w:sz="0" w:space="0" w:color="auto"/>
            <w:bottom w:val="none" w:sz="0" w:space="0" w:color="auto"/>
            <w:right w:val="none" w:sz="0" w:space="0" w:color="auto"/>
          </w:divBdr>
          <w:divsChild>
            <w:div w:id="2106534959">
              <w:marLeft w:val="0"/>
              <w:marRight w:val="0"/>
              <w:marTop w:val="0"/>
              <w:marBottom w:val="0"/>
              <w:divBdr>
                <w:top w:val="none" w:sz="0" w:space="0" w:color="auto"/>
                <w:left w:val="none" w:sz="0" w:space="0" w:color="auto"/>
                <w:bottom w:val="none" w:sz="0" w:space="0" w:color="auto"/>
                <w:right w:val="none" w:sz="0" w:space="0" w:color="auto"/>
              </w:divBdr>
              <w:divsChild>
                <w:div w:id="1958684374">
                  <w:marLeft w:val="0"/>
                  <w:marRight w:val="0"/>
                  <w:marTop w:val="0"/>
                  <w:marBottom w:val="0"/>
                  <w:divBdr>
                    <w:top w:val="none" w:sz="0" w:space="0" w:color="auto"/>
                    <w:left w:val="none" w:sz="0" w:space="0" w:color="auto"/>
                    <w:bottom w:val="none" w:sz="0" w:space="0" w:color="auto"/>
                    <w:right w:val="none" w:sz="0" w:space="0" w:color="auto"/>
                  </w:divBdr>
                  <w:divsChild>
                    <w:div w:id="407195019">
                      <w:marLeft w:val="0"/>
                      <w:marRight w:val="0"/>
                      <w:marTop w:val="0"/>
                      <w:marBottom w:val="0"/>
                      <w:divBdr>
                        <w:top w:val="none" w:sz="0" w:space="0" w:color="auto"/>
                        <w:left w:val="none" w:sz="0" w:space="0" w:color="auto"/>
                        <w:bottom w:val="none" w:sz="0" w:space="0" w:color="auto"/>
                        <w:right w:val="none" w:sz="0" w:space="0" w:color="auto"/>
                      </w:divBdr>
                      <w:divsChild>
                        <w:div w:id="5401118">
                          <w:marLeft w:val="0"/>
                          <w:marRight w:val="0"/>
                          <w:marTop w:val="0"/>
                          <w:marBottom w:val="0"/>
                          <w:divBdr>
                            <w:top w:val="none" w:sz="0" w:space="0" w:color="auto"/>
                            <w:left w:val="none" w:sz="0" w:space="0" w:color="auto"/>
                            <w:bottom w:val="none" w:sz="0" w:space="0" w:color="auto"/>
                            <w:right w:val="none" w:sz="0" w:space="0" w:color="auto"/>
                          </w:divBdr>
                          <w:divsChild>
                            <w:div w:id="1577059018">
                              <w:marLeft w:val="0"/>
                              <w:marRight w:val="0"/>
                              <w:marTop w:val="0"/>
                              <w:marBottom w:val="0"/>
                              <w:divBdr>
                                <w:top w:val="none" w:sz="0" w:space="0" w:color="auto"/>
                                <w:left w:val="none" w:sz="0" w:space="0" w:color="auto"/>
                                <w:bottom w:val="none" w:sz="0" w:space="0" w:color="auto"/>
                                <w:right w:val="none" w:sz="0" w:space="0" w:color="auto"/>
                              </w:divBdr>
                              <w:divsChild>
                                <w:div w:id="191040935">
                                  <w:marLeft w:val="-225"/>
                                  <w:marRight w:val="-225"/>
                                  <w:marTop w:val="0"/>
                                  <w:marBottom w:val="0"/>
                                  <w:divBdr>
                                    <w:top w:val="none" w:sz="0" w:space="0" w:color="auto"/>
                                    <w:left w:val="none" w:sz="0" w:space="0" w:color="auto"/>
                                    <w:bottom w:val="none" w:sz="0" w:space="0" w:color="auto"/>
                                    <w:right w:val="none" w:sz="0" w:space="0" w:color="auto"/>
                                  </w:divBdr>
                                  <w:divsChild>
                                    <w:div w:id="578903290">
                                      <w:marLeft w:val="0"/>
                                      <w:marRight w:val="0"/>
                                      <w:marTop w:val="0"/>
                                      <w:marBottom w:val="0"/>
                                      <w:divBdr>
                                        <w:top w:val="none" w:sz="0" w:space="0" w:color="auto"/>
                                        <w:left w:val="none" w:sz="0" w:space="0" w:color="auto"/>
                                        <w:bottom w:val="none" w:sz="0" w:space="0" w:color="auto"/>
                                        <w:right w:val="none" w:sz="0" w:space="0" w:color="auto"/>
                                      </w:divBdr>
                                      <w:divsChild>
                                        <w:div w:id="439571783">
                                          <w:marLeft w:val="0"/>
                                          <w:marRight w:val="0"/>
                                          <w:marTop w:val="0"/>
                                          <w:marBottom w:val="0"/>
                                          <w:divBdr>
                                            <w:top w:val="none" w:sz="0" w:space="0" w:color="auto"/>
                                            <w:left w:val="none" w:sz="0" w:space="0" w:color="auto"/>
                                            <w:bottom w:val="none" w:sz="0" w:space="0" w:color="auto"/>
                                            <w:right w:val="none" w:sz="0" w:space="0" w:color="auto"/>
                                          </w:divBdr>
                                          <w:divsChild>
                                            <w:div w:id="1270698427">
                                              <w:marLeft w:val="-225"/>
                                              <w:marRight w:val="-225"/>
                                              <w:marTop w:val="0"/>
                                              <w:marBottom w:val="0"/>
                                              <w:divBdr>
                                                <w:top w:val="none" w:sz="0" w:space="0" w:color="auto"/>
                                                <w:left w:val="none" w:sz="0" w:space="0" w:color="auto"/>
                                                <w:bottom w:val="none" w:sz="0" w:space="0" w:color="auto"/>
                                                <w:right w:val="none" w:sz="0" w:space="0" w:color="auto"/>
                                              </w:divBdr>
                                              <w:divsChild>
                                                <w:div w:id="1084956139">
                                                  <w:marLeft w:val="0"/>
                                                  <w:marRight w:val="0"/>
                                                  <w:marTop w:val="0"/>
                                                  <w:marBottom w:val="0"/>
                                                  <w:divBdr>
                                                    <w:top w:val="none" w:sz="0" w:space="0" w:color="auto"/>
                                                    <w:left w:val="none" w:sz="0" w:space="0" w:color="auto"/>
                                                    <w:bottom w:val="none" w:sz="0" w:space="0" w:color="auto"/>
                                                    <w:right w:val="none" w:sz="0" w:space="0" w:color="auto"/>
                                                  </w:divBdr>
                                                  <w:divsChild>
                                                    <w:div w:id="16690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05417656">
      <w:bodyDiv w:val="1"/>
      <w:marLeft w:val="0"/>
      <w:marRight w:val="0"/>
      <w:marTop w:val="0"/>
      <w:marBottom w:val="0"/>
      <w:divBdr>
        <w:top w:val="none" w:sz="0" w:space="0" w:color="auto"/>
        <w:left w:val="none" w:sz="0" w:space="0" w:color="auto"/>
        <w:bottom w:val="none" w:sz="0" w:space="0" w:color="auto"/>
        <w:right w:val="none" w:sz="0" w:space="0" w:color="auto"/>
      </w:divBdr>
    </w:div>
    <w:div w:id="1873106824">
      <w:bodyDiv w:val="1"/>
      <w:marLeft w:val="0"/>
      <w:marRight w:val="0"/>
      <w:marTop w:val="0"/>
      <w:marBottom w:val="0"/>
      <w:divBdr>
        <w:top w:val="none" w:sz="0" w:space="0" w:color="auto"/>
        <w:left w:val="none" w:sz="0" w:space="0" w:color="auto"/>
        <w:bottom w:val="none" w:sz="0" w:space="0" w:color="auto"/>
        <w:right w:val="none" w:sz="0" w:space="0" w:color="auto"/>
      </w:divBdr>
    </w:div>
    <w:div w:id="1971662852">
      <w:bodyDiv w:val="1"/>
      <w:marLeft w:val="0"/>
      <w:marRight w:val="0"/>
      <w:marTop w:val="0"/>
      <w:marBottom w:val="0"/>
      <w:divBdr>
        <w:top w:val="none" w:sz="0" w:space="0" w:color="auto"/>
        <w:left w:val="none" w:sz="0" w:space="0" w:color="auto"/>
        <w:bottom w:val="none" w:sz="0" w:space="0" w:color="auto"/>
        <w:right w:val="none" w:sz="0" w:space="0" w:color="auto"/>
      </w:divBdr>
      <w:divsChild>
        <w:div w:id="1228615169">
          <w:marLeft w:val="0"/>
          <w:marRight w:val="0"/>
          <w:marTop w:val="34"/>
          <w:marBottom w:val="34"/>
          <w:divBdr>
            <w:top w:val="none" w:sz="0" w:space="0" w:color="auto"/>
            <w:left w:val="none" w:sz="0" w:space="0" w:color="auto"/>
            <w:bottom w:val="none" w:sz="0" w:space="0" w:color="auto"/>
            <w:right w:val="none" w:sz="0" w:space="0" w:color="auto"/>
          </w:divBdr>
        </w:div>
      </w:divsChild>
    </w:div>
    <w:div w:id="2034962784">
      <w:bodyDiv w:val="1"/>
      <w:marLeft w:val="0"/>
      <w:marRight w:val="0"/>
      <w:marTop w:val="0"/>
      <w:marBottom w:val="0"/>
      <w:divBdr>
        <w:top w:val="none" w:sz="0" w:space="0" w:color="auto"/>
        <w:left w:val="none" w:sz="0" w:space="0" w:color="auto"/>
        <w:bottom w:val="none" w:sz="0" w:space="0" w:color="auto"/>
        <w:right w:val="none" w:sz="0" w:space="0" w:color="auto"/>
      </w:divBdr>
    </w:div>
    <w:div w:id="2044016277">
      <w:bodyDiv w:val="1"/>
      <w:marLeft w:val="0"/>
      <w:marRight w:val="0"/>
      <w:marTop w:val="0"/>
      <w:marBottom w:val="0"/>
      <w:divBdr>
        <w:top w:val="none" w:sz="0" w:space="0" w:color="auto"/>
        <w:left w:val="none" w:sz="0" w:space="0" w:color="auto"/>
        <w:bottom w:val="none" w:sz="0" w:space="0" w:color="auto"/>
        <w:right w:val="none" w:sz="0" w:space="0" w:color="auto"/>
      </w:divBdr>
    </w:div>
    <w:div w:id="2075853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8C913A-F611-4673-80A9-DB614CF3E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183</Words>
  <Characters>39512</Characters>
  <Application>Microsoft Office Word</Application>
  <DocSecurity>0</DocSecurity>
  <Lines>329</Lines>
  <Paragraphs>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46602</CharactersWithSpaces>
  <SharedDoc>false</SharedDoc>
  <HLinks>
    <vt:vector size="36" baseType="variant">
      <vt:variant>
        <vt:i4>1376268</vt:i4>
      </vt:variant>
      <vt:variant>
        <vt:i4>651</vt:i4>
      </vt:variant>
      <vt:variant>
        <vt:i4>0</vt:i4>
      </vt:variant>
      <vt:variant>
        <vt:i4>5</vt:i4>
      </vt:variant>
      <vt:variant>
        <vt:lpwstr>https://www.ema.europa.eu/en/news/ema-recommends-additional-measures-prevent-use-mycophenolate-pregnancy</vt:lpwstr>
      </vt:variant>
      <vt:variant>
        <vt:lpwstr/>
      </vt:variant>
      <vt:variant>
        <vt:i4>4128841</vt:i4>
      </vt:variant>
      <vt:variant>
        <vt:i4>648</vt:i4>
      </vt:variant>
      <vt:variant>
        <vt:i4>0</vt:i4>
      </vt:variant>
      <vt:variant>
        <vt:i4>5</vt:i4>
      </vt:variant>
      <vt:variant>
        <vt:lpwstr>https://www.ema.europa.eu/en/documents/product-information/cellcept-epar-product-information_en.pdf</vt:lpwstr>
      </vt:variant>
      <vt:variant>
        <vt:lpwstr/>
      </vt:variant>
      <vt:variant>
        <vt:i4>1441839</vt:i4>
      </vt:variant>
      <vt:variant>
        <vt:i4>645</vt:i4>
      </vt:variant>
      <vt:variant>
        <vt:i4>0</vt:i4>
      </vt:variant>
      <vt:variant>
        <vt:i4>5</vt:i4>
      </vt:variant>
      <vt:variant>
        <vt:lpwstr>https://www-uptodate-com.proxy.library.uu.nl/contents/maintenance-immunosuppressive-therapy-in-kidney-transplantation-in-adults?search=mycophenolate&amp;topicRef=3553&amp;source=see_link</vt:lpwstr>
      </vt:variant>
      <vt:variant>
        <vt:lpwstr/>
      </vt:variant>
      <vt:variant>
        <vt:i4>5177366</vt:i4>
      </vt:variant>
      <vt:variant>
        <vt:i4>642</vt:i4>
      </vt:variant>
      <vt:variant>
        <vt:i4>0</vt:i4>
      </vt:variant>
      <vt:variant>
        <vt:i4>5</vt:i4>
      </vt:variant>
      <vt:variant>
        <vt:lpwstr>https://www.rochecanada.com/PMs/CellCept/CellCept_PM_E.pdf</vt:lpwstr>
      </vt:variant>
      <vt:variant>
        <vt:lpwstr/>
      </vt:variant>
      <vt:variant>
        <vt:i4>2752543</vt:i4>
      </vt:variant>
      <vt:variant>
        <vt:i4>639</vt:i4>
      </vt:variant>
      <vt:variant>
        <vt:i4>0</vt:i4>
      </vt:variant>
      <vt:variant>
        <vt:i4>5</vt:i4>
      </vt:variant>
      <vt:variant>
        <vt:lpwstr>https://www.accessdata.fda.gov/drugsatfda_docs/label/2019/050708s050,050709s042,210115s002lbl.pdf</vt:lpwstr>
      </vt:variant>
      <vt:variant>
        <vt:lpwstr/>
      </vt:variant>
      <vt:variant>
        <vt:i4>786473</vt:i4>
      </vt:variant>
      <vt:variant>
        <vt:i4>0</vt:i4>
      </vt:variant>
      <vt:variant>
        <vt:i4>0</vt:i4>
      </vt:variant>
      <vt:variant>
        <vt:i4>5</vt:i4>
      </vt:variant>
      <vt:variant>
        <vt:lpwstr>mailto:d.a.hesselink@erasmusmc.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Francke</dc:creator>
  <cp:keywords/>
  <cp:lastModifiedBy>M.I. Francke</cp:lastModifiedBy>
  <cp:revision>2</cp:revision>
  <dcterms:created xsi:type="dcterms:W3CDTF">2020-04-30T14:05:00Z</dcterms:created>
  <dcterms:modified xsi:type="dcterms:W3CDTF">2020-04-30T14:05:00Z</dcterms:modified>
</cp:coreProperties>
</file>